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C7E608" w14:textId="54A1EF4C" w:rsidR="00F056FC" w:rsidRPr="003775A5" w:rsidRDefault="00F056FC" w:rsidP="00F056FC">
      <w:pPr>
        <w:outlineLvl w:val="0"/>
        <w:rPr>
          <w:lang w:val="en-US"/>
        </w:rPr>
      </w:pPr>
      <w:r w:rsidRPr="00F056FC">
        <w:rPr>
          <w:b/>
          <w:bCs/>
          <w:lang w:val="en-US"/>
        </w:rPr>
        <w:t>Title:</w:t>
      </w:r>
      <w:r w:rsidRPr="00F056FC">
        <w:rPr>
          <w:lang w:val="en-US"/>
        </w:rPr>
        <w:t xml:space="preserve"> </w:t>
      </w:r>
      <w:r w:rsidR="003775A5" w:rsidRPr="003775A5">
        <w:rPr>
          <w:lang w:val="en-US"/>
        </w:rPr>
        <w:t>Fostering STEAM through Challenge Based Learning, Robotics and Physical Devices</w:t>
      </w:r>
      <w:r w:rsidR="00965BF1">
        <w:rPr>
          <w:lang w:val="en-US"/>
        </w:rPr>
        <w:t>:</w:t>
      </w:r>
      <w:r w:rsidR="003775A5" w:rsidRPr="003775A5">
        <w:rPr>
          <w:lang w:val="en-US"/>
        </w:rPr>
        <w:t xml:space="preserve"> A systematic mapping literature review</w:t>
      </w:r>
    </w:p>
    <w:p w14:paraId="3DD07B47" w14:textId="77777777" w:rsidR="00BC12B5" w:rsidRDefault="00BC12B5" w:rsidP="00B57E72">
      <w:pPr>
        <w:outlineLvl w:val="0"/>
        <w:rPr>
          <w:lang w:val="en-US"/>
        </w:rPr>
      </w:pPr>
    </w:p>
    <w:p w14:paraId="02161961" w14:textId="77777777" w:rsidR="00F056FC" w:rsidRPr="00F056FC" w:rsidRDefault="00F056FC" w:rsidP="00B57E72">
      <w:pPr>
        <w:outlineLvl w:val="0"/>
        <w:rPr>
          <w:b/>
          <w:bCs/>
          <w:lang w:val="en-US"/>
        </w:rPr>
      </w:pPr>
      <w:r w:rsidRPr="00F056FC">
        <w:rPr>
          <w:b/>
          <w:bCs/>
          <w:lang w:val="en-US"/>
        </w:rPr>
        <w:t>Authors:</w:t>
      </w:r>
    </w:p>
    <w:p w14:paraId="24D855C3" w14:textId="77777777" w:rsidR="00F056FC" w:rsidRDefault="00F056FC" w:rsidP="00B57E72">
      <w:pPr>
        <w:outlineLvl w:val="0"/>
        <w:rPr>
          <w:lang w:val="en-US"/>
        </w:rPr>
      </w:pPr>
    </w:p>
    <w:p w14:paraId="1A5EE42C" w14:textId="77777777" w:rsidR="00F056FC" w:rsidRDefault="00F056FC" w:rsidP="00B57E72">
      <w:pPr>
        <w:outlineLvl w:val="0"/>
        <w:rPr>
          <w:lang w:val="en-US"/>
        </w:rPr>
      </w:pPr>
      <w:r>
        <w:rPr>
          <w:lang w:val="en-US"/>
        </w:rPr>
        <w:t>Miguel Á. Conde (corresponding author)</w:t>
      </w:r>
    </w:p>
    <w:p w14:paraId="45643DA8" w14:textId="77777777" w:rsidR="00F056FC" w:rsidRDefault="00F056FC" w:rsidP="00B57E72">
      <w:pPr>
        <w:outlineLvl w:val="0"/>
        <w:rPr>
          <w:lang w:val="en-US"/>
        </w:rPr>
      </w:pPr>
      <w:r>
        <w:rPr>
          <w:lang w:val="en-US"/>
        </w:rPr>
        <w:t>University of León, Spain</w:t>
      </w:r>
    </w:p>
    <w:p w14:paraId="319E2F6C" w14:textId="77777777" w:rsidR="00F056FC" w:rsidRDefault="00F056FC" w:rsidP="00B57E72">
      <w:pPr>
        <w:outlineLvl w:val="0"/>
        <w:rPr>
          <w:lang w:val="en-US"/>
        </w:rPr>
      </w:pPr>
    </w:p>
    <w:p w14:paraId="1C8E1076" w14:textId="77777777" w:rsidR="00F056FC" w:rsidRDefault="00F056FC" w:rsidP="00B57E72">
      <w:pPr>
        <w:outlineLvl w:val="0"/>
        <w:rPr>
          <w:lang w:val="en-US"/>
        </w:rPr>
      </w:pPr>
      <w:r>
        <w:rPr>
          <w:lang w:val="en-US"/>
        </w:rPr>
        <w:t>Francisco J. Rodríguez-Sedano</w:t>
      </w:r>
    </w:p>
    <w:p w14:paraId="111A4A9F" w14:textId="77777777" w:rsidR="00F056FC" w:rsidRDefault="00F056FC" w:rsidP="00B57E72">
      <w:pPr>
        <w:outlineLvl w:val="0"/>
        <w:rPr>
          <w:lang w:val="en-US"/>
        </w:rPr>
      </w:pPr>
      <w:r>
        <w:rPr>
          <w:lang w:val="en-US"/>
        </w:rPr>
        <w:t>University of León, Spain</w:t>
      </w:r>
    </w:p>
    <w:p w14:paraId="38AD81BD" w14:textId="77777777" w:rsidR="00F056FC" w:rsidRDefault="00F056FC" w:rsidP="00B57E72">
      <w:pPr>
        <w:outlineLvl w:val="0"/>
        <w:rPr>
          <w:lang w:val="en-US"/>
        </w:rPr>
      </w:pPr>
    </w:p>
    <w:p w14:paraId="7357108A" w14:textId="77777777" w:rsidR="00F056FC" w:rsidRPr="003775A5" w:rsidRDefault="00F056FC" w:rsidP="00B57E72">
      <w:pPr>
        <w:outlineLvl w:val="0"/>
      </w:pPr>
      <w:r w:rsidRPr="003775A5">
        <w:t>Camino Fernández-Llamas</w:t>
      </w:r>
    </w:p>
    <w:p w14:paraId="6E227903" w14:textId="77777777" w:rsidR="00F056FC" w:rsidRPr="003775A5" w:rsidRDefault="00F056FC" w:rsidP="00B57E72">
      <w:pPr>
        <w:outlineLvl w:val="0"/>
      </w:pPr>
      <w:r w:rsidRPr="003775A5">
        <w:t>University of León, Spain</w:t>
      </w:r>
    </w:p>
    <w:p w14:paraId="3B896419" w14:textId="77777777" w:rsidR="00F056FC" w:rsidRPr="003775A5" w:rsidRDefault="00F056FC" w:rsidP="00B57E72">
      <w:pPr>
        <w:outlineLvl w:val="0"/>
      </w:pPr>
    </w:p>
    <w:p w14:paraId="20D1DE3D" w14:textId="77777777" w:rsidR="00F056FC" w:rsidRPr="003775A5" w:rsidRDefault="00F056FC" w:rsidP="00B57E72">
      <w:pPr>
        <w:outlineLvl w:val="0"/>
      </w:pPr>
      <w:r w:rsidRPr="003775A5">
        <w:t>José Gonçalves</w:t>
      </w:r>
    </w:p>
    <w:p w14:paraId="2E4784C1" w14:textId="77777777" w:rsidR="00F056FC" w:rsidRPr="003775A5" w:rsidRDefault="00F056FC" w:rsidP="00B57E72">
      <w:pPr>
        <w:outlineLvl w:val="0"/>
      </w:pPr>
      <w:r w:rsidRPr="003775A5">
        <w:t>Instituto Politécnico de Bragança, Portugal</w:t>
      </w:r>
    </w:p>
    <w:p w14:paraId="08BCBB9B" w14:textId="77777777" w:rsidR="00F056FC" w:rsidRPr="003775A5" w:rsidRDefault="00F056FC" w:rsidP="00B57E72">
      <w:pPr>
        <w:outlineLvl w:val="0"/>
      </w:pPr>
    </w:p>
    <w:p w14:paraId="4B75D478" w14:textId="77777777" w:rsidR="00F056FC" w:rsidRPr="00F056FC" w:rsidRDefault="00F056FC" w:rsidP="00B57E72">
      <w:pPr>
        <w:outlineLvl w:val="0"/>
      </w:pPr>
      <w:r w:rsidRPr="00F056FC">
        <w:t>José Lima</w:t>
      </w:r>
    </w:p>
    <w:p w14:paraId="0264CB0D" w14:textId="77777777" w:rsidR="00F056FC" w:rsidRPr="00F056FC" w:rsidRDefault="00F056FC" w:rsidP="00F056FC">
      <w:pPr>
        <w:outlineLvl w:val="0"/>
      </w:pPr>
      <w:r w:rsidRPr="00F056FC">
        <w:t>Instituto Politécnico de Bragança, Portugal</w:t>
      </w:r>
    </w:p>
    <w:p w14:paraId="6FCE61D3" w14:textId="77777777" w:rsidR="00F056FC" w:rsidRDefault="00F056FC" w:rsidP="00B57E72">
      <w:pPr>
        <w:outlineLvl w:val="0"/>
      </w:pPr>
    </w:p>
    <w:p w14:paraId="5B8BCD05" w14:textId="77777777" w:rsidR="00F056FC" w:rsidRPr="003775A5" w:rsidRDefault="00F056FC" w:rsidP="00B57E72">
      <w:pPr>
        <w:outlineLvl w:val="0"/>
        <w:rPr>
          <w:lang w:val="en-US"/>
        </w:rPr>
      </w:pPr>
      <w:r w:rsidRPr="003775A5">
        <w:rPr>
          <w:lang w:val="en-US"/>
        </w:rPr>
        <w:t>Francisco J. García-Peñalvo</w:t>
      </w:r>
    </w:p>
    <w:p w14:paraId="1D4522D8" w14:textId="77777777" w:rsidR="00F056FC" w:rsidRPr="003775A5" w:rsidRDefault="00F056FC" w:rsidP="00B57E72">
      <w:pPr>
        <w:outlineLvl w:val="0"/>
        <w:rPr>
          <w:lang w:val="en-US"/>
        </w:rPr>
      </w:pPr>
      <w:r w:rsidRPr="003775A5">
        <w:rPr>
          <w:lang w:val="en-US"/>
        </w:rPr>
        <w:t>Univeristy of Salamanca, Spain</w:t>
      </w:r>
    </w:p>
    <w:p w14:paraId="00566CC6" w14:textId="77777777" w:rsidR="00F056FC" w:rsidRPr="003775A5" w:rsidRDefault="00F056FC" w:rsidP="00B57E72">
      <w:pPr>
        <w:outlineLvl w:val="0"/>
        <w:rPr>
          <w:lang w:val="en-US"/>
        </w:rPr>
      </w:pPr>
    </w:p>
    <w:p w14:paraId="0E97932B" w14:textId="77777777" w:rsidR="00F056FC" w:rsidRPr="00F056FC" w:rsidRDefault="00F056FC" w:rsidP="00F056FC">
      <w:pPr>
        <w:outlineLvl w:val="0"/>
        <w:rPr>
          <w:b/>
          <w:bCs/>
          <w:lang w:val="en-US"/>
        </w:rPr>
      </w:pPr>
      <w:r w:rsidRPr="00F056FC">
        <w:rPr>
          <w:b/>
          <w:bCs/>
          <w:lang w:val="en-US"/>
        </w:rPr>
        <w:t>Acknowledgments.</w:t>
      </w:r>
    </w:p>
    <w:p w14:paraId="622A00F3" w14:textId="39328FF6" w:rsidR="00DD1A47" w:rsidRDefault="00F056FC" w:rsidP="00F056FC">
      <w:pPr>
        <w:spacing w:before="240" w:after="120"/>
        <w:outlineLvl w:val="0"/>
        <w:rPr>
          <w:bCs/>
          <w:lang w:val="en-US"/>
        </w:rPr>
      </w:pPr>
      <w:r w:rsidRPr="00F056FC">
        <w:rPr>
          <w:lang w:val="en-US"/>
        </w:rPr>
        <w:t xml:space="preserve">This paper is supported by ROBOSTEAM Erasmus+ KA201 Project with reference </w:t>
      </w:r>
      <w:r w:rsidRPr="00F056FC">
        <w:rPr>
          <w:bCs/>
          <w:lang w:val="en-US"/>
        </w:rPr>
        <w:t>2018-1-ES01-KA201-050939</w:t>
      </w:r>
    </w:p>
    <w:p w14:paraId="49B34F03" w14:textId="77777777" w:rsidR="00DD1A47" w:rsidRDefault="00DD1A47" w:rsidP="00F056FC">
      <w:pPr>
        <w:spacing w:before="240" w:after="120"/>
        <w:outlineLvl w:val="0"/>
        <w:rPr>
          <w:bCs/>
          <w:lang w:val="en-US"/>
        </w:rPr>
      </w:pPr>
    </w:p>
    <w:p w14:paraId="38BABA37" w14:textId="77777777" w:rsidR="00DD1A47" w:rsidRDefault="00DD1A47" w:rsidP="00DD1A47">
      <w:pPr>
        <w:spacing w:before="240" w:after="120"/>
        <w:outlineLvl w:val="0"/>
        <w:rPr>
          <w:lang w:val="en-US"/>
        </w:rPr>
      </w:pPr>
      <w:r w:rsidRPr="00DD1A47">
        <w:rPr>
          <w:lang w:val="en-US"/>
        </w:rPr>
        <w:t>This is the accepted version of the following article:</w:t>
      </w:r>
      <w:r>
        <w:rPr>
          <w:lang w:val="en-US"/>
        </w:rPr>
        <w:t xml:space="preserve"> </w:t>
      </w:r>
    </w:p>
    <w:p w14:paraId="7EEB0E03" w14:textId="4CF6E358" w:rsidR="00DD1A47" w:rsidRDefault="00DD1A47" w:rsidP="00DD1A47">
      <w:pPr>
        <w:spacing w:before="240" w:after="120"/>
        <w:outlineLvl w:val="0"/>
        <w:rPr>
          <w:bCs/>
          <w:lang w:val="en-US"/>
        </w:rPr>
      </w:pPr>
      <w:r w:rsidRPr="00DD1A47">
        <w:rPr>
          <w:bCs/>
        </w:rPr>
        <w:t xml:space="preserve">Conde MÁ, Rodríguez‐Sedano FJ, Fernández‐Llamas C, Gonçalves J, LimaJ, García‐Peñalvo FJ. </w:t>
      </w:r>
      <w:r w:rsidRPr="00DD1A47">
        <w:rPr>
          <w:bCs/>
          <w:lang w:val="en-US"/>
        </w:rPr>
        <w:t>Fostering STEAM throughchallenge‐based learning, robotics, and physicaldevices: A systematic mapping literature review.Comput Appl Eng Educ. 2021;29:46–65.https://doi.org/10.1002/cae.22354</w:t>
      </w:r>
      <w:r>
        <w:rPr>
          <w:bCs/>
          <w:lang w:val="en-US"/>
        </w:rPr>
        <w:t xml:space="preserve"> </w:t>
      </w:r>
    </w:p>
    <w:p w14:paraId="666426E1" w14:textId="136892CD" w:rsidR="00DD1A47" w:rsidRPr="00F056FC" w:rsidRDefault="00DD1A47" w:rsidP="00DD1A47">
      <w:pPr>
        <w:spacing w:before="240" w:after="120"/>
        <w:outlineLvl w:val="0"/>
        <w:rPr>
          <w:lang w:val="en-US"/>
        </w:rPr>
      </w:pPr>
      <w:r w:rsidRPr="00DD1A47">
        <w:rPr>
          <w:lang w:val="en-US"/>
        </w:rPr>
        <w:t>, which has been published in final form at</w:t>
      </w:r>
      <w:r>
        <w:rPr>
          <w:lang w:val="en-US"/>
        </w:rPr>
        <w:t xml:space="preserve"> </w:t>
      </w:r>
      <w:hyperlink r:id="rId7" w:history="1">
        <w:r w:rsidRPr="003A0922">
          <w:rPr>
            <w:rStyle w:val="Hipervnculo"/>
            <w:lang w:val="en-US"/>
          </w:rPr>
          <w:t>https://onlinelibrary.wiley.com/doi/abs/10.1002/cae.22354</w:t>
        </w:r>
      </w:hyperlink>
      <w:r w:rsidRPr="00DD1A47">
        <w:rPr>
          <w:lang w:val="en-US"/>
        </w:rPr>
        <w:t>. This article may be used for noncommercial</w:t>
      </w:r>
      <w:r>
        <w:rPr>
          <w:lang w:val="en-US"/>
        </w:rPr>
        <w:t xml:space="preserve"> </w:t>
      </w:r>
      <w:r w:rsidRPr="00DD1A47">
        <w:rPr>
          <w:lang w:val="en-US"/>
        </w:rPr>
        <w:t>purposes in accordance with the Wiley Self-Archiving Policy http://www.wileyauthors.com/self-</w:t>
      </w:r>
      <w:r>
        <w:rPr>
          <w:lang w:val="en-US"/>
        </w:rPr>
        <w:t xml:space="preserve"> </w:t>
      </w:r>
      <w:r w:rsidRPr="00DD1A47">
        <w:rPr>
          <w:lang w:val="en-US"/>
        </w:rPr>
        <w:t>archiving.</w:t>
      </w:r>
    </w:p>
    <w:p w14:paraId="39AEA497" w14:textId="77777777" w:rsidR="00DD1A47" w:rsidRDefault="00DD1A47" w:rsidP="00DD1A47">
      <w:pPr>
        <w:outlineLvl w:val="0"/>
        <w:rPr>
          <w:b/>
          <w:lang w:val="en-US"/>
        </w:rPr>
        <w:sectPr w:rsidR="00DD1A47" w:rsidSect="00D22404">
          <w:headerReference w:type="default" r:id="rId8"/>
          <w:headerReference w:type="first" r:id="rId9"/>
          <w:pgSz w:w="11900" w:h="16840"/>
          <w:pgMar w:top="1417" w:right="1701" w:bottom="1417" w:left="1701" w:header="708" w:footer="708" w:gutter="0"/>
          <w:cols w:space="708"/>
          <w:docGrid w:linePitch="360"/>
        </w:sectPr>
      </w:pPr>
    </w:p>
    <w:p w14:paraId="4008CB7A" w14:textId="77777777" w:rsidR="00DD1A47" w:rsidRDefault="00DD1A47" w:rsidP="00DD1A47">
      <w:pPr>
        <w:outlineLvl w:val="0"/>
        <w:rPr>
          <w:b/>
          <w:lang w:val="en-US"/>
        </w:rPr>
      </w:pPr>
      <w:r>
        <w:rPr>
          <w:b/>
          <w:lang w:val="en-US"/>
        </w:rPr>
        <w:lastRenderedPageBreak/>
        <w:t xml:space="preserve">Fostering STEAM through </w:t>
      </w:r>
      <w:r w:rsidRPr="00930810">
        <w:rPr>
          <w:b/>
          <w:lang w:val="en-US"/>
        </w:rPr>
        <w:t>Challenge-Based</w:t>
      </w:r>
      <w:r>
        <w:rPr>
          <w:b/>
          <w:lang w:val="en-US"/>
        </w:rPr>
        <w:t xml:space="preserve"> Learning, Robotics and Physical Devices: A systematic mapping literature review</w:t>
      </w:r>
    </w:p>
    <w:p w14:paraId="2C72D399" w14:textId="77777777" w:rsidR="00DD1A47" w:rsidRDefault="00DD1A47" w:rsidP="00DD1A47">
      <w:pPr>
        <w:outlineLvl w:val="0"/>
        <w:rPr>
          <w:lang w:val="en-US"/>
        </w:rPr>
      </w:pPr>
    </w:p>
    <w:p w14:paraId="4C2C6AF9" w14:textId="77777777" w:rsidR="00DD1A47" w:rsidRDefault="00DD1A47" w:rsidP="00DD1A47">
      <w:pPr>
        <w:outlineLvl w:val="0"/>
        <w:rPr>
          <w:b/>
          <w:lang w:val="en-US"/>
        </w:rPr>
      </w:pPr>
      <w:r>
        <w:rPr>
          <w:b/>
          <w:lang w:val="en-US"/>
        </w:rPr>
        <w:t>Abstract</w:t>
      </w:r>
    </w:p>
    <w:p w14:paraId="5F10BCDB" w14:textId="77777777" w:rsidR="00DD1A47" w:rsidRDefault="00DD1A47" w:rsidP="00DD1A47">
      <w:pPr>
        <w:pStyle w:val="Keywords"/>
        <w:ind w:firstLine="0"/>
        <w:rPr>
          <w:i w:val="0"/>
        </w:rPr>
      </w:pPr>
    </w:p>
    <w:p w14:paraId="2029F4B4" w14:textId="77777777" w:rsidR="00DD1A47" w:rsidRPr="00374A8F" w:rsidRDefault="00DD1A47" w:rsidP="00DD1A47">
      <w:pPr>
        <w:pStyle w:val="Keywords"/>
        <w:ind w:firstLine="0"/>
        <w:rPr>
          <w:i w:val="0"/>
        </w:rPr>
      </w:pPr>
      <w:r w:rsidRPr="00374A8F">
        <w:rPr>
          <w:i w:val="0"/>
        </w:rPr>
        <w:t>BACKGROUND. Nowadays companies are demanding better prepared professionals to succeed in the Digital Society, and the acquisition of STEAM-related competenc</w:t>
      </w:r>
      <w:r>
        <w:rPr>
          <w:i w:val="0"/>
        </w:rPr>
        <w:t>i</w:t>
      </w:r>
      <w:r w:rsidRPr="00374A8F">
        <w:rPr>
          <w:i w:val="0"/>
        </w:rPr>
        <w:t>es is a key issue. One of the main problems in this sense is how to integrate STEAM in current educational curricula. This is not something related to a subject or educational trend but rather to new methodological approaches that can engage students. In this sense such active methodologies</w:t>
      </w:r>
      <w:r w:rsidRPr="00374A8F">
        <w:rPr>
          <w:i w:val="0"/>
          <w:strike/>
        </w:rPr>
        <w:t xml:space="preserve"> </w:t>
      </w:r>
      <w:r w:rsidRPr="00374A8F">
        <w:rPr>
          <w:i w:val="0"/>
        </w:rPr>
        <w:t xml:space="preserve">that apply mechatronics and robotics could be an interesting path to pursue. </w:t>
      </w:r>
    </w:p>
    <w:p w14:paraId="049D5A63" w14:textId="77777777" w:rsidR="00DD1A47" w:rsidRPr="00374A8F" w:rsidRDefault="00DD1A47" w:rsidP="00DD1A47">
      <w:pPr>
        <w:pStyle w:val="Keywords"/>
        <w:ind w:firstLine="0"/>
        <w:rPr>
          <w:i w:val="0"/>
        </w:rPr>
      </w:pPr>
      <w:r w:rsidRPr="00374A8F">
        <w:rPr>
          <w:i w:val="0"/>
        </w:rPr>
        <w:t>OBJECTIVE. Given this context, the first necessary task in evaluating the potential of this approach is to understand the landscape of the application of robotics and mechatronics in STEAM Education and how active methodologies are applied on this sense.</w:t>
      </w:r>
    </w:p>
    <w:p w14:paraId="23A135E6" w14:textId="77777777" w:rsidR="00DD1A47" w:rsidRPr="00374A8F" w:rsidRDefault="00DD1A47" w:rsidP="00DD1A47">
      <w:pPr>
        <w:pStyle w:val="Keywords"/>
        <w:ind w:firstLine="0"/>
        <w:rPr>
          <w:i w:val="0"/>
        </w:rPr>
      </w:pPr>
      <w:r w:rsidRPr="00374A8F">
        <w:rPr>
          <w:i w:val="0"/>
        </w:rPr>
        <w:t xml:space="preserve">METHODS. In order to carry out this analysis in a systematic and replicable way it is necessary to follow a methodology. In this case the researchers employ a systematic mapping review. This paper presents this process and its main findings. 54 works have been selected out of 242 total works analyzed. </w:t>
      </w:r>
    </w:p>
    <w:p w14:paraId="7A9D794A" w14:textId="77777777" w:rsidR="00DD1A47" w:rsidRDefault="00DD1A47" w:rsidP="00DD1A47">
      <w:pPr>
        <w:pStyle w:val="Keywords"/>
        <w:ind w:firstLine="0"/>
        <w:rPr>
          <w:i w:val="0"/>
        </w:rPr>
      </w:pPr>
      <w:r w:rsidRPr="00374A8F">
        <w:rPr>
          <w:i w:val="0"/>
        </w:rPr>
        <w:t>RESULTS AND CONCLUSIONS. From these, beyond obtaining a clear vision of the STEAM landscape regarding project topics, we can also conclude that robotics and physical devices have been applied successfully with collaborative methodologies in STEAM Education. Regarding conclusions, this research shows that robotics and mechatronics applied with active methodologies is to be a good way to engage students in STEAM disciplines and thus the acquisition of what is commonly known as “21</w:t>
      </w:r>
      <w:r w:rsidRPr="00374A8F">
        <w:rPr>
          <w:i w:val="0"/>
          <w:vertAlign w:val="superscript"/>
        </w:rPr>
        <w:t>st</w:t>
      </w:r>
      <w:r w:rsidRPr="00374A8F">
        <w:rPr>
          <w:i w:val="0"/>
        </w:rPr>
        <w:t xml:space="preserve"> century skills”.</w:t>
      </w:r>
    </w:p>
    <w:p w14:paraId="064309B1" w14:textId="77777777" w:rsidR="00DD1A47" w:rsidRDefault="00DD1A47" w:rsidP="00DD1A47">
      <w:pPr>
        <w:pStyle w:val="Keywords"/>
        <w:ind w:firstLine="0"/>
        <w:rPr>
          <w:i w:val="0"/>
        </w:rPr>
      </w:pPr>
    </w:p>
    <w:p w14:paraId="54D77DE0" w14:textId="77777777" w:rsidR="00DD1A47" w:rsidRDefault="00DD1A47" w:rsidP="00DD1A47">
      <w:pPr>
        <w:pStyle w:val="Keywords"/>
        <w:ind w:firstLine="0"/>
        <w:rPr>
          <w:i w:val="0"/>
        </w:rPr>
      </w:pPr>
      <w:r>
        <w:rPr>
          <w:i w:val="0"/>
        </w:rPr>
        <w:t xml:space="preserve">Keywords: </w:t>
      </w:r>
      <w:r w:rsidRPr="00930810">
        <w:rPr>
          <w:i w:val="0"/>
        </w:rPr>
        <w:t>STEM</w:t>
      </w:r>
      <w:r>
        <w:rPr>
          <w:i w:val="0"/>
        </w:rPr>
        <w:t xml:space="preserve">, STEAM, </w:t>
      </w:r>
      <w:r w:rsidRPr="00930810">
        <w:rPr>
          <w:i w:val="0"/>
        </w:rPr>
        <w:t>Challenge-Based Learning, Project-Based Learning, Problem-Based</w:t>
      </w:r>
      <w:r>
        <w:rPr>
          <w:i w:val="0"/>
        </w:rPr>
        <w:t xml:space="preserve"> Learning, Mechatronics, Robotics, Physical Devices.</w:t>
      </w:r>
    </w:p>
    <w:p w14:paraId="6A04EB84" w14:textId="77777777" w:rsidR="00DD1A47" w:rsidRDefault="00DD1A47" w:rsidP="00DD1A47">
      <w:pPr>
        <w:pStyle w:val="Keywords"/>
        <w:ind w:firstLine="0"/>
        <w:rPr>
          <w:i w:val="0"/>
        </w:rPr>
      </w:pPr>
    </w:p>
    <w:p w14:paraId="59CC0B6E" w14:textId="77777777" w:rsidR="00DD1A47" w:rsidRDefault="00DD1A47" w:rsidP="00DD1A47">
      <w:pPr>
        <w:outlineLvl w:val="0"/>
        <w:rPr>
          <w:b/>
          <w:lang w:val="en-US"/>
        </w:rPr>
      </w:pPr>
      <w:r>
        <w:rPr>
          <w:b/>
          <w:lang w:val="en-US"/>
        </w:rPr>
        <w:t>1. Introduction</w:t>
      </w:r>
    </w:p>
    <w:p w14:paraId="03DF6B0F" w14:textId="77777777" w:rsidR="00DD1A47" w:rsidRDefault="00DD1A47" w:rsidP="00DD1A47">
      <w:pPr>
        <w:outlineLvl w:val="0"/>
        <w:rPr>
          <w:b/>
          <w:lang w:val="en-US"/>
        </w:rPr>
      </w:pPr>
    </w:p>
    <w:p w14:paraId="2D1AC7BC" w14:textId="77777777" w:rsidR="00DD1A47" w:rsidRPr="00374A8F" w:rsidRDefault="00DD1A47" w:rsidP="00DD1A47">
      <w:pPr>
        <w:pStyle w:val="Textoindependiente"/>
      </w:pPr>
      <w:r>
        <w:t xml:space="preserve">In our current changing society, educational systems should be flexible enough to provide students with the </w:t>
      </w:r>
      <w:r w:rsidRPr="00374A8F">
        <w:t>competencies that the labor market can be expected to demand of them. The digital society demands persons able to find the best solutions in a continuously evolving context. In order to do this, these persons need to know their environment very well, as well as the applicable methodologies, and have sufficient knowledge to deal with very different and changeable devices, apps and tools; and they also need to develop the skills and acquire competencies in applying that knowledge properly</w:t>
      </w:r>
      <w:r>
        <w:t xml:space="preserve"> </w:t>
      </w:r>
      <w:r w:rsidRPr="005F73A4">
        <w:rPr>
          <w:lang w:eastAsia="it-IT"/>
        </w:rPr>
        <w:fldChar w:fldCharType="begin"/>
      </w:r>
      <w:r>
        <w:rPr>
          <w:lang w:eastAsia="it-IT"/>
        </w:rPr>
        <w:instrText xml:space="preserve"> ADDIN EN.CITE &lt;EndNote&gt;&lt;Cite&gt;&lt;Author&gt;García-Peñalvo&lt;/Author&gt;&lt;Year&gt;2018&lt;/Year&gt;&lt;RecNum&gt;2339&lt;/RecNum&gt;&lt;DisplayText&gt;[46, 71]&lt;/DisplayText&gt;&lt;record&gt;&lt;rec-number&gt;2339&lt;/rec-number&gt;&lt;foreign-keys&gt;&lt;key app="EN" db-id="zfsxwe99u0sd5eefze45r2scd52t0ppwttsa" timestamp="1572367353"&gt;2339&lt;/key&gt;&lt;/foreign-keys&gt;&lt;ref-type name="Journal Article"&gt;17&lt;/ref-type&gt;&lt;contributors&gt;&lt;authors&gt;&lt;author&gt;García-Peñalvo, Francisco José&lt;/author&gt;&lt;author&gt;Mendes, Antònio José&lt;/author&gt;&lt;/authors&gt;&lt;/contributors&gt;&lt;titles&gt;&lt;title&gt;Exploring the computational thinking effects in pre-university education&lt;/title&gt;&lt;secondary-title&gt;Computers in Human Behavior&lt;/secondary-title&gt;&lt;/titles&gt;&lt;periodical&gt;&lt;full-title&gt;Computers in Human Behavior&lt;/full-title&gt;&lt;/periodical&gt;&lt;pages&gt;407-411&lt;/pages&gt;&lt;volume&gt;80&lt;/volume&gt;&lt;keywords&gt;&lt;keyword&gt;Computational thinking&lt;/keyword&gt;&lt;keyword&gt;21st century competences&lt;/keyword&gt;&lt;keyword&gt;Coding&lt;/keyword&gt;&lt;keyword&gt;Pre-university education&lt;/keyword&gt;&lt;/keywords&gt;&lt;dates&gt;&lt;year&gt;2018&lt;/year&gt;&lt;pub-dates&gt;&lt;date&gt;2018/03/01/&lt;/date&gt;&lt;/pub-dates&gt;&lt;/dates&gt;&lt;isbn&gt;0747-5632&lt;/isbn&gt;&lt;urls&gt;&lt;related-urls&gt;&lt;url&gt;http://www.sciencedirect.com/science/article/pii/S0747563217306854&lt;/url&gt;&lt;/related-urls&gt;&lt;/urls&gt;&lt;electronic-resource-num&gt;10.1016/j.chb.2017.12.005&lt;/electronic-resource-num&gt;&lt;/record&gt;&lt;/Cite&gt;&lt;Cite&gt;&lt;Author&gt;Manovich&lt;/Author&gt;&lt;Year&gt;2013&lt;/Year&gt;&lt;RecNum&gt;2340&lt;/RecNum&gt;&lt;record&gt;&lt;rec-number&gt;2340&lt;/rec-number&gt;&lt;foreign-keys&gt;&lt;key app="EN" db-id="zfsxwe99u0sd5eefze45r2scd52t0ppwttsa" timestamp="1572367353"&gt;2340&lt;/key&gt;&lt;/foreign-keys&gt;&lt;ref-type name="Book"&gt;6&lt;/ref-type&gt;&lt;contributors&gt;&lt;authors&gt;&lt;author&gt;Manovich, Lev&lt;/author&gt;&lt;/authors&gt;&lt;/contributors&gt;&lt;titles&gt;&lt;title&gt;Software takes command&lt;/title&gt;&lt;/titles&gt;&lt;volume&gt;5&lt;/volume&gt;&lt;dates&gt;&lt;year&gt;2013&lt;/year&gt;&lt;/dates&gt;&lt;publisher&gt;A&amp;amp;C Black&lt;/publisher&gt;&lt;isbn&gt;1623567459&lt;/isbn&gt;&lt;urls&gt;&lt;/urls&gt;&lt;/record&gt;&lt;/Cite&gt;&lt;/EndNote&gt;</w:instrText>
      </w:r>
      <w:r w:rsidRPr="005F73A4">
        <w:rPr>
          <w:lang w:eastAsia="it-IT"/>
        </w:rPr>
        <w:fldChar w:fldCharType="separate"/>
      </w:r>
      <w:r>
        <w:rPr>
          <w:noProof/>
          <w:lang w:eastAsia="it-IT"/>
        </w:rPr>
        <w:t>[46, 71]</w:t>
      </w:r>
      <w:r w:rsidRPr="005F73A4">
        <w:rPr>
          <w:lang w:eastAsia="it-IT"/>
        </w:rPr>
        <w:fldChar w:fldCharType="end"/>
      </w:r>
      <w:r w:rsidRPr="00374A8F">
        <w:t>.</w:t>
      </w:r>
    </w:p>
    <w:p w14:paraId="776D545B" w14:textId="77777777" w:rsidR="00DD1A47" w:rsidRPr="00374A8F" w:rsidRDefault="00DD1A47" w:rsidP="00DD1A47">
      <w:pPr>
        <w:pStyle w:val="Textoindependiente"/>
      </w:pPr>
      <w:r w:rsidRPr="00374A8F">
        <w:t>In this context, the educational institutions should devote lots of effort to providing their students with competencies such as computational thinking, problem-solving, programming, etc</w:t>
      </w:r>
      <w:r w:rsidRPr="005F73A4">
        <w:rPr>
          <w:lang w:eastAsia="ja-JP"/>
          <w14:ligatures w14:val="standard"/>
        </w:rPr>
        <w:fldChar w:fldCharType="begin">
          <w:fldData xml:space="preserve">PEVuZE5vdGU+PENpdGU+PEF1dGhvcj5BbmFuaWFkb3U8L0F1dGhvcj48WWVhcj4yMDA5PC9ZZWFy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</w:fldData>
        </w:fldChar>
      </w:r>
      <w:r>
        <w:rPr>
          <w:lang w:eastAsia="ja-JP"/>
          <w14:ligatures w14:val="standard"/>
        </w:rPr>
        <w:instrText xml:space="preserve"> ADDIN EN.CITE </w:instrText>
      </w:r>
      <w:r>
        <w:rPr>
          <w:lang w:eastAsia="ja-JP"/>
          <w14:ligatures w14:val="standard"/>
        </w:rPr>
        <w:fldChar w:fldCharType="begin">
          <w:fldData xml:space="preserve">PEVuZE5vdGU+PENpdGU+PEF1dGhvcj5BbmFuaWFkb3U8L0F1dGhvcj48WWVhcj4yMDA5PC9ZZWFy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</w:fldData>
        </w:fldChar>
      </w:r>
      <w:r>
        <w:rPr>
          <w:lang w:eastAsia="ja-JP"/>
          <w14:ligatures w14:val="standard"/>
        </w:rPr>
        <w:instrText xml:space="preserve"> ADDIN EN.CITE.DATA </w:instrText>
      </w:r>
      <w:r>
        <w:rPr>
          <w:lang w:eastAsia="ja-JP"/>
          <w14:ligatures w14:val="standard"/>
        </w:rPr>
      </w:r>
      <w:r>
        <w:rPr>
          <w:lang w:eastAsia="ja-JP"/>
          <w14:ligatures w14:val="standard"/>
        </w:rPr>
        <w:fldChar w:fldCharType="end"/>
      </w:r>
      <w:r w:rsidRPr="005F73A4">
        <w:rPr>
          <w:lang w:eastAsia="ja-JP"/>
          <w14:ligatures w14:val="standard"/>
        </w:rPr>
      </w:r>
      <w:r w:rsidRPr="005F73A4">
        <w:rPr>
          <w:lang w:eastAsia="ja-JP"/>
          <w14:ligatures w14:val="standard"/>
        </w:rPr>
        <w:fldChar w:fldCharType="separate"/>
      </w:r>
      <w:r>
        <w:rPr>
          <w:noProof/>
          <w:lang w:eastAsia="ja-JP"/>
          <w14:ligatures w14:val="standard"/>
        </w:rPr>
        <w:t>[3, 9, 18]</w:t>
      </w:r>
      <w:r w:rsidRPr="005F73A4">
        <w:rPr>
          <w:lang w:eastAsia="ja-JP"/>
          <w14:ligatures w14:val="standard"/>
        </w:rPr>
        <w:fldChar w:fldCharType="end"/>
      </w:r>
      <w:r w:rsidRPr="00374A8F">
        <w:t>. This is a way to guarantee students’ employability and turn out well-qualified professionals. Such competenc</w:t>
      </w:r>
      <w:r>
        <w:t>i</w:t>
      </w:r>
      <w:r w:rsidRPr="00374A8F">
        <w:t>es can be acquired through STEAM (Science, Technology, Engineering, Arts and Mathematics)</w:t>
      </w:r>
      <w:r>
        <w:fldChar w:fldCharType="begin"/>
      </w:r>
      <w:r>
        <w:instrText xml:space="preserve"> ADDIN EN.CITE &lt;EndNote&gt;&lt;Cite&gt;&lt;Author&gt;Hamner&lt;/Author&gt;&lt;Year&gt;2013&lt;/Year&gt;&lt;RecNum&gt;2537&lt;/RecNum&gt;&lt;DisplayText&gt;[54]&lt;/DisplayText&gt;&lt;record&gt;&lt;rec-number&gt;2537&lt;/rec-number&gt;&lt;foreign-keys&gt;&lt;key app="EN" db-id="zfsxwe99u0sd5eefze45r2scd52t0ppwttsa" timestamp="1580390441"&gt;2537&lt;/key&gt;&lt;/foreign-keys&gt;&lt;ref-type name="Conference Paper"&gt;47&lt;/ref-type&gt;&lt;contributors&gt;&lt;authors&gt;&lt;author&gt;Hamner, Emily&lt;/author&gt;&lt;author&gt;Cross, Jennifer&lt;/author&gt;&lt;/authors&gt;&lt;/contributors&gt;&lt;titles&gt;&lt;title&gt;Arts &amp;amp; Bots: Techniques for distributing a STEAM robotics program through K-12 classrooms&lt;/title&gt;&lt;secondary-title&gt;2013 IEEE Integrated STEM Education Conference (ISEC)&lt;/secondary-title&gt;&lt;/titles&gt;&lt;pages&gt;1-5&lt;/pages&gt;&lt;dates&gt;&lt;year&gt;2013&lt;/year&gt;&lt;/dates&gt;&lt;pub-location&gt;Princeton, NJ, USA&lt;/pub-location&gt;&lt;publisher&gt;IEEE&lt;/publisher&gt;&lt;isbn&gt;1467356247&lt;/isbn&gt;&lt;urls&gt;&lt;/urls&gt;&lt;electronic-resource-num&gt;10.1109/ISECon.2013.6525207&lt;/electronic-resource-num&gt;&lt;/record&gt;&lt;/Cite&gt;&lt;/EndNote&gt;</w:instrText>
      </w:r>
      <w:r>
        <w:fldChar w:fldCharType="separate"/>
      </w:r>
      <w:r>
        <w:rPr>
          <w:noProof/>
        </w:rPr>
        <w:t>[54]</w:t>
      </w:r>
      <w:r>
        <w:fldChar w:fldCharType="end"/>
      </w:r>
      <w:r w:rsidRPr="00374A8F">
        <w:t xml:space="preserve"> Education, but the problem is how to integrate these disciplines into current educational</w:t>
      </w:r>
      <w:r>
        <w:t xml:space="preserve"> curricula. One possibility is to add some subjects to these curricula, but this solution </w:t>
      </w:r>
      <w:r w:rsidRPr="00374A8F">
        <w:t>is not sufficient because</w:t>
      </w:r>
      <w:r>
        <w:t xml:space="preserve"> STEAM will then appear as something isolated from other </w:t>
      </w:r>
      <w:r w:rsidRPr="00374A8F">
        <w:t>disciplines, where it could be used as a solution. From this point of view, the integration does not require new contents, but the application of new learning methodologies and tools</w:t>
      </w:r>
      <w:r w:rsidRPr="005F73A4">
        <w:rPr>
          <w:lang w:eastAsia="ja-JP"/>
        </w:rPr>
        <w:fldChar w:fldCharType="begin"/>
      </w:r>
      <w:r>
        <w:rPr>
          <w:lang w:eastAsia="ja-JP"/>
        </w:rPr>
        <w:instrText xml:space="preserve"> ADDIN EN.CITE &lt;EndNote&gt;&lt;Cite&gt;&lt;Author&gt;García-Peñalvo&lt;/Author&gt;&lt;Year&gt;2018&lt;/Year&gt;&lt;RecNum&gt;2339&lt;/RecNum&gt;&lt;DisplayText&gt;[46]&lt;/DisplayText&gt;&lt;record&gt;&lt;rec-number&gt;2339&lt;/rec-number&gt;&lt;foreign-keys&gt;&lt;key app="EN" db-id="zfsxwe99u0sd5eefze45r2scd52t0ppwttsa" timestamp="1572367353"&gt;2339&lt;/key&gt;&lt;/foreign-keys&gt;&lt;ref-type name="Journal Article"&gt;17&lt;/ref-type&gt;&lt;contributors&gt;&lt;authors&gt;&lt;author&gt;García-Peñalvo, Francisco José&lt;/author&gt;&lt;author&gt;Mendes, Antònio José&lt;/author&gt;&lt;/authors&gt;&lt;/contributors&gt;&lt;titles&gt;&lt;title&gt;Exploring the computational thinking effects in pre-university education&lt;/title&gt;&lt;secondary-title&gt;Computers in Human Behavior&lt;/secondary-title&gt;&lt;/titles&gt;&lt;periodical&gt;&lt;full-title&gt;Computers in Human Behavior&lt;/full-title&gt;&lt;/periodical&gt;&lt;pages&gt;407-411&lt;/pages&gt;&lt;volume&gt;80&lt;/volume&gt;&lt;keywords&gt;&lt;keyword&gt;Computational thinking&lt;/keyword&gt;&lt;keyword&gt;21st century competences&lt;/keyword&gt;&lt;keyword&gt;Coding&lt;/keyword&gt;&lt;keyword&gt;Pre-university education&lt;/keyword&gt;&lt;/keywords&gt;&lt;dates&gt;&lt;year&gt;2018&lt;/year&gt;&lt;pub-dates&gt;&lt;date&gt;2018/03/01/&lt;/date&gt;&lt;/pub-dates&gt;&lt;/dates&gt;&lt;isbn&gt;0747-5632&lt;/isbn&gt;&lt;urls&gt;&lt;related-urls&gt;&lt;url&gt;http://www.sciencedirect.com/science/article/pii/S0747563217306854&lt;/url&gt;&lt;/related-urls&gt;&lt;/urls&gt;&lt;electronic-resource-num&gt;10.1016/j.chb.2017.12.005&lt;/electronic-resource-num&gt;&lt;/record&gt;&lt;/Cite&gt;&lt;/EndNote&gt;</w:instrText>
      </w:r>
      <w:r w:rsidRPr="005F73A4">
        <w:rPr>
          <w:lang w:eastAsia="ja-JP"/>
        </w:rPr>
        <w:fldChar w:fldCharType="separate"/>
      </w:r>
      <w:r>
        <w:rPr>
          <w:noProof/>
          <w:lang w:eastAsia="ja-JP"/>
        </w:rPr>
        <w:t>[46]</w:t>
      </w:r>
      <w:r w:rsidRPr="005F73A4">
        <w:rPr>
          <w:lang w:eastAsia="ja-JP"/>
        </w:rPr>
        <w:fldChar w:fldCharType="end"/>
      </w:r>
      <w:r w:rsidRPr="00374A8F">
        <w:rPr>
          <w:lang w:eastAsia="ja-JP"/>
        </w:rPr>
        <w:t>.</w:t>
      </w:r>
      <w:r w:rsidRPr="00374A8F">
        <w:t xml:space="preserve"> Active and collaborative methodologies facilitate addressing this problem</w:t>
      </w:r>
      <w:r>
        <w:t xml:space="preserve"> </w:t>
      </w:r>
      <w:r>
        <w:fldChar w:fldCharType="begin"/>
      </w:r>
      <w:r>
        <w:instrText xml:space="preserve"> ADDIN EN.CITE &lt;EndNote&gt;&lt;Cite&gt;&lt;Author&gt;García-Peñalvo&lt;/Author&gt;&lt;Year&gt;2019&lt;/Year&gt;&lt;RecNum&gt;2538&lt;/RecNum&gt;&lt;DisplayText&gt;[45]&lt;/DisplayText&gt;&lt;record&gt;&lt;rec-number&gt;2538&lt;/rec-number&gt;&lt;foreign-keys&gt;&lt;key app="EN" db-id="zfsxwe99u0sd5eefze45r2scd52t0ppwttsa" timestamp="1580390674"&gt;2538&lt;/key&gt;&lt;/foreign-keys&gt;&lt;ref-type name="Journal Article"&gt;17&lt;/ref-type&gt;&lt;contributors&gt;&lt;authors&gt;&lt;author&gt;García-Peñalvo, Francisco José&lt;/author&gt;&lt;author&gt;Alarcón, Hugo&lt;/author&gt;&lt;author&gt;Dominguez, Angeles&lt;/author&gt;&lt;/authors&gt;&lt;/contributors&gt;&lt;titles&gt;&lt;title&gt;Active learning experiences in Engineering Education&lt;/title&gt;&lt;secondary-title&gt;International Journal of Engineering Education&lt;/secondary-title&gt;&lt;/titles&gt;&lt;periodical&gt;&lt;full-title&gt;International Journal of Engineering Education&lt;/full-title&gt;&lt;/periodical&gt;&lt;pages&gt;305-309&lt;/pages&gt;&lt;volume&gt;35&lt;/volume&gt;&lt;number&gt;1&lt;/number&gt;&lt;num-vols&gt;B&lt;/num-vols&gt;&lt;dates&gt;&lt;year&gt;2019&lt;/year&gt;&lt;/dates&gt;&lt;isbn&gt;0949-149X&lt;/isbn&gt;&lt;urls&gt;&lt;/urls&gt;&lt;/record&gt;&lt;/Cite&gt;&lt;/EndNote&gt;</w:instrText>
      </w:r>
      <w:r>
        <w:fldChar w:fldCharType="separate"/>
      </w:r>
      <w:r>
        <w:rPr>
          <w:noProof/>
        </w:rPr>
        <w:t>[45]</w:t>
      </w:r>
      <w:r>
        <w:fldChar w:fldCharType="end"/>
      </w:r>
      <w:r w:rsidRPr="00374A8F">
        <w:t>. They are very popular and have shown to be useful in very different contexts. Some examples could be Project Based Learning - PrBL</w:t>
      </w:r>
      <w:r w:rsidRPr="005F73A4">
        <w:rPr>
          <w:lang w:eastAsia="ja-JP"/>
        </w:rPr>
        <w:fldChar w:fldCharType="begin"/>
      </w:r>
      <w:r>
        <w:rPr>
          <w:lang w:eastAsia="ja-JP"/>
        </w:rPr>
        <w:instrText xml:space="preserve"> ADDIN EN.CITE &lt;EndNote&gt;&lt;Cite&gt;&lt;Author&gt;Savery&lt;/Author&gt;&lt;Year&gt;1995&lt;/Year&gt;&lt;RecNum&gt;1486&lt;/RecNum&gt;&lt;DisplayText&gt;[95]&lt;/DisplayText&gt;&lt;record&gt;&lt;rec-number&gt;1486&lt;/rec-number&gt;&lt;foreign-keys&gt;&lt;key app="EN" db-id="zfsxwe99u0sd5eefze45r2scd52t0ppwttsa" timestamp="1572367351"&gt;1486&lt;/key&gt;&lt;/foreign-keys&gt;&lt;ref-type name="Journal Article"&gt;17&lt;/ref-type&gt;&lt;contributors&gt;&lt;authors&gt;&lt;author&gt;John R. Savery&lt;/author&gt;&lt;author&gt;Thomas M. Duffy&lt;/author&gt;&lt;/authors&gt;&lt;/contributors&gt;&lt;titles&gt;&lt;title&gt;Problem-Based Learning: An instructional model and its constructivist framework&lt;/title&gt;&lt;secondary-title&gt;Educational Technology&lt;/secondary-title&gt;&lt;/titles&gt;&lt;periodical&gt;&lt;full-title&gt;Educational Technology&lt;/full-title&gt;&lt;/periodical&gt;&lt;volume&gt;35&lt;/volume&gt;&lt;number&gt;5&lt;/number&gt;&lt;dates&gt;&lt;year&gt;1995&lt;/year&gt;&lt;/dates&gt;&lt;urls&gt;&lt;related-urls&gt;&lt;url&gt;http://works.bepress.com/john_savery/4/&lt;/url&gt;&lt;/related-urls&gt;&lt;/urls&gt;&lt;/record&gt;&lt;/Cite&gt;&lt;/EndNote&gt;</w:instrText>
      </w:r>
      <w:r w:rsidRPr="005F73A4">
        <w:rPr>
          <w:lang w:eastAsia="ja-JP"/>
        </w:rPr>
        <w:fldChar w:fldCharType="separate"/>
      </w:r>
      <w:r>
        <w:rPr>
          <w:noProof/>
          <w:lang w:eastAsia="ja-JP"/>
        </w:rPr>
        <w:t>[95]</w:t>
      </w:r>
      <w:r w:rsidRPr="005F73A4">
        <w:rPr>
          <w:lang w:eastAsia="ja-JP"/>
        </w:rPr>
        <w:fldChar w:fldCharType="end"/>
      </w:r>
      <w:r w:rsidRPr="00374A8F">
        <w:rPr>
          <w:lang w:eastAsia="ja-JP"/>
        </w:rPr>
        <w:t xml:space="preserve">, </w:t>
      </w:r>
      <w:r w:rsidRPr="00374A8F">
        <w:t>Problem Based Learning - PBL</w:t>
      </w:r>
      <w:r w:rsidRPr="005F73A4">
        <w:fldChar w:fldCharType="begin"/>
      </w:r>
      <w:r>
        <w:instrText xml:space="preserve"> ADDIN EN.CITE &lt;EndNote&gt;&lt;Cite&gt;&lt;Author&gt;Blumenfeld&lt;/Author&gt;&lt;Year&gt;1991&lt;/Year&gt;&lt;RecNum&gt;1351&lt;/RecNum&gt;&lt;DisplayText&gt;[19]&lt;/DisplayText&gt;&lt;record&gt;&lt;rec-number&gt;1351&lt;/rec-number&gt;&lt;foreign-keys&gt;&lt;key app="EN" db-id="zfsxwe99u0sd5eefze45r2scd52t0ppwttsa" timestamp="1572367351"&gt;1351&lt;/key&gt;&lt;/foreign-keys&gt;&lt;ref-type name="Journal Article"&gt;17&lt;/ref-type&gt;&lt;contributors&gt;&lt;authors&gt;&lt;author&gt;Blumenfeld, Phyllis C.&lt;/author&gt;&lt;author&gt;Soloway, Elliot&lt;/author&gt;&lt;author&gt;Marx, Ronald W.&lt;/author&gt;&lt;author&gt;Krajcik, Joseph S.&lt;/author&gt;&lt;author&gt;Guzdial, Mark&lt;/author&gt;&lt;author&gt;Palincsar, Annemarie&lt;/author&gt;&lt;/authors&gt;&lt;/contributors&gt;&lt;titles&gt;&lt;title&gt;Motivating Project-Based Learning: Sustaining the Doing, Supporting the Learning&lt;/title&gt;&lt;secondary-title&gt;Educational Psychologist&lt;/secondary-title&gt;&lt;/titles&gt;&lt;periodical&gt;&lt;full-title&gt;Educational Psychologist&lt;/full-title&gt;&lt;/periodical&gt;&lt;pages&gt;369-398&lt;/pages&gt;&lt;volume&gt;26&lt;/volume&gt;&lt;number&gt;3-4&lt;/number&gt;&lt;dates&gt;&lt;year&gt;1991&lt;/year&gt;&lt;pub-dates&gt;&lt;date&gt;1991/06/01&lt;/date&gt;&lt;/pub-dates&gt;&lt;/dates&gt;&lt;publisher&gt;Routledge&lt;/publisher&gt;&lt;isbn&gt;0046-1520&lt;/isbn&gt;&lt;urls&gt;&lt;related-urls&gt;&lt;url&gt;http://dx.doi.org/10.1080/00461520.1991.9653139&lt;/url&gt;&lt;/related-urls&gt;&lt;/urls&gt;&lt;electronic-resource-num&gt;10.1080/00461520.1991.9653139&lt;/electronic-resource-num&gt;&lt;/record&gt;&lt;/Cite&gt;&lt;/EndNote&gt;</w:instrText>
      </w:r>
      <w:r w:rsidRPr="005F73A4">
        <w:fldChar w:fldCharType="separate"/>
      </w:r>
      <w:r>
        <w:rPr>
          <w:noProof/>
        </w:rPr>
        <w:t>[19]</w:t>
      </w:r>
      <w:r w:rsidRPr="005F73A4">
        <w:fldChar w:fldCharType="end"/>
      </w:r>
      <w:r w:rsidRPr="00374A8F">
        <w:rPr>
          <w:lang w:eastAsia="ja-JP"/>
        </w:rPr>
        <w:t xml:space="preserve"> </w:t>
      </w:r>
      <w:r w:rsidRPr="00374A8F">
        <w:t>and Challenge Based Learning - ChBL</w:t>
      </w:r>
      <w:r w:rsidRPr="005F73A4">
        <w:fldChar w:fldCharType="begin"/>
      </w:r>
      <w:r>
        <w:instrText xml:space="preserve"> ADDIN EN.CITE &lt;EndNote&gt;&lt;Cite&gt;&lt;Author&gt;Johnson&lt;/Author&gt;&lt;Year&gt;2011&lt;/Year&gt;&lt;RecNum&gt;1479&lt;/RecNum&gt;&lt;DisplayText&gt;[60]&lt;/DisplayText&gt;&lt;record&gt;&lt;rec-number&gt;1479&lt;/rec-number&gt;&lt;foreign-keys&gt;&lt;key app="EN" db-id="zfsxwe99u0sd5eefze45r2scd52t0ppwttsa" timestamp="1572367351"&gt;1479&lt;/key&gt;&lt;/foreign-keys&gt;&lt;ref-type name="Report"&gt;27&lt;/ref-type&gt;&lt;contributors&gt;&lt;authors&gt;&lt;author&gt;Johnson, L.&lt;/author&gt;&lt;author&gt;Adams, S.&lt;/author&gt;&lt;/authors&gt;&lt;/contributors&gt;&lt;titles&gt;&lt;title&gt;Challenge Based Learning: The Report from the Implementation Project&lt;/title&gt;&lt;/titles&gt;&lt;dates&gt;&lt;year&gt;2011&lt;/year&gt;&lt;/dates&gt;&lt;pub-location&gt;Austin, Texas&lt;/pub-location&gt;&lt;publisher&gt;The New Media Consortium&lt;/publisher&gt;&lt;urls&gt;&lt;related-urls&gt;&lt;url&gt;https://www.learntechlib.org/p/49837/&lt;/url&gt;&lt;/related-urls&gt;&lt;/urls&gt;&lt;/record&gt;&lt;/Cite&gt;&lt;/EndNote&gt;</w:instrText>
      </w:r>
      <w:r w:rsidRPr="005F73A4">
        <w:fldChar w:fldCharType="separate"/>
      </w:r>
      <w:r>
        <w:rPr>
          <w:noProof/>
        </w:rPr>
        <w:t>[60]</w:t>
      </w:r>
      <w:r w:rsidRPr="005F73A4">
        <w:fldChar w:fldCharType="end"/>
      </w:r>
      <w:r w:rsidRPr="00374A8F">
        <w:t>. Regarding the tools to be employed when applying these methodologies, students should achieve better results when they use tools that engage them (because they are popular, innovative or they feel comfortable using them). In this way it is easier to achieve learning objectives. In addition, an interesting possibility is the use of tangible tools to engage and improve students’ performance</w:t>
      </w:r>
      <w:r w:rsidRPr="005F73A4">
        <w:fldChar w:fldCharType="begin"/>
      </w:r>
      <w:r>
        <w:instrText xml:space="preserve"> ADDIN EN.CITE &lt;EndNote&gt;&lt;Cite&gt;&lt;Author&gt;Do-Lenh&lt;/Author&gt;&lt;Year&gt;2010&lt;/Year&gt;&lt;RecNum&gt;2509&lt;/RecNum&gt;&lt;DisplayText&gt;[33]&lt;/DisplayText&gt;&lt;record&gt;&lt;rec-number&gt;2509&lt;/rec-number&gt;&lt;foreign-keys&gt;&lt;key app="EN" db-id="zfsxwe99u0sd5eefze45r2scd52t0ppwttsa" timestamp="1579857742"&gt;2509&lt;/key&gt;&lt;/foreign-keys&gt;&lt;ref-type name="Conference Paper"&gt;47&lt;/ref-type&gt;&lt;contributors&gt;&lt;authors&gt;&lt;author&gt;Do-Lenh, Son&lt;/author&gt;&lt;author&gt;Jermann, Patrick&lt;/author&gt;&lt;author&gt;Cuendet, Sébastien&lt;/author&gt;&lt;author&gt;Zufferey, Guillaume&lt;/author&gt;&lt;author&gt;Dillenbourg, Pierre&lt;/author&gt;&lt;/authors&gt;&lt;secondary-authors&gt;&lt;author&gt;Wolpers M.&lt;/author&gt;&lt;author&gt;Kirschner P.A.&lt;/author&gt;&lt;author&gt;Scheffel M.&lt;/author&gt;&lt;author&gt;Lindstaedt S.&lt;/author&gt;&lt;author&gt;Dimitrova V.&lt;/author&gt;&lt;/secondary-authors&gt;&lt;/contributors&gt;&lt;titles&gt;&lt;title&gt;Task performance vs. learning outcomes: a study of a tangible user interface in the classroom&lt;/title&gt;&lt;secondary-title&gt;European conference on technology enhanced learning (ECTEL)&lt;/secondary-title&gt;&lt;/titles&gt;&lt;pages&gt;78-92&lt;/pages&gt;&lt;volume&gt;6383&lt;/volume&gt;&lt;dates&gt;&lt;year&gt;2010&lt;/year&gt;&lt;/dates&gt;&lt;pub-location&gt;Barcelona, Spain&lt;/pub-location&gt;&lt;publisher&gt;Springer&lt;/publisher&gt;&lt;urls&gt;&lt;/urls&gt;&lt;custom1&gt;Berlin, Heidelberg&lt;/custom1&gt;&lt;electronic-resource-num&gt;10.1007/978-3-642-16020-2_6&lt;/electronic-resource-num&gt;&lt;/record&gt;&lt;/Cite&gt;&lt;/EndNote&gt;</w:instrText>
      </w:r>
      <w:r w:rsidRPr="005F73A4">
        <w:fldChar w:fldCharType="separate"/>
      </w:r>
      <w:r>
        <w:rPr>
          <w:noProof/>
        </w:rPr>
        <w:t>[33]</w:t>
      </w:r>
      <w:r w:rsidRPr="005F73A4">
        <w:fldChar w:fldCharType="end"/>
      </w:r>
      <w:r w:rsidRPr="00374A8F">
        <w:t xml:space="preserve">. </w:t>
      </w:r>
    </w:p>
    <w:p w14:paraId="384A17D4" w14:textId="77777777" w:rsidR="00DD1A47" w:rsidRDefault="00DD1A47" w:rsidP="00DD1A47">
      <w:pPr>
        <w:pStyle w:val="Textoindependiente"/>
      </w:pPr>
      <w:r w:rsidRPr="00374A8F">
        <w:t xml:space="preserve">These concepts have been examined in some studies but in order to evaluate the potential of such approaches it is necessary to explore the current state of the art, that is, the current landscape of STEAM Education, Physical Devices and Robotics (PD&amp;R) and the application of collaborative methodologies. From a preliminary examination of the literature it was possible to conclude that there is no clear research or predominant approach describing either the effects or the best practices to apply PD&amp;R with active methodologies in the context of STEAM Education. What the authors found were different initiatives, theoretical studies and practical experiences but not a clear analysis of the current background. Given this </w:t>
      </w:r>
      <w:r w:rsidRPr="00374A8F">
        <w:lastRenderedPageBreak/>
        <w:t>situation it is necessary to carry out a literature review using a systematic approach. In this case, since what the authors want to achieve is a common understanding of the existing works and effects of using PD&amp;R in STEAM Education, they decided to carry</w:t>
      </w:r>
      <w:r>
        <w:t xml:space="preserve"> out a Systematic Mapping (SMP). A SMP aims to provide an overview of a research and identify the quantity and type of research and results available within it. The SMP provides a structured </w:t>
      </w:r>
      <w:r w:rsidRPr="00FA6285">
        <w:t>report of the type of research and results that have been published by categorizing them, often giving a visual summary, the map, of its results. It often requires less effort than other methodologies, while providing</w:t>
      </w:r>
      <w:r>
        <w:t xml:space="preserve"> a more coarse-grained overview</w:t>
      </w:r>
      <w:r w:rsidRPr="005F73A4">
        <w:fldChar w:fldCharType="begin"/>
      </w:r>
      <w:r>
        <w:instrText xml:space="preserve"> ADDIN EN.CITE &lt;EndNote&gt;&lt;Cite&gt;&lt;Author&gt;Petersen&lt;/Author&gt;&lt;Year&gt;2008&lt;/Year&gt;&lt;RecNum&gt;2386&lt;/RecNum&gt;&lt;DisplayText&gt;[88, 89]&lt;/DisplayText&gt;&lt;record&gt;&lt;rec-number&gt;2386&lt;/rec-number&gt;&lt;foreign-keys&gt;&lt;key app="EN" db-id="zfsxwe99u0sd5eefze45r2scd52t0ppwttsa" timestamp="1572367353"&gt;2386&lt;/key&gt;&lt;/foreign-keys&gt;&lt;ref-type name="Conference Paper"&gt;47&lt;/ref-type&gt;&lt;contributors&gt;&lt;authors&gt;&lt;author&gt;Petersen, Kai&lt;/author&gt;&lt;author&gt;Feldt, Robert&lt;/author&gt;&lt;author&gt;Mujtaba, Shahid&lt;/author&gt;&lt;author&gt;Mattsson, Michael&lt;/author&gt;&lt;/authors&gt;&lt;/contributors&gt;&lt;titles&gt;&lt;title&gt;Systematic mapping studies in software engineering&lt;/title&gt;&lt;secondary-title&gt;12th International Conference on Evaluation and Assessment in Software Engineering (EASE)&lt;/secondary-title&gt;&lt;/titles&gt;&lt;pages&gt;68-77&lt;/pages&gt;&lt;volume&gt;8&lt;/volume&gt;&lt;dates&gt;&lt;year&gt;2008&lt;/year&gt;&lt;/dates&gt;&lt;pub-location&gt;Bari, Italy&lt;/pub-location&gt;&lt;publisher&gt;Electronic Workshops in Computing (eWiC)&lt;/publisher&gt;&lt;urls&gt;&lt;/urls&gt;&lt;electronic-resource-num&gt;10.14236/ewic/EASE2008.8&lt;/electronic-resource-num&gt;&lt;/record&gt;&lt;/Cite&gt;&lt;Cite&gt;&lt;Author&gt;Petersen&lt;/Author&gt;&lt;Year&gt;2015&lt;/Year&gt;&lt;RecNum&gt;2387&lt;/RecNum&gt;&lt;record&gt;&lt;rec-number&gt;2387&lt;/rec-number&gt;&lt;foreign-keys&gt;&lt;key app="EN" db-id="zfsxwe99u0sd5eefze45r2scd52t0ppwttsa" timestamp="1572367353"&gt;2387&lt;/key&gt;&lt;/foreign-keys&gt;&lt;ref-type name="Journal Article"&gt;17&lt;/ref-type&gt;&lt;contributors&gt;&lt;authors&gt;&lt;author&gt;Petersen, Kai&lt;/author&gt;&lt;author&gt;Vakkalanka, Sairam&lt;/author&gt;&lt;author&gt;Kuzniarz, Ludwik&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dates&gt;&lt;year&gt;2015&lt;/year&gt;&lt;/dates&gt;&lt;isbn&gt;0950-5849&lt;/isbn&gt;&lt;urls&gt;&lt;/urls&gt;&lt;electronic-resource-num&gt;10.1016/j.infsof.2015.03.007&lt;/electronic-resource-num&gt;&lt;/record&gt;&lt;/Cite&gt;&lt;/EndNote&gt;</w:instrText>
      </w:r>
      <w:r w:rsidRPr="005F73A4">
        <w:fldChar w:fldCharType="separate"/>
      </w:r>
      <w:r>
        <w:rPr>
          <w:noProof/>
        </w:rPr>
        <w:t>[88, 89]</w:t>
      </w:r>
      <w:r w:rsidRPr="005F73A4">
        <w:fldChar w:fldCharType="end"/>
      </w:r>
      <w:r>
        <w:t>.</w:t>
      </w:r>
    </w:p>
    <w:p w14:paraId="0D80E1BB" w14:textId="77777777" w:rsidR="00DD1A47" w:rsidRDefault="00DD1A47" w:rsidP="00DD1A47">
      <w:pPr>
        <w:pStyle w:val="Textoindependiente"/>
      </w:pPr>
      <w:r>
        <w:t xml:space="preserve">It should be </w:t>
      </w:r>
      <w:r w:rsidRPr="00FA6285">
        <w:t>noted that this research has been carried out in the context of the XXXXXXXXX project. It is an Erasmus+ Strategic Partnership project that involves 8 partners from 4 different countries (4 schools and 4 universities)</w:t>
      </w:r>
      <w:r>
        <w:fldChar w:fldCharType="begin">
          <w:fldData xml:space="preserve">PEVuZE5vdGU+PENpdGU+PEF1dGhvcj5Db25kZTwvQXV0aG9yPjxZZWFyPjIwMTk8L1llYXI+PFJl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</w:fldData>
        </w:fldChar>
      </w:r>
      <w:r>
        <w:instrText xml:space="preserve"> ADDIN EN.CITE </w:instrText>
      </w:r>
      <w:r>
        <w:fldChar w:fldCharType="begin">
          <w:fldData xml:space="preserve">PEVuZE5vdGU+PENpdGU+PEF1dGhvcj5Db25kZTwvQXV0aG9yPjxZZWFyPjIwMTk8L1llYXI+PFJl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</w:fldData>
        </w:fldChar>
      </w:r>
      <w:r>
        <w:instrText xml:space="preserve"> ADDIN EN.CITE.DATA </w:instrText>
      </w:r>
      <w:r>
        <w:fldChar w:fldCharType="end"/>
      </w:r>
      <w:r>
        <w:fldChar w:fldCharType="separate"/>
      </w:r>
      <w:r>
        <w:rPr>
          <w:noProof/>
        </w:rPr>
        <w:t>[27, 29]</w:t>
      </w:r>
      <w:r>
        <w:fldChar w:fldCharType="end"/>
      </w:r>
      <w:r w:rsidRPr="00FA6285">
        <w:t>. It aims to define a methodology and a set of tools that help learners to develop computational thinking by using/programming PD&amp;R in pre-university education stages. The project will also improve teacher education, providing them with a framework for easy STEAM integration in different educational contexts, by providing guidelines for good practices and lessons learned, adapted to those contexts. All these products will be tested in different countries and cross-validated in different educational institutions</w:t>
      </w:r>
      <w:r w:rsidRPr="005F73A4">
        <w:rPr>
          <w:lang w:eastAsia="ja-JP"/>
          <w14:ligatures w14:val="standard"/>
        </w:rPr>
        <w:fldChar w:fldCharType="begin"/>
      </w:r>
      <w:r>
        <w:rPr>
          <w:lang w:eastAsia="ja-JP"/>
          <w14:ligatures w14:val="standard"/>
        </w:rPr>
        <w:instrText xml:space="preserve"> ADDIN EN.CITE &lt;EndNote&gt;&lt;Cite&gt;&lt;Author&gt;European-Comission&lt;/Author&gt;&lt;Year&gt;2019&lt;/Year&gt;&lt;RecNum&gt;2347&lt;/RecNum&gt;&lt;DisplayText&gt;[40]&lt;/DisplayText&gt;&lt;record&gt;&lt;rec-number&gt;2347&lt;/rec-number&gt;&lt;foreign-keys&gt;&lt;key app="EN" db-id="zfsxwe99u0sd5eefze45r2scd52t0ppwttsa" timestamp="1572367353"&gt;2347&lt;/key&gt;&lt;/foreign-keys&gt;&lt;ref-type name="Electronic Article"&gt;43&lt;/ref-type&gt;&lt;contributors&gt;&lt;authors&gt;&lt;author&gt;European-Comission&lt;/author&gt;&lt;/authors&gt;&lt;/contributors&gt;&lt;titles&gt;&lt;title&gt;RoboSTEAM Project Description&lt;/title&gt;&lt;/titles&gt;&lt;dates&gt;&lt;year&gt;2019&lt;/year&gt;&lt;/dates&gt;&lt;urls&gt;&lt;related-urls&gt;&lt;url&gt;https://ec.europa.eu/programmes/erasmus-plus/projects/eplus-project-details/#project/2018-1-ES01-KA201-050939&lt;/url&gt;&lt;/related-urls&gt;&lt;/urls&gt;&lt;/record&gt;&lt;/Cite&gt;&lt;/EndNote&gt;</w:instrText>
      </w:r>
      <w:r w:rsidRPr="005F73A4">
        <w:rPr>
          <w:lang w:eastAsia="ja-JP"/>
          <w14:ligatures w14:val="standard"/>
        </w:rPr>
        <w:fldChar w:fldCharType="separate"/>
      </w:r>
      <w:r>
        <w:rPr>
          <w:noProof/>
          <w:lang w:eastAsia="ja-JP"/>
          <w14:ligatures w14:val="standard"/>
        </w:rPr>
        <w:t>[40]</w:t>
      </w:r>
      <w:r w:rsidRPr="005F73A4">
        <w:rPr>
          <w:lang w:eastAsia="ja-JP"/>
          <w14:ligatures w14:val="standard"/>
        </w:rPr>
        <w:fldChar w:fldCharType="end"/>
      </w:r>
      <w:r w:rsidRPr="00FA6285">
        <w:t>.</w:t>
      </w:r>
      <w:r>
        <w:t xml:space="preserve"> </w:t>
      </w:r>
    </w:p>
    <w:p w14:paraId="246081E0" w14:textId="77777777" w:rsidR="00DD1A47" w:rsidRDefault="00DD1A47" w:rsidP="00DD1A47">
      <w:pPr>
        <w:pStyle w:val="Textoindependiente"/>
      </w:pPr>
      <w:r w:rsidRPr="00FA6285">
        <w:t>This paper presents the mapping process, its results, and the main findings obtained from them. The rest of the paper is structured as follows: the second section describes the SMP process, the third presents the main results and the fourth a discussion about them; finally, the work closes with some conclusions.</w:t>
      </w:r>
    </w:p>
    <w:p w14:paraId="25633808" w14:textId="77777777" w:rsidR="00DD1A47" w:rsidRDefault="00DD1A47" w:rsidP="00DD1A47">
      <w:pPr>
        <w:outlineLvl w:val="0"/>
        <w:rPr>
          <w:b/>
          <w:lang w:val="en-US"/>
        </w:rPr>
      </w:pPr>
      <w:r>
        <w:rPr>
          <w:b/>
          <w:lang w:val="en-US"/>
        </w:rPr>
        <w:t>2. The Systematic Mapping Process</w:t>
      </w:r>
    </w:p>
    <w:p w14:paraId="6A695396" w14:textId="77777777" w:rsidR="00DD1A47" w:rsidRPr="00FA6285" w:rsidRDefault="00DD1A47" w:rsidP="00DD1A47">
      <w:pPr>
        <w:pStyle w:val="Textoindependiente"/>
      </w:pPr>
      <w:r>
        <w:t xml:space="preserve">We are developing an SMP from a software engineering strategy, so the first </w:t>
      </w:r>
      <w:r w:rsidRPr="00FA6285">
        <w:t xml:space="preserve">step is to define the main aim of the review and the second to develop it. The main objective of this review is to collect and analyze the existing works related to the application of PD&amp;R in education, taking into account three topics: the applied methodology, the type of devices employed and the contexts of the students involved (educational level, age, country, etc.). Once the objective has been defined it is necessary to complete the next two phases, planning and </w:t>
      </w:r>
      <w:r w:rsidRPr="00894D70">
        <w:t>conducting</w:t>
      </w:r>
      <w:r w:rsidRPr="005F73A4">
        <w:fldChar w:fldCharType="begin"/>
      </w:r>
      <w:r>
        <w:instrText xml:space="preserve"> ADDIN EN.CITE &lt;EndNote&gt;&lt;Cite&gt;&lt;Author&gt;Petersen&lt;/Author&gt;&lt;Year&gt;2015&lt;/Year&gt;&lt;RecNum&gt;2387&lt;/RecNum&gt;&lt;DisplayText&gt;[89]&lt;/DisplayText&gt;&lt;record&gt;&lt;rec-number&gt;2387&lt;/rec-number&gt;&lt;foreign-keys&gt;&lt;key app="EN" db-id="zfsxwe99u0sd5eefze45r2scd52t0ppwttsa" timestamp="1572367353"&gt;2387&lt;/key&gt;&lt;/foreign-keys&gt;&lt;ref-type name="Journal Article"&gt;17&lt;/ref-type&gt;&lt;contributors&gt;&lt;authors&gt;&lt;author&gt;Petersen, Kai&lt;/author&gt;&lt;author&gt;Vakkalanka, Sairam&lt;/author&gt;&lt;author&gt;Kuzniarz, Ludwik&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dates&gt;&lt;year&gt;2015&lt;/year&gt;&lt;/dates&gt;&lt;isbn&gt;0950-5849&lt;/isbn&gt;&lt;urls&gt;&lt;/urls&gt;&lt;electronic-resource-num&gt;10.1016/j.infsof.2015.03.007&lt;/electronic-resource-num&gt;&lt;/record&gt;&lt;/Cite&gt;&lt;/EndNote&gt;</w:instrText>
      </w:r>
      <w:r w:rsidRPr="005F73A4">
        <w:fldChar w:fldCharType="separate"/>
      </w:r>
      <w:r>
        <w:rPr>
          <w:noProof/>
        </w:rPr>
        <w:t>[89]</w:t>
      </w:r>
      <w:r w:rsidRPr="005F73A4">
        <w:fldChar w:fldCharType="end"/>
      </w:r>
      <w:r w:rsidRPr="00894D70">
        <w:t>. In them we will define</w:t>
      </w:r>
      <w:r w:rsidRPr="00FA6285">
        <w:t xml:space="preserve"> a set of Mapping Questions (MQ) that will help to answer the Research Questions (RQ), that facilitate the achievement of the mapping goal (the relationship between the different questions - the objective is shown in </w:t>
      </w:r>
      <w:r>
        <w:t>Figure</w:t>
      </w:r>
      <w:r w:rsidRPr="00FA6285">
        <w:t xml:space="preserve"> 6 in the discussion section). </w:t>
      </w:r>
    </w:p>
    <w:p w14:paraId="65B882AC" w14:textId="77777777" w:rsidR="00DD1A47" w:rsidRDefault="00DD1A47" w:rsidP="00DD1A47">
      <w:pPr>
        <w:pStyle w:val="Textoindependiente"/>
        <w:ind w:firstLine="0"/>
        <w:rPr>
          <w:b/>
        </w:rPr>
      </w:pPr>
      <w:r w:rsidRPr="00FA6285">
        <w:rPr>
          <w:b/>
        </w:rPr>
        <w:t>2.1. Planning Stage</w:t>
      </w:r>
    </w:p>
    <w:p w14:paraId="7279F0E0" w14:textId="77777777" w:rsidR="00DD1A47" w:rsidRDefault="00DD1A47" w:rsidP="00DD1A47">
      <w:pPr>
        <w:pStyle w:val="Textoindependiente"/>
      </w:pPr>
      <w:r>
        <w:t>The first stage of the process is planning the review</w:t>
      </w:r>
      <w:r w:rsidRPr="00FA6285">
        <w:t xml:space="preserve">. It includes several steps (see </w:t>
      </w:r>
      <w:r>
        <w:t>Figure</w:t>
      </w:r>
      <w:r w:rsidRPr="00FA6285">
        <w:t xml:space="preserve"> 1): 1) define the research questions, that is, what the review should answer; 2) define the search strings, including the most relevant terms related to the mapping; 3) describe the</w:t>
      </w:r>
      <w:r>
        <w:t xml:space="preserve"> sources where the SMP will look for works; 4</w:t>
      </w:r>
      <w:r w:rsidRPr="00FA6285">
        <w:t>) establish the selection criteria, i.e., define considerations regarding excluding a work from the review; 5) def</w:t>
      </w:r>
      <w:r>
        <w:t>ine some guidelines of quality to evaluate the works selected; and 6</w:t>
      </w:r>
      <w:r w:rsidRPr="00FA6285">
        <w:t>) define</w:t>
      </w:r>
      <w:r>
        <w:t xml:space="preserve"> some mapping questions to be applied to all papers in order to facilitate data extraction.</w:t>
      </w:r>
    </w:p>
    <w:p w14:paraId="4B1AACE6" w14:textId="77777777" w:rsidR="00DD1A47" w:rsidRDefault="00DD1A47" w:rsidP="00DD1A47">
      <w:pPr>
        <w:pStyle w:val="Textoindependiente"/>
        <w:ind w:firstLine="0"/>
        <w:rPr>
          <w:i/>
        </w:rPr>
      </w:pPr>
      <w:r>
        <w:rPr>
          <w:i/>
        </w:rPr>
        <w:t>2.1.1. The research questions</w:t>
      </w:r>
    </w:p>
    <w:p w14:paraId="5967C035" w14:textId="77777777" w:rsidR="00DD1A47" w:rsidRDefault="00DD1A47" w:rsidP="00DD1A47">
      <w:pPr>
        <w:pStyle w:val="Textoindependiente"/>
      </w:pPr>
      <w:r>
        <w:t xml:space="preserve">In order to undertake the review on the basis of the main objective defined in the introduction, the following research questions </w:t>
      </w:r>
      <w:r w:rsidRPr="00FA6285">
        <w:t>were formulated:</w:t>
      </w:r>
    </w:p>
    <w:p w14:paraId="7C45841F" w14:textId="77777777" w:rsidR="00DD1A47" w:rsidRDefault="00DD1A47" w:rsidP="00DD1A47">
      <w:pPr>
        <w:pStyle w:val="Textoindependiente"/>
        <w:numPr>
          <w:ilvl w:val="0"/>
          <w:numId w:val="4"/>
        </w:numPr>
        <w:ind w:left="648" w:hanging="360"/>
      </w:pPr>
      <w:r>
        <w:t xml:space="preserve">RQ1. What are the main approaches used in STEAM Education which </w:t>
      </w:r>
      <w:r w:rsidRPr="00FA6285">
        <w:t>apply</w:t>
      </w:r>
      <w:r>
        <w:t xml:space="preserve"> robotics and active methodologies?</w:t>
      </w:r>
    </w:p>
    <w:p w14:paraId="11EA956C" w14:textId="77777777" w:rsidR="00DD1A47" w:rsidRDefault="00DD1A47" w:rsidP="00DD1A47">
      <w:pPr>
        <w:pStyle w:val="Textoindependiente"/>
        <w:numPr>
          <w:ilvl w:val="0"/>
          <w:numId w:val="4"/>
        </w:numPr>
        <w:ind w:left="648" w:hanging="360"/>
      </w:pPr>
      <w:r>
        <w:t xml:space="preserve">RQ2. Which are the potential </w:t>
      </w:r>
      <w:r w:rsidRPr="00B32565">
        <w:t>benefits over the years of changing</w:t>
      </w:r>
      <w:r>
        <w:t xml:space="preserve"> the way of conducting STEAM Education approaches that apply PD&amp;R and active methodologies?</w:t>
      </w:r>
    </w:p>
    <w:p w14:paraId="6F7302F5" w14:textId="77777777" w:rsidR="00DD1A47" w:rsidRDefault="00DD1A47" w:rsidP="00DD1A47">
      <w:pPr>
        <w:pStyle w:val="Textoindependiente"/>
        <w:numPr>
          <w:ilvl w:val="0"/>
          <w:numId w:val="4"/>
        </w:numPr>
        <w:ind w:left="648" w:hanging="360"/>
      </w:pPr>
      <w:r>
        <w:t>RQ3. Which are the emerging tendencies in the application of PD&amp;R and active methodologies in STEAM Education?</w:t>
      </w:r>
    </w:p>
    <w:p w14:paraId="2A457015" w14:textId="77777777" w:rsidR="00DD1A47" w:rsidRPr="00937D75" w:rsidRDefault="00DD1A47" w:rsidP="00DD1A47">
      <w:pPr>
        <w:keepNext/>
        <w:outlineLvl w:val="0"/>
        <w:rPr>
          <w:lang w:val="en-US"/>
        </w:rPr>
      </w:pPr>
      <w:r>
        <w:rPr>
          <w:noProof/>
        </w:rPr>
        <w:lastRenderedPageBreak/>
        <w:drawing>
          <wp:inline distT="0" distB="0" distL="0" distR="0" wp14:anchorId="3555263B" wp14:editId="75DE3A81">
            <wp:extent cx="5396230" cy="2567305"/>
            <wp:effectExtent l="0" t="0" r="1270" b="0"/>
            <wp:docPr id="10" name="Imagen 10"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Aplicación&#10;&#10;El contenido generado por IA puede ser incorrecto."/>
                    <pic:cNvPicPr/>
                  </pic:nvPicPr>
                  <pic:blipFill>
                    <a:blip r:embed="rId10">
                      <a:extLst>
                        <a:ext uri="{28A0092B-C50C-407E-A947-70E740481C1C}">
                          <a14:useLocalDpi xmlns:a14="http://schemas.microsoft.com/office/drawing/2010/main" val="0"/>
                        </a:ext>
                      </a:extLst>
                    </a:blip>
                    <a:stretch>
                      <a:fillRect/>
                    </a:stretch>
                  </pic:blipFill>
                  <pic:spPr>
                    <a:xfrm>
                      <a:off x="0" y="0"/>
                      <a:ext cx="5396230" cy="2567305"/>
                    </a:xfrm>
                    <a:prstGeom prst="rect">
                      <a:avLst/>
                    </a:prstGeom>
                  </pic:spPr>
                </pic:pic>
              </a:graphicData>
            </a:graphic>
          </wp:inline>
        </w:drawing>
      </w:r>
    </w:p>
    <w:p w14:paraId="44E9B1DE" w14:textId="77777777" w:rsidR="00DD1A47" w:rsidRDefault="00DD1A47" w:rsidP="00DD1A47">
      <w:pPr>
        <w:pStyle w:val="Textoindependiente"/>
        <w:ind w:left="288" w:firstLine="0"/>
      </w:pPr>
    </w:p>
    <w:p w14:paraId="54595C20" w14:textId="77777777" w:rsidR="00DD1A47" w:rsidRDefault="00DD1A47" w:rsidP="00DD1A47">
      <w:pPr>
        <w:pStyle w:val="Textoindependiente"/>
        <w:ind w:left="648" w:firstLine="0"/>
        <w:jc w:val="center"/>
      </w:pPr>
      <w:r>
        <w:t>PLACE FIGURE 1 HERE</w:t>
      </w:r>
    </w:p>
    <w:p w14:paraId="03302699" w14:textId="77777777" w:rsidR="00DD1A47" w:rsidRDefault="00DD1A47" w:rsidP="00DD1A47">
      <w:pPr>
        <w:pStyle w:val="Descripcin"/>
        <w:jc w:val="center"/>
        <w:rPr>
          <w:rFonts w:ascii="Times New Roman" w:hAnsi="Times New Roman"/>
          <w:b/>
          <w:i w:val="0"/>
          <w:color w:val="000000"/>
          <w:lang w:val="en-US"/>
        </w:rPr>
      </w:pPr>
      <w:r>
        <w:rPr>
          <w:rFonts w:ascii="Times New Roman" w:hAnsi="Times New Roman"/>
          <w:i w:val="0"/>
          <w:color w:val="000000"/>
          <w:lang w:val="en-US"/>
        </w:rPr>
        <w:t xml:space="preserve">Figure </w:t>
      </w:r>
      <w:r>
        <w:rPr>
          <w:rFonts w:ascii="Times New Roman" w:hAnsi="Times New Roman"/>
          <w:i w:val="0"/>
          <w:color w:val="000000"/>
          <w:lang w:val="en-US"/>
        </w:rPr>
        <w:fldChar w:fldCharType="begin"/>
      </w:r>
      <w:r>
        <w:rPr>
          <w:rFonts w:ascii="Times New Roman" w:hAnsi="Times New Roman"/>
          <w:i w:val="0"/>
          <w:color w:val="000000"/>
          <w:lang w:val="en-US"/>
        </w:rPr>
        <w:instrText xml:space="preserve"> SEQ "Figure" \* Arabic </w:instrText>
      </w:r>
      <w:r>
        <w:rPr>
          <w:rFonts w:ascii="Times New Roman" w:hAnsi="Times New Roman"/>
          <w:i w:val="0"/>
          <w:color w:val="000000"/>
          <w:lang w:val="en-US"/>
        </w:rPr>
        <w:fldChar w:fldCharType="separate"/>
      </w:r>
      <w:r>
        <w:rPr>
          <w:rFonts w:ascii="Times New Roman" w:hAnsi="Times New Roman"/>
          <w:i w:val="0"/>
          <w:color w:val="000000"/>
          <w:lang w:val="en-US"/>
        </w:rPr>
        <w:t>1</w:t>
      </w:r>
      <w:r>
        <w:rPr>
          <w:rFonts w:ascii="Times New Roman" w:hAnsi="Times New Roman"/>
          <w:i w:val="0"/>
          <w:color w:val="000000"/>
          <w:lang w:val="en-US"/>
        </w:rPr>
        <w:fldChar w:fldCharType="end"/>
      </w:r>
      <w:r>
        <w:rPr>
          <w:rFonts w:ascii="Times New Roman" w:hAnsi="Times New Roman"/>
          <w:i w:val="0"/>
          <w:color w:val="000000"/>
          <w:lang w:val="en-US"/>
        </w:rPr>
        <w:t xml:space="preserve">. – Planning and </w:t>
      </w:r>
      <w:r w:rsidRPr="00B32565">
        <w:rPr>
          <w:rFonts w:ascii="Times New Roman" w:hAnsi="Times New Roman"/>
          <w:i w:val="0"/>
          <w:color w:val="000000"/>
          <w:lang w:val="en-US"/>
        </w:rPr>
        <w:t>Conducting Main Steps</w:t>
      </w:r>
    </w:p>
    <w:p w14:paraId="69456F6E" w14:textId="77777777" w:rsidR="00DD1A47" w:rsidRDefault="00DD1A47" w:rsidP="00DD1A47">
      <w:pPr>
        <w:pStyle w:val="Textoindependiente"/>
        <w:ind w:firstLine="0"/>
        <w:rPr>
          <w:i/>
        </w:rPr>
      </w:pPr>
    </w:p>
    <w:p w14:paraId="27D0C37B" w14:textId="77777777" w:rsidR="00DD1A47" w:rsidRPr="00B32565" w:rsidRDefault="00DD1A47" w:rsidP="00DD1A47">
      <w:pPr>
        <w:pStyle w:val="Textoindependiente"/>
        <w:ind w:firstLine="0"/>
        <w:rPr>
          <w:i/>
        </w:rPr>
      </w:pPr>
      <w:r>
        <w:rPr>
          <w:i/>
        </w:rPr>
        <w:t>2</w:t>
      </w:r>
      <w:r w:rsidRPr="00B32565">
        <w:rPr>
          <w:i/>
        </w:rPr>
        <w:t>.1.2. The search string</w:t>
      </w:r>
    </w:p>
    <w:p w14:paraId="0EE7FB1C" w14:textId="77777777" w:rsidR="00DD1A47" w:rsidRPr="00B32565" w:rsidRDefault="00DD1A47" w:rsidP="00DD1A47">
      <w:pPr>
        <w:pStyle w:val="Textoindependiente"/>
      </w:pPr>
      <w:r w:rsidRPr="00B32565">
        <w:t>Following the definition of the research questions it is necessary to establish the search string. It should include all the relevant terms to be used in the search process in order to answer the research questions. In this case the terms selected were:</w:t>
      </w:r>
    </w:p>
    <w:p w14:paraId="74992833" w14:textId="77777777" w:rsidR="00DD1A47" w:rsidRDefault="00DD1A47" w:rsidP="00DD1A47">
      <w:pPr>
        <w:pStyle w:val="Textoindependiente"/>
        <w:numPr>
          <w:ilvl w:val="0"/>
          <w:numId w:val="13"/>
        </w:numPr>
        <w:ind w:left="648" w:hanging="360"/>
      </w:pPr>
      <w:r w:rsidRPr="00B32565">
        <w:t>“Robotics” as a word or in combination with others such as “physical</w:t>
      </w:r>
      <w:r>
        <w:t xml:space="preserve"> devices” or “mechatronics”.</w:t>
      </w:r>
    </w:p>
    <w:p w14:paraId="32A83439" w14:textId="77777777" w:rsidR="00DD1A47" w:rsidRDefault="00DD1A47" w:rsidP="00DD1A47">
      <w:pPr>
        <w:pStyle w:val="Textoindependiente"/>
        <w:numPr>
          <w:ilvl w:val="0"/>
          <w:numId w:val="13"/>
        </w:numPr>
        <w:ind w:left="648" w:hanging="360"/>
      </w:pPr>
      <w:r>
        <w:t>“Education” as the context where we would like to know how the above tools are applied.</w:t>
      </w:r>
    </w:p>
    <w:p w14:paraId="79E846BF" w14:textId="77777777" w:rsidR="00DD1A47" w:rsidRDefault="00DD1A47" w:rsidP="00DD1A47">
      <w:pPr>
        <w:pStyle w:val="Textoindependiente"/>
        <w:numPr>
          <w:ilvl w:val="0"/>
          <w:numId w:val="13"/>
        </w:numPr>
        <w:ind w:left="648" w:hanging="360"/>
      </w:pPr>
      <w:r>
        <w:t>“STEAM” or “STEM</w:t>
      </w:r>
      <w:r w:rsidRPr="00B32565">
        <w:t>” also as part of the context for the search, using both</w:t>
      </w:r>
      <w:r>
        <w:t xml:space="preserve"> terms because the inclusion of Arts in the acronym is newer than the other one.</w:t>
      </w:r>
    </w:p>
    <w:p w14:paraId="5EEEF7A2" w14:textId="77777777" w:rsidR="00DD1A47" w:rsidRDefault="00DD1A47" w:rsidP="00DD1A47">
      <w:pPr>
        <w:pStyle w:val="Textoindependiente"/>
        <w:numPr>
          <w:ilvl w:val="0"/>
          <w:numId w:val="13"/>
        </w:numPr>
        <w:ind w:left="648" w:hanging="360"/>
      </w:pPr>
      <w:r>
        <w:t>“</w:t>
      </w:r>
      <w:r w:rsidRPr="00B32565">
        <w:t>Challenge-Based Learning”, “Problem Based Learning” and “Project Based Learning” as the possible methodologies</w:t>
      </w:r>
      <w:r>
        <w:t>. These terms are also used in the search using acronyms such as “PBL” and using hyphen such as in “Problem-based Learning”.</w:t>
      </w:r>
    </w:p>
    <w:p w14:paraId="109EF193" w14:textId="77777777" w:rsidR="00DD1A47" w:rsidRDefault="00DD1A47" w:rsidP="00DD1A47">
      <w:pPr>
        <w:pStyle w:val="Textoindependiente"/>
        <w:numPr>
          <w:ilvl w:val="0"/>
          <w:numId w:val="13"/>
        </w:numPr>
        <w:ind w:left="648" w:hanging="360"/>
      </w:pPr>
      <w:r>
        <w:t>“Computational Thinking” as the one of the competencies to be developed in the XXXXXXXX project.</w:t>
      </w:r>
    </w:p>
    <w:p w14:paraId="3CA64136" w14:textId="77777777" w:rsidR="00DD1A47" w:rsidRDefault="00DD1A47" w:rsidP="00DD1A47">
      <w:pPr>
        <w:pStyle w:val="Textoindependiente"/>
      </w:pPr>
      <w:r>
        <w:t xml:space="preserve">With these </w:t>
      </w:r>
      <w:r w:rsidRPr="00BE1B1F">
        <w:t>terms and employing combinations of Boolean operators (AND and OR) we defined a search string that may vary depending on the source. For instance, for ACM we need several search strings while in IEEE one is enough. The generic search string used is the following:</w:t>
      </w:r>
    </w:p>
    <w:p w14:paraId="51207FEB" w14:textId="77777777" w:rsidR="00DD1A47" w:rsidRDefault="00DD1A47" w:rsidP="00DD1A47">
      <w:pPr>
        <w:pStyle w:val="Textoindependiente"/>
        <w:ind w:left="288" w:firstLine="0"/>
      </w:pPr>
      <w:r>
        <w:t>(("robotics" OR "mechatronics" OR "physical devices”) AND Education AND ("STEAM" OR “STEM”) AND (“Computational Thinking" OR "Challenge Based Learning" OR "CBL" OR "Problem-based Learning" OR "Project-based Learning" OR "Problem Based Learning" OR "Project Based Learning" OR "PBL"))</w:t>
      </w:r>
    </w:p>
    <w:p w14:paraId="66D84943" w14:textId="77777777" w:rsidR="00DD1A47" w:rsidRDefault="00DD1A47" w:rsidP="00DD1A47">
      <w:pPr>
        <w:pStyle w:val="Textoindependiente"/>
        <w:ind w:firstLine="0"/>
        <w:rPr>
          <w:i/>
        </w:rPr>
      </w:pPr>
      <w:r>
        <w:rPr>
          <w:i/>
        </w:rPr>
        <w:t>2.1.3. Source Selection</w:t>
      </w:r>
    </w:p>
    <w:p w14:paraId="127F88F4" w14:textId="77777777" w:rsidR="00DD1A47" w:rsidRDefault="00DD1A47" w:rsidP="00DD1A47">
      <w:pPr>
        <w:pStyle w:val="Textoindependiente"/>
        <w:ind w:firstLine="0"/>
      </w:pPr>
      <w:r>
        <w:t xml:space="preserve">The next choice to </w:t>
      </w:r>
      <w:r w:rsidRPr="00BE1B1F">
        <w:t xml:space="preserve">be made is to select where to look for </w:t>
      </w:r>
      <w:r w:rsidRPr="00E8070C">
        <w:t>works. This can condition the scope of the mapping. In this case we consider five of the most popular and complete libraries, taking into account the topics of this research:</w:t>
      </w:r>
    </w:p>
    <w:p w14:paraId="41B5A48D" w14:textId="77777777" w:rsidR="00DD1A47" w:rsidRDefault="00DD1A47" w:rsidP="00DD1A47">
      <w:pPr>
        <w:pStyle w:val="bulletlist"/>
        <w:numPr>
          <w:ilvl w:val="0"/>
          <w:numId w:val="3"/>
        </w:numPr>
        <w:ind w:left="576" w:hanging="288"/>
      </w:pPr>
      <w:r>
        <w:t>Springer Link (</w:t>
      </w:r>
      <w:hyperlink r:id="rId11" w:history="1">
        <w:r>
          <w:rPr>
            <w:u w:val="single"/>
          </w:rPr>
          <w:t>http://link.springer.com</w:t>
        </w:r>
        <w:r>
          <w:t>).</w:t>
        </w:r>
      </w:hyperlink>
    </w:p>
    <w:p w14:paraId="707679A1" w14:textId="77777777" w:rsidR="00DD1A47" w:rsidRDefault="00DD1A47" w:rsidP="00DD1A47">
      <w:pPr>
        <w:pStyle w:val="bulletlist"/>
        <w:numPr>
          <w:ilvl w:val="0"/>
          <w:numId w:val="3"/>
        </w:numPr>
        <w:ind w:left="576" w:hanging="288"/>
      </w:pPr>
      <w:r>
        <w:t>IEEE Digital Library (</w:t>
      </w:r>
      <w:hyperlink r:id="rId12" w:history="1">
        <w:r>
          <w:rPr>
            <w:u w:val="single"/>
          </w:rPr>
          <w:t>https://ieeexplore.ieee.org/</w:t>
        </w:r>
        <w:r>
          <w:t>).</w:t>
        </w:r>
      </w:hyperlink>
    </w:p>
    <w:p w14:paraId="0C250F7A" w14:textId="77777777" w:rsidR="00DD1A47" w:rsidRDefault="00DD1A47" w:rsidP="00DD1A47">
      <w:pPr>
        <w:pStyle w:val="bulletlist"/>
        <w:numPr>
          <w:ilvl w:val="0"/>
          <w:numId w:val="3"/>
        </w:numPr>
        <w:ind w:left="576" w:hanging="288"/>
      </w:pPr>
      <w:r>
        <w:t>SCOPUS (</w:t>
      </w:r>
      <w:hyperlink r:id="rId13" w:history="1">
        <w:r>
          <w:rPr>
            <w:u w:val="single"/>
          </w:rPr>
          <w:t>https://www.scopus.com/</w:t>
        </w:r>
        <w:r>
          <w:t>).</w:t>
        </w:r>
      </w:hyperlink>
    </w:p>
    <w:p w14:paraId="04CF63B6" w14:textId="77777777" w:rsidR="00DD1A47" w:rsidRDefault="00DD1A47" w:rsidP="00DD1A47">
      <w:pPr>
        <w:pStyle w:val="bulletlist"/>
        <w:numPr>
          <w:ilvl w:val="0"/>
          <w:numId w:val="3"/>
        </w:numPr>
        <w:ind w:left="576" w:hanging="288"/>
        <w:rPr>
          <w:lang w:val="es-ES"/>
        </w:rPr>
      </w:pPr>
      <w:r>
        <w:rPr>
          <w:lang w:val="es-ES"/>
        </w:rPr>
        <w:t>ACM Digital Library (</w:t>
      </w:r>
      <w:hyperlink r:id="rId14" w:history="1">
        <w:r>
          <w:rPr>
            <w:u w:val="single"/>
            <w:lang w:val="es-ES"/>
          </w:rPr>
          <w:t>https://dl.acm.org/advsearch.cfm</w:t>
        </w:r>
        <w:r>
          <w:rPr>
            <w:lang w:val="es-ES"/>
          </w:rPr>
          <w:t>).</w:t>
        </w:r>
      </w:hyperlink>
    </w:p>
    <w:p w14:paraId="2330ECEC" w14:textId="77777777" w:rsidR="00DD1A47" w:rsidRDefault="00DD1A47" w:rsidP="00DD1A47">
      <w:pPr>
        <w:pStyle w:val="bulletlist"/>
        <w:numPr>
          <w:ilvl w:val="0"/>
          <w:numId w:val="3"/>
        </w:numPr>
        <w:ind w:left="576" w:hanging="288"/>
      </w:pPr>
      <w:r>
        <w:lastRenderedPageBreak/>
        <w:t>Web of Science (</w:t>
      </w:r>
      <w:hyperlink r:id="rId15" w:history="1">
        <w:r>
          <w:rPr>
            <w:u w:val="single"/>
          </w:rPr>
          <w:t>www.webofknowledge.com</w:t>
        </w:r>
        <w:r>
          <w:t>).</w:t>
        </w:r>
      </w:hyperlink>
    </w:p>
    <w:p w14:paraId="26FDEF3B" w14:textId="77777777" w:rsidR="00DD1A47" w:rsidRDefault="00DD1A47" w:rsidP="00DD1A47">
      <w:pPr>
        <w:pStyle w:val="bulletlist"/>
      </w:pPr>
      <w:r>
        <w:t xml:space="preserve">The reason </w:t>
      </w:r>
      <w:r w:rsidRPr="00BE1B1F">
        <w:t>for applying these sources is that they are very reliable, include a very high number of journals and conferences and are the most valued ones in an ICT context.</w:t>
      </w:r>
    </w:p>
    <w:p w14:paraId="76CF6792" w14:textId="77777777" w:rsidR="00DD1A47" w:rsidRDefault="00DD1A47" w:rsidP="00DD1A47">
      <w:pPr>
        <w:pStyle w:val="Textoindependiente"/>
        <w:ind w:firstLine="0"/>
        <w:rPr>
          <w:i/>
        </w:rPr>
      </w:pPr>
      <w:r>
        <w:rPr>
          <w:i/>
        </w:rPr>
        <w:t xml:space="preserve">2.1.4. Definition of the inclusion and exclusion criteria   </w:t>
      </w:r>
    </w:p>
    <w:p w14:paraId="0DC554A3" w14:textId="77777777" w:rsidR="00DD1A47" w:rsidRPr="00EB3BFF" w:rsidRDefault="00DD1A47" w:rsidP="00DD1A47">
      <w:pPr>
        <w:pStyle w:val="Textoindependiente"/>
      </w:pPr>
      <w:r>
        <w:t xml:space="preserve">After establishing the </w:t>
      </w:r>
      <w:r w:rsidRPr="00EB3BFF">
        <w:t>sources where the search is to be carried out, it is necessary to define some criteria to allow deciding which works can be discarded, based on their metadata, title and abstract. Only the included papers will continue the review process. For instance, we can decide that those papers written before 2000 are to be excluded, or those papers that do not include STEAM as any of their keywords. For this SMP the inclusion criteria are:</w:t>
      </w:r>
    </w:p>
    <w:p w14:paraId="664CA9C9" w14:textId="77777777" w:rsidR="00DD1A47" w:rsidRPr="00EB3BFF" w:rsidRDefault="00DD1A47" w:rsidP="00DD1A47">
      <w:pPr>
        <w:pStyle w:val="bulletlist"/>
        <w:numPr>
          <w:ilvl w:val="0"/>
          <w:numId w:val="6"/>
        </w:numPr>
        <w:ind w:left="576" w:hanging="288"/>
      </w:pPr>
      <w:r w:rsidRPr="00EB3BFF">
        <w:t>IC1. The work is written in English.</w:t>
      </w:r>
    </w:p>
    <w:p w14:paraId="261A632E" w14:textId="77777777" w:rsidR="00DD1A47" w:rsidRPr="00EB3BFF" w:rsidRDefault="00DD1A47" w:rsidP="00DD1A47">
      <w:pPr>
        <w:pStyle w:val="bulletlist"/>
        <w:numPr>
          <w:ilvl w:val="0"/>
          <w:numId w:val="6"/>
        </w:numPr>
        <w:ind w:left="576" w:hanging="288"/>
      </w:pPr>
      <w:r w:rsidRPr="00EB3BFF">
        <w:t>IC2. The work was published after the year 2000.</w:t>
      </w:r>
    </w:p>
    <w:p w14:paraId="5D5BA969" w14:textId="77777777" w:rsidR="00DD1A47" w:rsidRPr="00EB3BFF" w:rsidRDefault="00DD1A47" w:rsidP="00DD1A47">
      <w:pPr>
        <w:pStyle w:val="bulletlist"/>
        <w:numPr>
          <w:ilvl w:val="0"/>
          <w:numId w:val="6"/>
        </w:numPr>
        <w:ind w:left="576" w:hanging="288"/>
      </w:pPr>
      <w:r w:rsidRPr="00EB3BFF">
        <w:t>IC3. The paper was published in a peer review journal or conference.</w:t>
      </w:r>
    </w:p>
    <w:p w14:paraId="207F08D9" w14:textId="77777777" w:rsidR="00DD1A47" w:rsidRDefault="00DD1A47" w:rsidP="00DD1A47">
      <w:pPr>
        <w:pStyle w:val="bulletlist"/>
        <w:numPr>
          <w:ilvl w:val="0"/>
          <w:numId w:val="6"/>
        </w:numPr>
        <w:ind w:left="576" w:hanging="288"/>
      </w:pPr>
      <w:r w:rsidRPr="00EB3BFF">
        <w:t>IC4. The work includes one or more</w:t>
      </w:r>
      <w:r>
        <w:t xml:space="preserve"> of the terms related to the topics of the research questions.</w:t>
      </w:r>
    </w:p>
    <w:p w14:paraId="44832F4B" w14:textId="77777777" w:rsidR="00DD1A47" w:rsidRPr="00EB3BFF" w:rsidRDefault="00DD1A47" w:rsidP="00DD1A47">
      <w:pPr>
        <w:pStyle w:val="bulletlist"/>
        <w:numPr>
          <w:ilvl w:val="0"/>
          <w:numId w:val="6"/>
        </w:numPr>
        <w:ind w:left="576" w:hanging="288"/>
      </w:pPr>
      <w:r>
        <w:t xml:space="preserve">IC5. </w:t>
      </w:r>
      <w:r w:rsidRPr="00EB3BFF">
        <w:t>The work develops an implementation initiative.</w:t>
      </w:r>
    </w:p>
    <w:p w14:paraId="77BA2E81" w14:textId="77777777" w:rsidR="00DD1A47" w:rsidRPr="00EB3BFF" w:rsidRDefault="00DD1A47" w:rsidP="00DD1A47">
      <w:pPr>
        <w:pStyle w:val="Textoindependiente"/>
        <w:ind w:firstLine="0"/>
      </w:pPr>
      <w:r w:rsidRPr="00EB3BFF">
        <w:t>The exclusion criteria are:</w:t>
      </w:r>
    </w:p>
    <w:p w14:paraId="3C96F809" w14:textId="77777777" w:rsidR="00DD1A47" w:rsidRPr="00EB3BFF" w:rsidRDefault="00DD1A47" w:rsidP="00DD1A47">
      <w:pPr>
        <w:pStyle w:val="bulletlist"/>
        <w:numPr>
          <w:ilvl w:val="0"/>
          <w:numId w:val="6"/>
        </w:numPr>
        <w:ind w:left="576" w:hanging="288"/>
      </w:pPr>
      <w:r w:rsidRPr="00EB3BFF">
        <w:t>EC1. Works for which the paper is not accessible.</w:t>
      </w:r>
    </w:p>
    <w:p w14:paraId="06B63DC6" w14:textId="77777777" w:rsidR="00DD1A47" w:rsidRPr="00EB3BFF" w:rsidRDefault="00DD1A47" w:rsidP="00DD1A47">
      <w:pPr>
        <w:pStyle w:val="bulletlist"/>
        <w:numPr>
          <w:ilvl w:val="0"/>
          <w:numId w:val="6"/>
        </w:numPr>
        <w:ind w:left="576" w:hanging="288"/>
      </w:pPr>
      <w:r w:rsidRPr="00EB3BFF">
        <w:t xml:space="preserve">EC2. Works that are not papers.  </w:t>
      </w:r>
    </w:p>
    <w:p w14:paraId="186C99DE" w14:textId="77777777" w:rsidR="00DD1A47" w:rsidRDefault="00DD1A47" w:rsidP="00DD1A47">
      <w:pPr>
        <w:pStyle w:val="bulletlist"/>
        <w:numPr>
          <w:ilvl w:val="0"/>
          <w:numId w:val="6"/>
        </w:numPr>
        <w:ind w:left="576" w:hanging="288"/>
      </w:pPr>
      <w:r>
        <w:t>EC3. Works not published in a peer review journal or conference.</w:t>
      </w:r>
    </w:p>
    <w:p w14:paraId="19579153" w14:textId="77777777" w:rsidR="00DD1A47" w:rsidRPr="00EB3BFF" w:rsidRDefault="00DD1A47" w:rsidP="00DD1A47">
      <w:pPr>
        <w:pStyle w:val="bulletlist"/>
        <w:numPr>
          <w:ilvl w:val="0"/>
          <w:numId w:val="6"/>
        </w:numPr>
        <w:ind w:left="576" w:hanging="288"/>
      </w:pPr>
      <w:r>
        <w:t xml:space="preserve">EC4. Works that deal with the topics of this research and include the search terms, but do not answer the </w:t>
      </w:r>
      <w:r w:rsidRPr="00EB3BFF">
        <w:t>research questions.</w:t>
      </w:r>
    </w:p>
    <w:p w14:paraId="4F6ECF0E" w14:textId="77777777" w:rsidR="00DD1A47" w:rsidRPr="00EB3BFF" w:rsidRDefault="00DD1A47" w:rsidP="00DD1A47">
      <w:pPr>
        <w:pStyle w:val="bulletlist"/>
        <w:numPr>
          <w:ilvl w:val="0"/>
          <w:numId w:val="6"/>
        </w:numPr>
        <w:ind w:left="576" w:hanging="288"/>
      </w:pPr>
      <w:r w:rsidRPr="00EB3BFF">
        <w:t>EC5. Works that in discussing some of the research issues, just redefine general concepts.</w:t>
      </w:r>
    </w:p>
    <w:p w14:paraId="690A24E0" w14:textId="77777777" w:rsidR="00DD1A47" w:rsidRPr="00EB3BFF" w:rsidRDefault="00DD1A47" w:rsidP="00DD1A47">
      <w:pPr>
        <w:pStyle w:val="Textoindependiente"/>
        <w:ind w:firstLine="0"/>
        <w:rPr>
          <w:i/>
        </w:rPr>
      </w:pPr>
      <w:r w:rsidRPr="00EB3BFF">
        <w:rPr>
          <w:i/>
        </w:rPr>
        <w:t>2.1.5. Checklist for quality assessment</w:t>
      </w:r>
    </w:p>
    <w:p w14:paraId="45358894" w14:textId="77777777" w:rsidR="00DD1A47" w:rsidRPr="00EB3BFF" w:rsidRDefault="00DD1A47" w:rsidP="00DD1A47">
      <w:pPr>
        <w:pStyle w:val="Textoindependiente"/>
      </w:pPr>
      <w:r w:rsidRPr="00EB3BFF">
        <w:t>The next step of the process, once those papers that fulfill the inclusion criteria have been included, is to check the works’ quality and retain only</w:t>
      </w:r>
      <w:r>
        <w:t xml:space="preserve"> those with an acceptable quality. In order to do so we have defined a </w:t>
      </w:r>
      <w:r w:rsidRPr="00EB3BFF">
        <w:t>checklist of 11 questions. All the questions, except the last one, can be answered with “YES”, “PARTIALY” or “NO” and each answer has a score assigned (1, 0.5 or 0 respectively). Regarding the last question, the most important for this SMP, it was graded from 0 to 10. The checklist items were:</w:t>
      </w:r>
    </w:p>
    <w:p w14:paraId="31C5827D" w14:textId="77777777" w:rsidR="00DD1A47" w:rsidRPr="00EB3BFF" w:rsidRDefault="00DD1A47" w:rsidP="00DD1A47">
      <w:pPr>
        <w:pStyle w:val="bulletlist"/>
        <w:numPr>
          <w:ilvl w:val="0"/>
          <w:numId w:val="6"/>
        </w:numPr>
        <w:ind w:left="576" w:hanging="288"/>
      </w:pPr>
      <w:r w:rsidRPr="00EB3BFF">
        <w:t xml:space="preserve">QC1. Is the work based on research or is it merely a report based on expert opinion? </w:t>
      </w:r>
    </w:p>
    <w:p w14:paraId="012BBE65" w14:textId="77777777" w:rsidR="00DD1A47" w:rsidRPr="00EB3BFF" w:rsidRDefault="00DD1A47" w:rsidP="00DD1A47">
      <w:pPr>
        <w:pStyle w:val="bulletlist"/>
        <w:numPr>
          <w:ilvl w:val="0"/>
          <w:numId w:val="6"/>
        </w:numPr>
        <w:ind w:left="576" w:hanging="288"/>
      </w:pPr>
      <w:r w:rsidRPr="00EB3BFF">
        <w:t>QC2. Are the aims of the work properly stated?</w:t>
      </w:r>
    </w:p>
    <w:p w14:paraId="0633D906" w14:textId="77777777" w:rsidR="00DD1A47" w:rsidRDefault="00DD1A47" w:rsidP="00DD1A47">
      <w:pPr>
        <w:pStyle w:val="bulletlist"/>
        <w:numPr>
          <w:ilvl w:val="0"/>
          <w:numId w:val="6"/>
        </w:numPr>
        <w:ind w:left="576" w:hanging="288"/>
      </w:pPr>
      <w:r w:rsidRPr="00EB3BFF">
        <w:t>QC3. Does the work properly</w:t>
      </w:r>
      <w:r>
        <w:t xml:space="preserve"> describe the research context?</w:t>
      </w:r>
    </w:p>
    <w:p w14:paraId="0E1974BB" w14:textId="77777777" w:rsidR="00DD1A47" w:rsidRDefault="00DD1A47" w:rsidP="00DD1A47">
      <w:pPr>
        <w:pStyle w:val="bulletlist"/>
        <w:numPr>
          <w:ilvl w:val="0"/>
          <w:numId w:val="6"/>
        </w:numPr>
        <w:ind w:left="576" w:hanging="288"/>
      </w:pPr>
      <w:r>
        <w:t xml:space="preserve">QC7. Is information collected in a proper way to address the research issue? </w:t>
      </w:r>
    </w:p>
    <w:p w14:paraId="019FD5BB" w14:textId="77777777" w:rsidR="00DD1A47" w:rsidRPr="00EB3BFF" w:rsidRDefault="00DD1A47" w:rsidP="00DD1A47">
      <w:pPr>
        <w:pStyle w:val="bulletlist"/>
        <w:numPr>
          <w:ilvl w:val="0"/>
          <w:numId w:val="6"/>
        </w:numPr>
        <w:ind w:left="576" w:hanging="288"/>
      </w:pPr>
      <w:r>
        <w:t xml:space="preserve">QC4. Does the research design of the work allow </w:t>
      </w:r>
      <w:r w:rsidRPr="00EB3BFF">
        <w:t xml:space="preserve">addressing the research goals? </w:t>
      </w:r>
    </w:p>
    <w:p w14:paraId="6BD70615" w14:textId="77777777" w:rsidR="00DD1A47" w:rsidRPr="00EB3BFF" w:rsidRDefault="00DD1A47" w:rsidP="00DD1A47">
      <w:pPr>
        <w:pStyle w:val="bulletlist"/>
        <w:numPr>
          <w:ilvl w:val="0"/>
          <w:numId w:val="6"/>
        </w:numPr>
        <w:ind w:left="576" w:hanging="288"/>
      </w:pPr>
      <w:r w:rsidRPr="00EB3BFF">
        <w:t>QC5. Was the sample selection done properly according to the research aims?</w:t>
      </w:r>
    </w:p>
    <w:p w14:paraId="33114AE6" w14:textId="77777777" w:rsidR="00DD1A47" w:rsidRDefault="00DD1A47" w:rsidP="00DD1A47">
      <w:pPr>
        <w:pStyle w:val="bulletlist"/>
        <w:numPr>
          <w:ilvl w:val="0"/>
          <w:numId w:val="6"/>
        </w:numPr>
        <w:ind w:left="576" w:hanging="288"/>
      </w:pPr>
      <w:r w:rsidRPr="00EB3BFF">
        <w:t>QC6. Is there a control group and an experimental group for comparing</w:t>
      </w:r>
      <w:r>
        <w:t xml:space="preserve"> results? </w:t>
      </w:r>
    </w:p>
    <w:p w14:paraId="3973271B" w14:textId="77777777" w:rsidR="00DD1A47" w:rsidRPr="00EB3BFF" w:rsidRDefault="00DD1A47" w:rsidP="00DD1A47">
      <w:pPr>
        <w:pStyle w:val="bulletlist"/>
        <w:numPr>
          <w:ilvl w:val="0"/>
          <w:numId w:val="6"/>
        </w:numPr>
        <w:ind w:left="576" w:hanging="288"/>
      </w:pPr>
      <w:r>
        <w:t xml:space="preserve">QC8. Are </w:t>
      </w:r>
      <w:r w:rsidRPr="00EB3BFF">
        <w:t>findings properly described and discussed?</w:t>
      </w:r>
    </w:p>
    <w:p w14:paraId="11B01093" w14:textId="77777777" w:rsidR="00DD1A47" w:rsidRPr="00EB3BFF" w:rsidRDefault="00DD1A47" w:rsidP="00DD1A47">
      <w:pPr>
        <w:pStyle w:val="bulletlist"/>
        <w:numPr>
          <w:ilvl w:val="0"/>
          <w:numId w:val="6"/>
        </w:numPr>
        <w:ind w:left="576" w:hanging="288"/>
      </w:pPr>
      <w:r w:rsidRPr="00EB3BFF">
        <w:t xml:space="preserve">QC9. Does the work have an application for research or practice? </w:t>
      </w:r>
    </w:p>
    <w:p w14:paraId="2A78A21C" w14:textId="77777777" w:rsidR="00DD1A47" w:rsidRDefault="00DD1A47" w:rsidP="00DD1A47">
      <w:pPr>
        <w:pStyle w:val="bulletlist"/>
        <w:numPr>
          <w:ilvl w:val="0"/>
          <w:numId w:val="6"/>
        </w:numPr>
        <w:ind w:left="576" w:hanging="288"/>
      </w:pPr>
      <w:r w:rsidRPr="00EB3BFF">
        <w:t>QC10. Is the analysis of information</w:t>
      </w:r>
      <w:r>
        <w:t xml:space="preserve"> sufficiently rigorous and supported by the literature? </w:t>
      </w:r>
    </w:p>
    <w:p w14:paraId="70EFC351" w14:textId="77777777" w:rsidR="00DD1A47" w:rsidRDefault="00DD1A47" w:rsidP="00DD1A47">
      <w:pPr>
        <w:pStyle w:val="bulletlist"/>
        <w:numPr>
          <w:ilvl w:val="0"/>
          <w:numId w:val="6"/>
        </w:numPr>
        <w:ind w:left="576" w:hanging="288"/>
      </w:pPr>
      <w:r>
        <w:t>QC11. Does the paper describe the application of PD&amp;R in education?</w:t>
      </w:r>
    </w:p>
    <w:p w14:paraId="3924EEA4" w14:textId="77777777" w:rsidR="00DD1A47" w:rsidRPr="00EB3BFF" w:rsidRDefault="00DD1A47" w:rsidP="00DD1A47">
      <w:pPr>
        <w:pStyle w:val="Textoindependiente"/>
        <w:ind w:firstLine="0"/>
        <w:rPr>
          <w:i/>
        </w:rPr>
      </w:pPr>
      <w:r>
        <w:rPr>
          <w:i/>
        </w:rPr>
        <w:t>2.1</w:t>
      </w:r>
      <w:r w:rsidRPr="00EB3BFF">
        <w:rPr>
          <w:i/>
        </w:rPr>
        <w:t>.6. Data extraction</w:t>
      </w:r>
    </w:p>
    <w:p w14:paraId="58E3D8ED" w14:textId="77777777" w:rsidR="00DD1A47" w:rsidRDefault="00DD1A47" w:rsidP="00DD1A47">
      <w:pPr>
        <w:pStyle w:val="Textoindependiente"/>
        <w:ind w:firstLine="0"/>
      </w:pPr>
      <w:r w:rsidRPr="00EB3BFF">
        <w:tab/>
        <w:t>The last step of the planning phase is the definition of how to extract the information from the selected papers and the determination of which data is important for the research being carried out. In this sense, several mapping questions were defined:</w:t>
      </w:r>
    </w:p>
    <w:p w14:paraId="3805E3A6" w14:textId="77777777" w:rsidR="00DD1A47" w:rsidRPr="00975B40" w:rsidRDefault="00DD1A47" w:rsidP="00DD1A47">
      <w:pPr>
        <w:pStyle w:val="Textoindependiente"/>
        <w:numPr>
          <w:ilvl w:val="0"/>
          <w:numId w:val="5"/>
        </w:numPr>
        <w:ind w:left="720" w:hanging="360"/>
      </w:pPr>
      <w:r w:rsidRPr="00663EA6">
        <w:t xml:space="preserve">MQ1. </w:t>
      </w:r>
      <w:r w:rsidRPr="00975B40">
        <w:t>Which are the main applications of PD&amp;R in developing STEM Education?</w:t>
      </w:r>
    </w:p>
    <w:p w14:paraId="54FB3231" w14:textId="77777777" w:rsidR="00DD1A47" w:rsidRPr="00975B40" w:rsidRDefault="00DD1A47" w:rsidP="00DD1A47">
      <w:pPr>
        <w:pStyle w:val="Textoindependiente"/>
        <w:numPr>
          <w:ilvl w:val="0"/>
          <w:numId w:val="5"/>
        </w:numPr>
        <w:ind w:left="720" w:hanging="360"/>
      </w:pPr>
      <w:r w:rsidRPr="00975B40">
        <w:lastRenderedPageBreak/>
        <w:t>MQ2. What benefits does the development of STEAM Education derive from the application of PD&amp;R and active methodologies?</w:t>
      </w:r>
    </w:p>
    <w:p w14:paraId="43C1684E" w14:textId="77777777" w:rsidR="00DD1A47" w:rsidRPr="00663EA6" w:rsidRDefault="00DD1A47" w:rsidP="00DD1A47">
      <w:pPr>
        <w:pStyle w:val="Textoindependiente"/>
        <w:numPr>
          <w:ilvl w:val="0"/>
          <w:numId w:val="5"/>
        </w:numPr>
        <w:ind w:left="720" w:hanging="360"/>
      </w:pPr>
      <w:r w:rsidRPr="00663EA6">
        <w:t>MQ3. How can the works be classified according to the type of PD&amp;R employed (physical devices and robots and the possible types)?</w:t>
      </w:r>
    </w:p>
    <w:p w14:paraId="6DCB3E64" w14:textId="77777777" w:rsidR="00DD1A47" w:rsidRPr="00663EA6" w:rsidRDefault="00DD1A47" w:rsidP="00DD1A47">
      <w:pPr>
        <w:pStyle w:val="Textoindependiente"/>
        <w:numPr>
          <w:ilvl w:val="0"/>
          <w:numId w:val="5"/>
        </w:numPr>
        <w:ind w:left="720" w:hanging="360"/>
      </w:pPr>
      <w:r w:rsidRPr="00663EA6">
        <w:t xml:space="preserve">MQ4. How can the works be classified according to </w:t>
      </w:r>
      <w:r>
        <w:t>t</w:t>
      </w:r>
      <w:r w:rsidRPr="00663EA6">
        <w:t>he collaborative methodology applied (Challenge-Based Learning – CBL; Problem-Based Learning – PBL; and Project-Based Learning-PrBL)?</w:t>
      </w:r>
    </w:p>
    <w:p w14:paraId="29257C2A" w14:textId="77777777" w:rsidR="00DD1A47" w:rsidRPr="00663EA6" w:rsidRDefault="00DD1A47" w:rsidP="00DD1A47">
      <w:pPr>
        <w:pStyle w:val="Textoindependiente"/>
        <w:numPr>
          <w:ilvl w:val="0"/>
          <w:numId w:val="5"/>
        </w:numPr>
        <w:ind w:left="720" w:hanging="360"/>
      </w:pPr>
      <w:r w:rsidRPr="00663EA6">
        <w:t>MQ5. How can the works be classified according to the educational context?</w:t>
      </w:r>
    </w:p>
    <w:p w14:paraId="1E191839" w14:textId="77777777" w:rsidR="00DD1A47" w:rsidRPr="00663EA6" w:rsidRDefault="00DD1A47" w:rsidP="00DD1A47">
      <w:pPr>
        <w:pStyle w:val="Textoindependiente"/>
        <w:numPr>
          <w:ilvl w:val="0"/>
          <w:numId w:val="5"/>
        </w:numPr>
        <w:ind w:left="720" w:hanging="360"/>
      </w:pPr>
      <w:r w:rsidRPr="00663EA6">
        <w:t>MQ6. Which are the most relevant authors, sources (journals, conferences, books) and locations?</w:t>
      </w:r>
    </w:p>
    <w:p w14:paraId="43C308B1" w14:textId="77777777" w:rsidR="00DD1A47" w:rsidRDefault="00DD1A47" w:rsidP="00DD1A47">
      <w:pPr>
        <w:pStyle w:val="Textoindependiente"/>
        <w:ind w:firstLine="0"/>
      </w:pPr>
      <w:r w:rsidRPr="00663EA6">
        <w:tab/>
        <w:t>By answering these questions, it will be possible to gather information that will allow us to answer the research questions and therefore to achieve the SMP goal.</w:t>
      </w:r>
    </w:p>
    <w:p w14:paraId="2C313ACE" w14:textId="77777777" w:rsidR="00DD1A47" w:rsidRDefault="00DD1A47" w:rsidP="00DD1A47">
      <w:pPr>
        <w:pStyle w:val="Textoindependiente"/>
        <w:ind w:firstLine="0"/>
        <w:rPr>
          <w:b/>
        </w:rPr>
      </w:pPr>
      <w:r>
        <w:rPr>
          <w:b/>
        </w:rPr>
        <w:t>2.2. Conducting Stage</w:t>
      </w:r>
    </w:p>
    <w:p w14:paraId="77A9B5C4" w14:textId="77777777" w:rsidR="00DD1A47" w:rsidRDefault="00DD1A47" w:rsidP="00DD1A47">
      <w:pPr>
        <w:pStyle w:val="Textoindependiente"/>
        <w:ind w:firstLine="0"/>
      </w:pPr>
      <w:r>
        <w:tab/>
        <w:t xml:space="preserve">The conducting stage </w:t>
      </w:r>
      <w:r w:rsidRPr="00663EA6">
        <w:t>consists of the application</w:t>
      </w:r>
      <w:r>
        <w:t xml:space="preserve"> of the outcomes of the planning stage steps. In Figure 1 it is possible to see the different steps of this stage. Part of them are grouped in the PRISMA </w:t>
      </w:r>
      <w:r w:rsidRPr="00663EA6">
        <w:t>(</w:t>
      </w:r>
      <w:r w:rsidRPr="00663EA6">
        <w:rPr>
          <w:bCs/>
        </w:rPr>
        <w:t>P</w:t>
      </w:r>
      <w:r w:rsidRPr="00663EA6">
        <w:t xml:space="preserve">referred </w:t>
      </w:r>
      <w:r w:rsidRPr="00663EA6">
        <w:rPr>
          <w:bCs/>
        </w:rPr>
        <w:t>R</w:t>
      </w:r>
      <w:r w:rsidRPr="00663EA6">
        <w:t xml:space="preserve">eporting </w:t>
      </w:r>
      <w:r w:rsidRPr="00663EA6">
        <w:rPr>
          <w:bCs/>
        </w:rPr>
        <w:t>I</w:t>
      </w:r>
      <w:r w:rsidRPr="00663EA6">
        <w:t xml:space="preserve">tems for </w:t>
      </w:r>
      <w:r w:rsidRPr="00663EA6">
        <w:rPr>
          <w:bCs/>
        </w:rPr>
        <w:t>S</w:t>
      </w:r>
      <w:r w:rsidRPr="00663EA6">
        <w:t xml:space="preserve">ystematic </w:t>
      </w:r>
      <w:r w:rsidRPr="00663EA6">
        <w:rPr>
          <w:bCs/>
        </w:rPr>
        <w:t>R</w:t>
      </w:r>
      <w:r w:rsidRPr="00663EA6">
        <w:t xml:space="preserve">eviews and </w:t>
      </w:r>
      <w:r w:rsidRPr="00663EA6">
        <w:rPr>
          <w:bCs/>
        </w:rPr>
        <w:t>M</w:t>
      </w:r>
      <w:r w:rsidRPr="00663EA6">
        <w:t>eta-</w:t>
      </w:r>
      <w:r w:rsidRPr="00663EA6">
        <w:rPr>
          <w:bCs/>
          <w:color w:val="000000"/>
        </w:rPr>
        <w:t>A</w:t>
      </w:r>
      <w:r w:rsidRPr="00663EA6">
        <w:t>nalysis</w:t>
      </w:r>
      <w:r>
        <w:t>) Model</w:t>
      </w:r>
      <w:r>
        <w:rPr>
          <w:vertAlign w:val="superscript"/>
          <w:lang w:eastAsia="en-US"/>
        </w:rPr>
        <w:t>18</w:t>
      </w:r>
      <w:r>
        <w:t xml:space="preserve">. The steps included in the conducting stage are:      </w:t>
      </w:r>
    </w:p>
    <w:p w14:paraId="44AF249A" w14:textId="77777777" w:rsidR="00DD1A47" w:rsidRDefault="00DD1A47" w:rsidP="00DD1A47">
      <w:pPr>
        <w:pStyle w:val="bulletlist"/>
        <w:numPr>
          <w:ilvl w:val="0"/>
          <w:numId w:val="10"/>
        </w:numPr>
        <w:ind w:left="720" w:hanging="360"/>
      </w:pPr>
      <w:r>
        <w:rPr>
          <w:i/>
          <w:iCs/>
        </w:rPr>
        <w:t>Identification</w:t>
      </w:r>
      <w:r>
        <w:t xml:space="preserve">. This step includes the search </w:t>
      </w:r>
      <w:r w:rsidRPr="00663EA6">
        <w:t>process, requiring the application of the search string in the different sources defined in the planning,</w:t>
      </w:r>
      <w:r>
        <w:t xml:space="preserve"> and the import of the studies. During this step, duplicate works were removed.</w:t>
      </w:r>
    </w:p>
    <w:p w14:paraId="0E1C004A" w14:textId="77777777" w:rsidR="00DD1A47" w:rsidRDefault="00DD1A47" w:rsidP="00DD1A47">
      <w:pPr>
        <w:pStyle w:val="bulletlist"/>
        <w:numPr>
          <w:ilvl w:val="0"/>
          <w:numId w:val="10"/>
        </w:numPr>
        <w:ind w:left="720" w:hanging="360"/>
      </w:pPr>
      <w:r>
        <w:rPr>
          <w:i/>
          <w:iCs/>
        </w:rPr>
        <w:t>Screening.</w:t>
      </w:r>
      <w:r>
        <w:t xml:space="preserve"> This step involves the application of the inclusion and exclusion criteria and the selection of the papers that can be interesting for the research. </w:t>
      </w:r>
    </w:p>
    <w:p w14:paraId="6343D047" w14:textId="77777777" w:rsidR="00DD1A47" w:rsidRDefault="00DD1A47" w:rsidP="00DD1A47">
      <w:pPr>
        <w:pStyle w:val="bulletlist"/>
        <w:numPr>
          <w:ilvl w:val="0"/>
          <w:numId w:val="10"/>
        </w:numPr>
        <w:ind w:left="720" w:hanging="360"/>
      </w:pPr>
      <w:r>
        <w:rPr>
          <w:i/>
          <w:iCs/>
        </w:rPr>
        <w:t>Eligibility.</w:t>
      </w:r>
      <w:r>
        <w:t xml:space="preserve"> This step includes the review of the reference list of the papers in order to find others that could be also included in the analysis </w:t>
      </w:r>
      <w:r w:rsidRPr="00663EA6">
        <w:t>as well as application</w:t>
      </w:r>
      <w:r>
        <w:t xml:space="preserve"> of the quality assessment checklist.   </w:t>
      </w:r>
    </w:p>
    <w:p w14:paraId="3B9A12E1" w14:textId="77777777" w:rsidR="00DD1A47" w:rsidRDefault="00DD1A47" w:rsidP="00DD1A47">
      <w:pPr>
        <w:pStyle w:val="bulletlist"/>
        <w:numPr>
          <w:ilvl w:val="0"/>
          <w:numId w:val="10"/>
        </w:numPr>
        <w:ind w:left="720" w:hanging="360"/>
      </w:pPr>
      <w:r w:rsidRPr="008E2074">
        <w:rPr>
          <w:i/>
          <w:iCs/>
        </w:rPr>
        <w:t xml:space="preserve">Content. </w:t>
      </w:r>
      <w:r>
        <w:t>Definition of the concrete papers that will be analyzed in the next two steps.</w:t>
      </w:r>
    </w:p>
    <w:p w14:paraId="20D30879" w14:textId="77777777" w:rsidR="00DD1A47" w:rsidRDefault="00DD1A47" w:rsidP="00DD1A47">
      <w:pPr>
        <w:pStyle w:val="bulletlist"/>
        <w:numPr>
          <w:ilvl w:val="0"/>
          <w:numId w:val="10"/>
        </w:numPr>
        <w:ind w:left="720" w:hanging="360"/>
      </w:pPr>
      <w:r>
        <w:rPr>
          <w:i/>
          <w:iCs/>
        </w:rPr>
        <w:t>Data extractions.</w:t>
      </w:r>
      <w:r>
        <w:t xml:space="preserve"> </w:t>
      </w:r>
      <w:r w:rsidRPr="00930810">
        <w:t>With the selected papers we answer the questions defined in the data extraction step, which allows us to gather</w:t>
      </w:r>
      <w:r>
        <w:t xml:space="preserve"> the relevant information for analysis.</w:t>
      </w:r>
    </w:p>
    <w:p w14:paraId="5AF8CF6A" w14:textId="77777777" w:rsidR="00DD1A47" w:rsidRDefault="00DD1A47" w:rsidP="00DD1A47">
      <w:pPr>
        <w:pStyle w:val="bulletlist"/>
        <w:numPr>
          <w:ilvl w:val="0"/>
          <w:numId w:val="10"/>
        </w:numPr>
        <w:ind w:left="720" w:hanging="360"/>
      </w:pPr>
      <w:r>
        <w:rPr>
          <w:i/>
          <w:iCs/>
        </w:rPr>
        <w:t>Data analysis.</w:t>
      </w:r>
      <w:r>
        <w:t xml:space="preserve"> Presentation of the </w:t>
      </w:r>
      <w:r w:rsidRPr="00663EA6">
        <w:t>results and determination of how</w:t>
      </w:r>
      <w:r>
        <w:t xml:space="preserve"> they can answer the research questions defined at the beginning.</w:t>
      </w:r>
    </w:p>
    <w:p w14:paraId="1639FDF6" w14:textId="77777777" w:rsidR="00DD1A47" w:rsidRDefault="00DD1A47" w:rsidP="00DD1A47">
      <w:pPr>
        <w:pStyle w:val="bulletlist"/>
      </w:pPr>
      <w:r>
        <w:tab/>
        <w:t xml:space="preserve">These steps can be </w:t>
      </w:r>
      <w:r w:rsidRPr="00256919">
        <w:t xml:space="preserve">grouped to present </w:t>
      </w:r>
      <w:r w:rsidRPr="008E2074">
        <w:t xml:space="preserve">the conducting results </w:t>
      </w:r>
      <w:r>
        <w:t>using a PRISMA flow diagram</w:t>
      </w:r>
      <w:r>
        <w:fldChar w:fldCharType="begin"/>
      </w:r>
      <w:r>
        <w:instrText xml:space="preserve"> ADDIN EN.CITE &lt;EndNote&gt;&lt;Cite&gt;&lt;Author&gt;Moher&lt;/Author&gt;&lt;Year&gt;2009&lt;/Year&gt;&lt;RecNum&gt;2510&lt;/RecNum&gt;&lt;DisplayText&gt;[80]&lt;/DisplayText&gt;&lt;record&gt;&lt;rec-number&gt;2510&lt;/rec-number&gt;&lt;foreign-keys&gt;&lt;key app="EN" db-id="zfsxwe99u0sd5eefze45r2scd52t0ppwttsa" timestamp="1579987374"&gt;251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electronic-resource-num&gt;10.1371/journal.pmed.1000097&lt;/electronic-resource-num&gt;&lt;/record&gt;&lt;/Cite&gt;&lt;/EndNote&gt;</w:instrText>
      </w:r>
      <w:r>
        <w:fldChar w:fldCharType="separate"/>
      </w:r>
      <w:r>
        <w:rPr>
          <w:noProof/>
        </w:rPr>
        <w:t>[80]</w:t>
      </w:r>
      <w:r>
        <w:fldChar w:fldCharType="end"/>
      </w:r>
      <w:r>
        <w:t xml:space="preserve"> as shown in Figure 2. This diagram shows that after the identification </w:t>
      </w:r>
      <w:r w:rsidRPr="00663EA6">
        <w:t xml:space="preserve">phase (which includes searching, importing and removing duplicates) we had 242 candidate works. In the screening step, the inclusion and exclusion </w:t>
      </w:r>
      <w:r w:rsidRPr="00256919">
        <w:t>criteria were applied and the works reduced to 117. Later, in the eligibility phase, some new documents were only added after studying references (12) and the quality checklist was applied, finally resulting in 54 documents</w:t>
      </w:r>
      <w:r w:rsidRPr="00663EA6">
        <w:t xml:space="preserve"> to be analyzed.</w:t>
      </w:r>
    </w:p>
    <w:p w14:paraId="49D081C9" w14:textId="77777777" w:rsidR="00DD1A47" w:rsidRDefault="00DD1A47" w:rsidP="00DD1A47">
      <w:pPr>
        <w:pStyle w:val="Textoindependiente"/>
        <w:ind w:firstLine="0"/>
      </w:pPr>
      <w:bookmarkStart w:id="0" w:name="OLE_LINK1"/>
      <w:bookmarkEnd w:id="0"/>
      <w:r>
        <w:rPr>
          <w:noProof/>
        </w:rPr>
        <w:lastRenderedPageBreak/>
        <w:drawing>
          <wp:inline distT="0" distB="0" distL="0" distR="0" wp14:anchorId="3F9AC3F3" wp14:editId="697764E4">
            <wp:extent cx="5163020" cy="4909931"/>
            <wp:effectExtent l="0" t="0" r="6350" b="5080"/>
            <wp:docPr id="5"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El contenido generado por IA puede ser incorrecto."/>
                    <pic:cNvPicPr/>
                  </pic:nvPicPr>
                  <pic:blipFill>
                    <a:blip r:embed="rId16">
                      <a:extLst>
                        <a:ext uri="{28A0092B-C50C-407E-A947-70E740481C1C}">
                          <a14:useLocalDpi xmlns:a14="http://schemas.microsoft.com/office/drawing/2010/main" val="0"/>
                        </a:ext>
                      </a:extLst>
                    </a:blip>
                    <a:stretch>
                      <a:fillRect/>
                    </a:stretch>
                  </pic:blipFill>
                  <pic:spPr>
                    <a:xfrm>
                      <a:off x="0" y="0"/>
                      <a:ext cx="5190188" cy="4935768"/>
                    </a:xfrm>
                    <a:prstGeom prst="rect">
                      <a:avLst/>
                    </a:prstGeom>
                  </pic:spPr>
                </pic:pic>
              </a:graphicData>
            </a:graphic>
          </wp:inline>
        </w:drawing>
      </w:r>
    </w:p>
    <w:p w14:paraId="5F0FD76E" w14:textId="77777777" w:rsidR="00DD1A47" w:rsidRDefault="00DD1A47" w:rsidP="00DD1A47">
      <w:pPr>
        <w:pStyle w:val="Textoindependiente"/>
        <w:ind w:left="648" w:firstLine="0"/>
        <w:jc w:val="center"/>
      </w:pPr>
    </w:p>
    <w:p w14:paraId="7DC887E0" w14:textId="77777777" w:rsidR="00DD1A47" w:rsidRDefault="00DD1A47" w:rsidP="00DD1A47">
      <w:pPr>
        <w:pStyle w:val="Textoindependiente"/>
        <w:ind w:left="648" w:firstLine="0"/>
        <w:jc w:val="center"/>
      </w:pPr>
      <w:r>
        <w:t>PLACE FIGURE 2 HERE</w:t>
      </w:r>
    </w:p>
    <w:p w14:paraId="11119251" w14:textId="77777777" w:rsidR="00DD1A47" w:rsidRDefault="00DD1A47" w:rsidP="00DD1A47">
      <w:pPr>
        <w:pStyle w:val="Descripcin"/>
        <w:jc w:val="center"/>
        <w:rPr>
          <w:rFonts w:ascii="Times New Roman" w:hAnsi="Times New Roman"/>
          <w:i w:val="0"/>
          <w:color w:val="000000"/>
          <w:lang w:val="en-US"/>
        </w:rPr>
      </w:pPr>
      <w:r>
        <w:rPr>
          <w:rFonts w:ascii="Times New Roman" w:hAnsi="Times New Roman"/>
          <w:i w:val="0"/>
          <w:color w:val="000000"/>
          <w:lang w:val="en-US"/>
        </w:rPr>
        <w:t>Figure 2. – PRISMA flow diagram adapted fr</w:t>
      </w:r>
      <w:r w:rsidRPr="008E2074">
        <w:rPr>
          <w:rFonts w:ascii="Times New Roman" w:eastAsia="SimSun" w:hAnsi="Times New Roman"/>
          <w:i w:val="0"/>
          <w:spacing w:val="-1"/>
          <w:sz w:val="20"/>
          <w:szCs w:val="20"/>
          <w:lang w:val="en-US" w:eastAsia="x-none"/>
        </w:rPr>
        <w:t>om</w:t>
      </w:r>
      <w:r w:rsidRPr="008E2074">
        <w:rPr>
          <w:rFonts w:ascii="Times New Roman" w:eastAsia="SimSun" w:hAnsi="Times New Roman"/>
          <w:i w:val="0"/>
          <w:spacing w:val="-1"/>
          <w:sz w:val="20"/>
          <w:szCs w:val="20"/>
          <w:lang w:val="en-US" w:eastAsia="x-none"/>
        </w:rPr>
        <w:fldChar w:fldCharType="begin"/>
      </w:r>
      <w:r>
        <w:rPr>
          <w:rFonts w:ascii="Times New Roman" w:eastAsia="SimSun" w:hAnsi="Times New Roman"/>
          <w:i w:val="0"/>
          <w:spacing w:val="-1"/>
          <w:sz w:val="20"/>
          <w:szCs w:val="20"/>
          <w:lang w:val="en-US" w:eastAsia="x-none"/>
        </w:rPr>
        <w:instrText xml:space="preserve"> ADDIN EN.CITE &lt;EndNote&gt;&lt;Cite&gt;&lt;Author&gt;Moher&lt;/Author&gt;&lt;Year&gt;2009&lt;/Year&gt;&lt;RecNum&gt;2510&lt;/RecNum&gt;&lt;DisplayText&gt;[80]&lt;/DisplayText&gt;&lt;record&gt;&lt;rec-number&gt;2510&lt;/rec-number&gt;&lt;foreign-keys&gt;&lt;key app="EN" db-id="zfsxwe99u0sd5eefze45r2scd52t0ppwttsa" timestamp="1579987374"&gt;251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electronic-resource-num&gt;10.1371/journal.pmed.1000097&lt;/electronic-resource-num&gt;&lt;/record&gt;&lt;/Cite&gt;&lt;/EndNote&gt;</w:instrText>
      </w:r>
      <w:r w:rsidRPr="008E2074">
        <w:rPr>
          <w:rFonts w:ascii="Times New Roman" w:eastAsia="SimSun" w:hAnsi="Times New Roman"/>
          <w:i w:val="0"/>
          <w:spacing w:val="-1"/>
          <w:sz w:val="20"/>
          <w:szCs w:val="20"/>
          <w:lang w:val="en-US" w:eastAsia="x-none"/>
        </w:rPr>
        <w:fldChar w:fldCharType="separate"/>
      </w:r>
      <w:r>
        <w:rPr>
          <w:rFonts w:ascii="Times New Roman" w:eastAsia="SimSun" w:hAnsi="Times New Roman"/>
          <w:i w:val="0"/>
          <w:noProof/>
          <w:spacing w:val="-1"/>
          <w:sz w:val="20"/>
          <w:szCs w:val="20"/>
          <w:lang w:val="en-US" w:eastAsia="x-none"/>
        </w:rPr>
        <w:t>[80]</w:t>
      </w:r>
      <w:r w:rsidRPr="008E2074">
        <w:rPr>
          <w:rFonts w:ascii="Times New Roman" w:eastAsia="SimSun" w:hAnsi="Times New Roman"/>
          <w:i w:val="0"/>
          <w:spacing w:val="-1"/>
          <w:sz w:val="20"/>
          <w:szCs w:val="20"/>
          <w:lang w:val="en-US" w:eastAsia="x-none"/>
        </w:rPr>
        <w:fldChar w:fldCharType="end"/>
      </w:r>
      <w:r>
        <w:rPr>
          <w:rFonts w:ascii="Times New Roman" w:eastAsia="SimSun" w:hAnsi="Times New Roman"/>
          <w:i w:val="0"/>
          <w:spacing w:val="-1"/>
          <w:sz w:val="20"/>
          <w:szCs w:val="20"/>
          <w:lang w:val="en-US" w:eastAsia="x-none"/>
        </w:rPr>
        <w:t>.</w:t>
      </w:r>
    </w:p>
    <w:p w14:paraId="6A26DD4D" w14:textId="77777777" w:rsidR="00DD1A47" w:rsidRDefault="00DD1A47" w:rsidP="00DD1A47">
      <w:pPr>
        <w:outlineLvl w:val="0"/>
        <w:rPr>
          <w:b/>
          <w:lang w:val="en-US"/>
        </w:rPr>
      </w:pPr>
      <w:r>
        <w:rPr>
          <w:b/>
          <w:lang w:val="en-US"/>
        </w:rPr>
        <w:t>3. Data results and data analysis</w:t>
      </w:r>
    </w:p>
    <w:p w14:paraId="7004D5CB" w14:textId="77777777" w:rsidR="00DD1A47" w:rsidRDefault="00DD1A47" w:rsidP="00DD1A47">
      <w:pPr>
        <w:pStyle w:val="Textoindependiente"/>
        <w:ind w:firstLine="0"/>
      </w:pPr>
      <w:r w:rsidRPr="00663EA6">
        <w:t>This section presents the results of the mapping from a quantitative perspective first. Later the authors answer the questions defined in the data extraction form and analyze them.</w:t>
      </w:r>
    </w:p>
    <w:p w14:paraId="048AD27F" w14:textId="77777777" w:rsidR="00DD1A47" w:rsidRDefault="00DD1A47" w:rsidP="00DD1A47">
      <w:pPr>
        <w:pStyle w:val="Textoindependiente"/>
        <w:ind w:firstLine="0"/>
        <w:rPr>
          <w:b/>
        </w:rPr>
      </w:pPr>
      <w:r>
        <w:rPr>
          <w:b/>
        </w:rPr>
        <w:t>3.1. Quantitative Distribution of the results</w:t>
      </w:r>
    </w:p>
    <w:p w14:paraId="5CBA0E74" w14:textId="77777777" w:rsidR="00DD1A47" w:rsidRDefault="00DD1A47" w:rsidP="00DD1A47">
      <w:pPr>
        <w:pStyle w:val="Textoindependiente"/>
        <w:ind w:firstLine="0"/>
      </w:pPr>
      <w:r>
        <w:t>In any SMP it is alw</w:t>
      </w:r>
      <w:r w:rsidRPr="00663EA6">
        <w:t xml:space="preserve">ays interesting to have an idea of where the selected papers were found, and the number of publications per year. Figure 3 shows the distribution of selected and accepted papers per library taking into account the inclusion, exclusion and quality criteria. It is evident that the highest number of accepted contributions was found at Scopus and the highest percentage of accepted papers in IEEE. Other libraries, such as </w:t>
      </w:r>
      <w:r w:rsidRPr="00256919">
        <w:t xml:space="preserve">Springer Link and ACM have an important number of papers but only a low percentage of them was accepted. </w:t>
      </w:r>
      <w:r w:rsidRPr="00256919">
        <w:rPr>
          <w:color w:val="000000"/>
        </w:rPr>
        <w:t xml:space="preserve">In this </w:t>
      </w:r>
      <w:r>
        <w:rPr>
          <w:color w:val="000000"/>
        </w:rPr>
        <w:t>Fig.</w:t>
      </w:r>
      <w:r w:rsidRPr="00256919">
        <w:rPr>
          <w:color w:val="000000"/>
        </w:rPr>
        <w:t xml:space="preserve"> </w:t>
      </w:r>
      <w:r w:rsidRPr="00256919">
        <w:t>the papers published by year is indicated. It is clear</w:t>
      </w:r>
      <w:r>
        <w:t xml:space="preserve"> that from 2014 to 2019 there is a higher number of works related to </w:t>
      </w:r>
      <w:r w:rsidRPr="00663EA6">
        <w:t>STEAM and PD&amp;R, while from 2000 to 2014 there are only a few initiatives. Compared with the number of selected papers, there is a clear difference. There have also been more initiatives since 2000, although</w:t>
      </w:r>
      <w:r>
        <w:t xml:space="preserve"> they are papers that were rejected as part of inclusion criteria. </w:t>
      </w:r>
    </w:p>
    <w:p w14:paraId="68C95A72" w14:textId="77777777" w:rsidR="00DD1A47" w:rsidRDefault="00DD1A47" w:rsidP="00DD1A47">
      <w:pPr>
        <w:pStyle w:val="Textoindependiente"/>
        <w:ind w:firstLine="0"/>
      </w:pPr>
      <w:r>
        <w:rPr>
          <w:noProof/>
        </w:rPr>
        <w:lastRenderedPageBreak/>
        <w:drawing>
          <wp:inline distT="0" distB="0" distL="0" distR="0" wp14:anchorId="7A752BFB" wp14:editId="24666CC0">
            <wp:extent cx="5396230" cy="4446905"/>
            <wp:effectExtent l="0" t="0" r="1270" b="0"/>
            <wp:docPr id="1" name="Imagen 1" descr="Gráfico, Gráfico de proyección so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proyección solar&#10;&#10;El contenido generado por IA puede ser incorrecto."/>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230" cy="4446905"/>
                    </a:xfrm>
                    <a:prstGeom prst="rect">
                      <a:avLst/>
                    </a:prstGeom>
                  </pic:spPr>
                </pic:pic>
              </a:graphicData>
            </a:graphic>
          </wp:inline>
        </w:drawing>
      </w:r>
    </w:p>
    <w:p w14:paraId="0F9FAD3F" w14:textId="77777777" w:rsidR="00DD1A47" w:rsidRDefault="00DD1A47" w:rsidP="00DD1A47">
      <w:pPr>
        <w:pStyle w:val="Textoindependiente"/>
        <w:ind w:left="648" w:firstLine="0"/>
        <w:jc w:val="center"/>
      </w:pPr>
      <w:r>
        <w:t>PLACE FIGURE 3 HERE</w:t>
      </w:r>
    </w:p>
    <w:p w14:paraId="7BC5F797" w14:textId="77777777" w:rsidR="00DD1A47" w:rsidRDefault="00DD1A47" w:rsidP="00DD1A47">
      <w:pPr>
        <w:pStyle w:val="Descripcin"/>
        <w:jc w:val="center"/>
        <w:rPr>
          <w:rFonts w:ascii="Times New Roman" w:hAnsi="Times New Roman"/>
          <w:i w:val="0"/>
          <w:color w:val="000000"/>
          <w:lang w:val="en-US"/>
        </w:rPr>
      </w:pPr>
      <w:r>
        <w:rPr>
          <w:rFonts w:ascii="Times New Roman" w:hAnsi="Times New Roman"/>
          <w:i w:val="0"/>
          <w:color w:val="000000"/>
          <w:lang w:val="en-US"/>
        </w:rPr>
        <w:t>Figure 3. – Distribution of publications per year and source</w:t>
      </w:r>
    </w:p>
    <w:p w14:paraId="74B8546A" w14:textId="77777777" w:rsidR="00DD1A47" w:rsidRDefault="00DD1A47" w:rsidP="00DD1A47">
      <w:pPr>
        <w:pStyle w:val="Textoindependiente"/>
        <w:ind w:firstLine="0"/>
      </w:pPr>
    </w:p>
    <w:p w14:paraId="5E8B4A63" w14:textId="77777777" w:rsidR="00DD1A47" w:rsidRDefault="00DD1A47" w:rsidP="00DD1A47">
      <w:pPr>
        <w:pStyle w:val="Textoindependiente"/>
        <w:ind w:firstLine="0"/>
        <w:rPr>
          <w:b/>
        </w:rPr>
      </w:pPr>
      <w:r>
        <w:rPr>
          <w:b/>
        </w:rPr>
        <w:t>3.2. Data extraction and data analysis</w:t>
      </w:r>
    </w:p>
    <w:p w14:paraId="20B196C0" w14:textId="77777777" w:rsidR="00DD1A47" w:rsidRPr="00663EA6" w:rsidRDefault="00DD1A47" w:rsidP="00DD1A47">
      <w:pPr>
        <w:pStyle w:val="Textoindependiente"/>
        <w:ind w:firstLine="0"/>
      </w:pPr>
      <w:r w:rsidRPr="00663EA6">
        <w:t>In this section the results of answering the data extraction form, that is, the mapping questions, are shown. It is necessary to take into account that this has been done only with the papers selected, after applying both the inclusion and exclusion criteria and the quality checklist.</w:t>
      </w:r>
    </w:p>
    <w:p w14:paraId="57F114F9" w14:textId="77777777" w:rsidR="00DD1A47" w:rsidRDefault="00DD1A47" w:rsidP="00DD1A47">
      <w:pPr>
        <w:pStyle w:val="Textoindependiente"/>
        <w:ind w:firstLine="0"/>
        <w:rPr>
          <w:i/>
        </w:rPr>
      </w:pPr>
      <w:r w:rsidRPr="00663EA6">
        <w:rPr>
          <w:i/>
        </w:rPr>
        <w:t>3.2.1. Which are the main applications of PD&amp;R in developing STEAM Education</w:t>
      </w:r>
      <w:r>
        <w:rPr>
          <w:i/>
        </w:rPr>
        <w:t>?</w:t>
      </w:r>
    </w:p>
    <w:p w14:paraId="56BE6A66" w14:textId="77777777" w:rsidR="00DD1A47" w:rsidRPr="00663EA6" w:rsidRDefault="00DD1A47" w:rsidP="00DD1A47">
      <w:pPr>
        <w:pStyle w:val="Textoindependiente"/>
        <w:ind w:firstLine="0"/>
      </w:pPr>
      <w:r>
        <w:t xml:space="preserve">In order to answer this question, the 54 selected </w:t>
      </w:r>
      <w:r w:rsidRPr="00663EA6">
        <w:t>papers, after applying the different criteria, were analyzed. In this case the goals of each research were explored, and after</w:t>
      </w:r>
      <w:r>
        <w:t xml:space="preserve"> checking all them it was possible to define 4 topics </w:t>
      </w:r>
      <w:r w:rsidRPr="00663EA6">
        <w:t>where the works can be classified. These topics are:</w:t>
      </w:r>
    </w:p>
    <w:p w14:paraId="6204B201" w14:textId="77777777" w:rsidR="00DD1A47" w:rsidRPr="00663EA6" w:rsidRDefault="00DD1A47" w:rsidP="00DD1A47">
      <w:pPr>
        <w:pStyle w:val="Textoindependiente"/>
        <w:numPr>
          <w:ilvl w:val="0"/>
          <w:numId w:val="12"/>
        </w:numPr>
        <w:ind w:left="720" w:hanging="360"/>
      </w:pPr>
      <w:r w:rsidRPr="00663EA6">
        <w:t>Topic 1: Works focused on describing the application of PD&amp;R in STEAM education by employing active and collaborative methodologies such as PBL, PrBL and ChBL.</w:t>
      </w:r>
    </w:p>
    <w:p w14:paraId="692DC03B" w14:textId="77777777" w:rsidR="00DD1A47" w:rsidRPr="00663EA6" w:rsidRDefault="00DD1A47" w:rsidP="00DD1A47">
      <w:pPr>
        <w:pStyle w:val="Textoindependiente"/>
        <w:numPr>
          <w:ilvl w:val="0"/>
          <w:numId w:val="12"/>
        </w:numPr>
        <w:ind w:left="720" w:hanging="360"/>
      </w:pPr>
      <w:r w:rsidRPr="00663EA6">
        <w:t>Topic 2: Works devoted to describing the application of PD&amp;R as a way to foster STEAM disciplines. These papers describe learning actions using collaborative methodologies to engage students with STEAM Education.</w:t>
      </w:r>
    </w:p>
    <w:p w14:paraId="1B34788B" w14:textId="77777777" w:rsidR="00DD1A47" w:rsidRPr="00663EA6" w:rsidRDefault="00DD1A47" w:rsidP="00DD1A47">
      <w:pPr>
        <w:pStyle w:val="Textoindependiente"/>
        <w:numPr>
          <w:ilvl w:val="0"/>
          <w:numId w:val="12"/>
        </w:numPr>
        <w:ind w:left="720" w:hanging="360"/>
      </w:pPr>
      <w:r w:rsidRPr="00663EA6">
        <w:t>Topic 3: Works focused on the development of certain competenc</w:t>
      </w:r>
      <w:r>
        <w:t>i</w:t>
      </w:r>
      <w:r w:rsidRPr="00663EA6">
        <w:t xml:space="preserve">es such as Computational Thinking in the context of STEAM education by employing methodologies </w:t>
      </w:r>
      <w:r>
        <w:t xml:space="preserve">such </w:t>
      </w:r>
      <w:r w:rsidRPr="00663EA6">
        <w:t>as PBL, PrBL and ChBL.</w:t>
      </w:r>
    </w:p>
    <w:p w14:paraId="47012F8F" w14:textId="77777777" w:rsidR="00DD1A47" w:rsidRPr="004A11DB" w:rsidRDefault="00DD1A47" w:rsidP="00DD1A47">
      <w:pPr>
        <w:pStyle w:val="Textoindependiente"/>
        <w:numPr>
          <w:ilvl w:val="0"/>
          <w:numId w:val="12"/>
        </w:numPr>
        <w:ind w:left="720" w:hanging="360"/>
      </w:pPr>
      <w:r w:rsidRPr="00663EA6">
        <w:t>Topic 4: Studies that describe</w:t>
      </w:r>
      <w:r>
        <w:t xml:space="preserve"> the </w:t>
      </w:r>
      <w:r w:rsidRPr="004A11DB">
        <w:t>application of different tools and techniques in STEAM Education but specially focused on the tools, such as PD&amp;R, Evaluation tools, etc.</w:t>
      </w:r>
    </w:p>
    <w:p w14:paraId="138A4A3B" w14:textId="77777777" w:rsidR="00DD1A47" w:rsidRDefault="00DD1A47" w:rsidP="00DD1A47">
      <w:pPr>
        <w:pStyle w:val="Textoindependiente"/>
        <w:ind w:firstLine="0"/>
      </w:pPr>
      <w:r w:rsidRPr="004A11DB">
        <w:lastRenderedPageBreak/>
        <w:t>The classification of the works by topics can be seen in Table 1. It should be noted that a paper</w:t>
      </w:r>
      <w:r>
        <w:t xml:space="preserve"> can be included in more than one topic.</w:t>
      </w:r>
    </w:p>
    <w:p w14:paraId="3B4E85A3" w14:textId="77777777" w:rsidR="00DD1A47" w:rsidRDefault="00DD1A47" w:rsidP="00DD1A47">
      <w:pPr>
        <w:pStyle w:val="Textoindependiente"/>
        <w:ind w:firstLine="0"/>
      </w:pPr>
    </w:p>
    <w:p w14:paraId="4E698DA3" w14:textId="77777777" w:rsidR="00DD1A47" w:rsidRDefault="00DD1A47" w:rsidP="00DD1A47">
      <w:pPr>
        <w:pStyle w:val="Descripcin"/>
        <w:keepNext/>
        <w:rPr>
          <w:rFonts w:ascii="Times New Roman" w:hAnsi="Times New Roman"/>
          <w:color w:val="000000"/>
          <w:lang w:val="en-US"/>
        </w:rPr>
      </w:pPr>
      <w:r>
        <w:rPr>
          <w:rFonts w:ascii="Times New Roman" w:hAnsi="Times New Roman"/>
          <w:color w:val="000000"/>
          <w:lang w:val="en-US"/>
        </w:rPr>
        <w:t xml:space="preserve">Table </w:t>
      </w:r>
      <w:r>
        <w:rPr>
          <w:rFonts w:ascii="Times New Roman" w:hAnsi="Times New Roman"/>
          <w:color w:val="000000"/>
        </w:rPr>
        <w:fldChar w:fldCharType="begin"/>
      </w:r>
      <w:r w:rsidRPr="00CB2726">
        <w:rPr>
          <w:rFonts w:ascii="Times New Roman" w:hAnsi="Times New Roman"/>
          <w:color w:val="000000"/>
          <w:lang w:val="en-US"/>
        </w:rPr>
        <w:instrText xml:space="preserve"> SEQ "Table" \* Arabic </w:instrText>
      </w:r>
      <w:r>
        <w:rPr>
          <w:rFonts w:ascii="Times New Roman" w:hAnsi="Times New Roman"/>
          <w:color w:val="000000"/>
        </w:rPr>
        <w:fldChar w:fldCharType="separate"/>
      </w:r>
      <w:r w:rsidRPr="00CB2726">
        <w:rPr>
          <w:rFonts w:ascii="Times New Roman" w:hAnsi="Times New Roman"/>
          <w:color w:val="000000"/>
          <w:lang w:val="en-US"/>
        </w:rPr>
        <w:t>1</w:t>
      </w:r>
      <w:r>
        <w:rPr>
          <w:rFonts w:ascii="Times New Roman" w:hAnsi="Times New Roman"/>
          <w:color w:val="000000"/>
        </w:rPr>
        <w:fldChar w:fldCharType="end"/>
      </w:r>
      <w:r>
        <w:rPr>
          <w:rFonts w:ascii="Times New Roman" w:hAnsi="Times New Roman"/>
          <w:color w:val="000000"/>
          <w:lang w:val="en-US"/>
        </w:rPr>
        <w:t>. – Works classification by topic about the application of PD&amp;R in STEAM</w:t>
      </w:r>
    </w:p>
    <w:p w14:paraId="426B94BC" w14:textId="77777777" w:rsidR="00DD1A47" w:rsidRDefault="00DD1A47" w:rsidP="00DD1A47">
      <w:pPr>
        <w:pStyle w:val="Textoindependiente"/>
        <w:ind w:left="648" w:firstLine="0"/>
        <w:jc w:val="center"/>
      </w:pPr>
      <w:r>
        <w:t>PLACE TABLE 1 HERE</w:t>
      </w:r>
    </w:p>
    <w:tbl>
      <w:tblPr>
        <w:tblStyle w:val="Tabladelista3"/>
        <w:tblW w:w="8500" w:type="dxa"/>
        <w:tblLook w:val="00A0" w:firstRow="1" w:lastRow="0" w:firstColumn="1" w:lastColumn="0" w:noHBand="0" w:noVBand="0"/>
      </w:tblPr>
      <w:tblGrid>
        <w:gridCol w:w="5794"/>
        <w:gridCol w:w="1572"/>
        <w:gridCol w:w="1134"/>
      </w:tblGrid>
      <w:tr w:rsidR="00DD1A47" w:rsidRPr="003003D0" w14:paraId="18C5ADF9" w14:textId="77777777" w:rsidTr="000E3A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794" w:type="dxa"/>
          </w:tcPr>
          <w:p w14:paraId="3435C711" w14:textId="77777777" w:rsidR="00DD1A47" w:rsidRPr="00937D75" w:rsidRDefault="00DD1A47" w:rsidP="000E3A63">
            <w:pPr>
              <w:pStyle w:val="Textoindependiente"/>
              <w:ind w:firstLine="0"/>
              <w:jc w:val="center"/>
              <w:rPr>
                <w:bCs w:val="0"/>
                <w:lang w:val="es-ES"/>
              </w:rPr>
            </w:pPr>
            <w:r w:rsidRPr="00937D75">
              <w:rPr>
                <w:bCs w:val="0"/>
                <w:lang w:val="es-ES"/>
              </w:rPr>
              <w:t>TOPIC</w:t>
            </w:r>
          </w:p>
        </w:tc>
        <w:tc>
          <w:tcPr>
            <w:cnfStyle w:val="000010000000" w:firstRow="0" w:lastRow="0" w:firstColumn="0" w:lastColumn="0" w:oddVBand="1" w:evenVBand="0" w:oddHBand="0" w:evenHBand="0" w:firstRowFirstColumn="0" w:firstRowLastColumn="0" w:lastRowFirstColumn="0" w:lastRowLastColumn="0"/>
            <w:tcW w:w="1572" w:type="dxa"/>
          </w:tcPr>
          <w:p w14:paraId="0E2297B1" w14:textId="77777777" w:rsidR="00DD1A47" w:rsidRPr="00937D75" w:rsidRDefault="00DD1A47" w:rsidP="000E3A63">
            <w:pPr>
              <w:pStyle w:val="Textoindependiente"/>
              <w:ind w:firstLine="0"/>
              <w:jc w:val="center"/>
              <w:rPr>
                <w:bCs w:val="0"/>
                <w:lang w:val="es-ES"/>
              </w:rPr>
            </w:pPr>
            <w:r w:rsidRPr="00937D75">
              <w:rPr>
                <w:bCs w:val="0"/>
                <w:lang w:val="es-ES"/>
              </w:rPr>
              <w:t xml:space="preserve">REFERENCES </w:t>
            </w:r>
          </w:p>
        </w:tc>
        <w:tc>
          <w:tcPr>
            <w:tcW w:w="1134" w:type="dxa"/>
          </w:tcPr>
          <w:p w14:paraId="602223D6" w14:textId="77777777" w:rsidR="00DD1A47" w:rsidRPr="00937D75" w:rsidRDefault="00DD1A47" w:rsidP="000E3A63">
            <w:pPr>
              <w:pStyle w:val="Textoindependiente"/>
              <w:ind w:firstLine="0"/>
              <w:cnfStyle w:val="100000000000" w:firstRow="1" w:lastRow="0" w:firstColumn="0" w:lastColumn="0" w:oddVBand="0" w:evenVBand="0" w:oddHBand="0" w:evenHBand="0" w:firstRowFirstColumn="0" w:firstRowLastColumn="0" w:lastRowFirstColumn="0" w:lastRowLastColumn="0"/>
              <w:rPr>
                <w:bCs w:val="0"/>
                <w:lang w:val="es-ES"/>
              </w:rPr>
            </w:pPr>
            <w:r w:rsidRPr="00937D75">
              <w:rPr>
                <w:bCs w:val="0"/>
                <w:lang w:val="es-ES"/>
              </w:rPr>
              <w:t># PAPERS</w:t>
            </w:r>
          </w:p>
        </w:tc>
      </w:tr>
      <w:tr w:rsidR="00DD1A47" w:rsidRPr="003003D0" w14:paraId="62BABD4C"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94" w:type="dxa"/>
          </w:tcPr>
          <w:p w14:paraId="72AFEC24" w14:textId="77777777" w:rsidR="00DD1A47" w:rsidRPr="00937D75" w:rsidRDefault="00DD1A47" w:rsidP="000E3A63">
            <w:pPr>
              <w:pStyle w:val="Textoindependiente"/>
              <w:ind w:firstLine="0"/>
              <w:jc w:val="left"/>
            </w:pPr>
            <w:r w:rsidRPr="00937D75">
              <w:t>Topic 1: Works focused on describing the application of PD&amp;R in STEAM education</w:t>
            </w:r>
          </w:p>
        </w:tc>
        <w:tc>
          <w:tcPr>
            <w:cnfStyle w:val="000010000000" w:firstRow="0" w:lastRow="0" w:firstColumn="0" w:lastColumn="0" w:oddVBand="1" w:evenVBand="0" w:oddHBand="0" w:evenHBand="0" w:firstRowFirstColumn="0" w:firstRowLastColumn="0" w:lastRowFirstColumn="0" w:lastRowLastColumn="0"/>
            <w:tcW w:w="1572" w:type="dxa"/>
          </w:tcPr>
          <w:p w14:paraId="6203143E" w14:textId="77777777" w:rsidR="00DD1A47" w:rsidRPr="00937D75" w:rsidRDefault="00DD1A47" w:rsidP="000E3A63">
            <w:pPr>
              <w:pStyle w:val="Textoindependiente"/>
              <w:ind w:firstLine="0"/>
              <w:jc w:val="center"/>
              <w:rPr>
                <w:lang w:val="es-ES"/>
              </w:rPr>
            </w:pPr>
            <w:r w:rsidRPr="00937D75">
              <w:rPr>
                <w:lang w:val="es-ES"/>
              </w:rPr>
              <w:fldChar w:fldCharType="begin">
                <w:fldData xml:space="preserve">PEVuZE5vdGU+PENpdGU+PEF1dGhvcj5NaWxsZXI8L0F1dGhvcj48WWVhcj4yMDE4PC9ZZWFyPjxS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</w:fldData>
              </w:fldChar>
            </w:r>
            <w:r>
              <w:rPr>
                <w:lang w:val="es-ES"/>
              </w:rPr>
              <w:instrText xml:space="preserve"> ADDIN EN.CITE </w:instrText>
            </w:r>
            <w:r>
              <w:rPr>
                <w:lang w:val="es-ES"/>
              </w:rPr>
              <w:fldChar w:fldCharType="begin">
                <w:fldData xml:space="preserve">PEVuZE5vdGU+PENpdGU+PEF1dGhvcj5NaWxsZXI8L0F1dGhvcj48WWVhcj4yMDE4PC9ZZWFyPjxS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</w:fldData>
              </w:fldChar>
            </w:r>
            <w:r>
              <w:rPr>
                <w:lang w:val="es-ES"/>
              </w:rPr>
              <w:instrText xml:space="preserve"> ADDIN EN.CITE.DATA </w:instrText>
            </w:r>
            <w:r>
              <w:rPr>
                <w:lang w:val="es-ES"/>
              </w:rPr>
            </w:r>
            <w:r>
              <w:rPr>
                <w:lang w:val="es-ES"/>
              </w:rPr>
              <w:fldChar w:fldCharType="end"/>
            </w:r>
            <w:r w:rsidRPr="00937D75">
              <w:rPr>
                <w:lang w:val="es-ES"/>
              </w:rPr>
            </w:r>
            <w:r w:rsidRPr="00937D75">
              <w:rPr>
                <w:lang w:val="es-ES"/>
              </w:rPr>
              <w:fldChar w:fldCharType="separate"/>
            </w:r>
            <w:r>
              <w:rPr>
                <w:noProof/>
                <w:lang w:val="es-ES"/>
              </w:rPr>
              <w:t>[11, 36, 49, 79, 81, 84, 104, 112]</w:t>
            </w:r>
            <w:r w:rsidRPr="00937D75">
              <w:fldChar w:fldCharType="end"/>
            </w:r>
          </w:p>
        </w:tc>
        <w:tc>
          <w:tcPr>
            <w:tcW w:w="1134" w:type="dxa"/>
          </w:tcPr>
          <w:p w14:paraId="2B2C6F68" w14:textId="77777777" w:rsidR="00DD1A47" w:rsidRPr="00937D75" w:rsidRDefault="00DD1A47" w:rsidP="000E3A63">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937D75">
              <w:rPr>
                <w:lang w:val="es-ES"/>
              </w:rPr>
              <w:t>8</w:t>
            </w:r>
          </w:p>
        </w:tc>
      </w:tr>
      <w:tr w:rsidR="00DD1A47" w:rsidRPr="003003D0" w14:paraId="13DF7063" w14:textId="77777777" w:rsidTr="000E3A63">
        <w:tc>
          <w:tcPr>
            <w:cnfStyle w:val="001000000000" w:firstRow="0" w:lastRow="0" w:firstColumn="1" w:lastColumn="0" w:oddVBand="0" w:evenVBand="0" w:oddHBand="0" w:evenHBand="0" w:firstRowFirstColumn="0" w:firstRowLastColumn="0" w:lastRowFirstColumn="0" w:lastRowLastColumn="0"/>
            <w:tcW w:w="5794" w:type="dxa"/>
          </w:tcPr>
          <w:p w14:paraId="30FD089E" w14:textId="77777777" w:rsidR="00DD1A47" w:rsidRPr="00937D75" w:rsidRDefault="00DD1A47" w:rsidP="000E3A63">
            <w:pPr>
              <w:pStyle w:val="Textoindependiente"/>
              <w:ind w:firstLine="0"/>
              <w:jc w:val="left"/>
            </w:pPr>
            <w:r w:rsidRPr="00937D75">
              <w:t>Topic 2: Works devoted to describing the application of PD&amp;R as a way to foster STEAM disciplines</w:t>
            </w:r>
          </w:p>
        </w:tc>
        <w:tc>
          <w:tcPr>
            <w:cnfStyle w:val="000010000000" w:firstRow="0" w:lastRow="0" w:firstColumn="0" w:lastColumn="0" w:oddVBand="1" w:evenVBand="0" w:oddHBand="0" w:evenHBand="0" w:firstRowFirstColumn="0" w:firstRowLastColumn="0" w:lastRowFirstColumn="0" w:lastRowLastColumn="0"/>
            <w:tcW w:w="1572" w:type="dxa"/>
          </w:tcPr>
          <w:p w14:paraId="76406079" w14:textId="77777777" w:rsidR="00DD1A47" w:rsidRPr="00937D75" w:rsidRDefault="00DD1A47" w:rsidP="000E3A63">
            <w:pPr>
              <w:pStyle w:val="Textoindependiente"/>
              <w:ind w:firstLine="0"/>
              <w:jc w:val="center"/>
              <w:rPr>
                <w:lang w:val="es-ES"/>
              </w:rPr>
            </w:pPr>
            <w:r w:rsidRPr="00937D75">
              <w:rPr>
                <w:lang w:val="es-ES"/>
              </w:rPr>
              <w:fldChar w:fldCharType="begin">
                <w:fldData xml:space="preserve">PEVuZE5vdGU+PENpdGU+PEF1dGhvcj5NZXJrb3VyaXM8L0F1dGhvcj48WWVhcj4yMDE4PC9ZZWFy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</w:fldData>
              </w:fldChar>
            </w:r>
            <w:r>
              <w:rPr>
                <w:lang w:val="es-ES"/>
              </w:rPr>
              <w:instrText xml:space="preserve"> ADDIN EN.CITE </w:instrText>
            </w:r>
            <w:r>
              <w:rPr>
                <w:lang w:val="es-ES"/>
              </w:rPr>
              <w:fldChar w:fldCharType="begin">
                <w:fldData xml:space="preserve">PEVuZE5vdGU+PENpdGU+PEF1dGhvcj5NZXJrb3VyaXM8L0F1dGhvcj48WWVhcj4yMDE4PC9ZZWFy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</w:fldData>
              </w:fldChar>
            </w:r>
            <w:r>
              <w:rPr>
                <w:lang w:val="es-ES"/>
              </w:rPr>
              <w:instrText xml:space="preserve"> ADDIN EN.CITE.DATA </w:instrText>
            </w:r>
            <w:r>
              <w:rPr>
                <w:lang w:val="es-ES"/>
              </w:rPr>
            </w:r>
            <w:r>
              <w:rPr>
                <w:lang w:val="es-ES"/>
              </w:rPr>
              <w:fldChar w:fldCharType="end"/>
            </w:r>
            <w:r w:rsidRPr="00937D75">
              <w:rPr>
                <w:lang w:val="es-ES"/>
              </w:rPr>
            </w:r>
            <w:r w:rsidRPr="00937D75">
              <w:rPr>
                <w:lang w:val="es-ES"/>
              </w:rPr>
              <w:fldChar w:fldCharType="separate"/>
            </w:r>
            <w:r>
              <w:rPr>
                <w:noProof/>
                <w:lang w:val="es-ES"/>
              </w:rPr>
              <w:t>[11, 12, 20, 30, 35, 36, 37, 44, 48, 52, 57, 61, 64, 65, 70, 73, 74, 76, 78, 103, 104, 107, 111]</w:t>
            </w:r>
            <w:r w:rsidRPr="00937D75">
              <w:fldChar w:fldCharType="end"/>
            </w:r>
          </w:p>
        </w:tc>
        <w:tc>
          <w:tcPr>
            <w:tcW w:w="1134" w:type="dxa"/>
          </w:tcPr>
          <w:p w14:paraId="1EC20250" w14:textId="77777777" w:rsidR="00DD1A47" w:rsidRPr="00937D75" w:rsidRDefault="00DD1A47" w:rsidP="000E3A63">
            <w:pPr>
              <w:pStyle w:val="Textoindependiente"/>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937D75">
              <w:rPr>
                <w:lang w:val="es-ES"/>
              </w:rPr>
              <w:t>23</w:t>
            </w:r>
          </w:p>
        </w:tc>
      </w:tr>
      <w:tr w:rsidR="00DD1A47" w:rsidRPr="003003D0" w14:paraId="48DC4E04"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94" w:type="dxa"/>
          </w:tcPr>
          <w:p w14:paraId="7DE737B7" w14:textId="77777777" w:rsidR="00DD1A47" w:rsidRPr="00937D75" w:rsidRDefault="00DD1A47" w:rsidP="000E3A63">
            <w:pPr>
              <w:pStyle w:val="Textoindependiente"/>
              <w:ind w:firstLine="0"/>
              <w:jc w:val="left"/>
            </w:pPr>
            <w:r w:rsidRPr="00937D75">
              <w:t>Topic 3: Works focused on the development of certain competencies in the context of STEAM education</w:t>
            </w:r>
          </w:p>
        </w:tc>
        <w:tc>
          <w:tcPr>
            <w:cnfStyle w:val="000010000000" w:firstRow="0" w:lastRow="0" w:firstColumn="0" w:lastColumn="0" w:oddVBand="1" w:evenVBand="0" w:oddHBand="0" w:evenHBand="0" w:firstRowFirstColumn="0" w:firstRowLastColumn="0" w:lastRowFirstColumn="0" w:lastRowLastColumn="0"/>
            <w:tcW w:w="1572" w:type="dxa"/>
          </w:tcPr>
          <w:p w14:paraId="2A5158B3" w14:textId="77777777" w:rsidR="00DD1A47" w:rsidRPr="00937D75" w:rsidRDefault="00DD1A47" w:rsidP="000E3A63">
            <w:pPr>
              <w:pStyle w:val="Textoindependiente"/>
              <w:ind w:firstLine="0"/>
              <w:jc w:val="center"/>
              <w:rPr>
                <w:lang w:val="es-ES"/>
              </w:rPr>
            </w:pPr>
            <w:r w:rsidRPr="00937D75">
              <w:rPr>
                <w:lang w:val="es-ES"/>
              </w:rPr>
              <w:fldChar w:fldCharType="begin">
                <w:fldData xml:space="preserve">PEVuZE5vdGU+PENpdGU+PEF1dGhvcj5WYWxsczwvQXV0aG9yPjxZZWFyPjIwMTc8L1llYXI+PFJl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</w:fldData>
              </w:fldChar>
            </w:r>
            <w:r>
              <w:rPr>
                <w:lang w:val="es-ES"/>
              </w:rPr>
              <w:instrText xml:space="preserve"> ADDIN EN.CITE </w:instrText>
            </w:r>
            <w:r>
              <w:rPr>
                <w:lang w:val="es-ES"/>
              </w:rPr>
              <w:fldChar w:fldCharType="begin">
                <w:fldData xml:space="preserve">PEVuZE5vdGU+PENpdGU+PEF1dGhvcj5WYWxsczwvQXV0aG9yPjxZZWFyPjIwMTc8L1llYXI+PFJl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</w:fldData>
              </w:fldChar>
            </w:r>
            <w:r>
              <w:rPr>
                <w:lang w:val="es-ES"/>
              </w:rPr>
              <w:instrText xml:space="preserve"> ADDIN EN.CITE.DATA </w:instrText>
            </w:r>
            <w:r>
              <w:rPr>
                <w:lang w:val="es-ES"/>
              </w:rPr>
            </w:r>
            <w:r>
              <w:rPr>
                <w:lang w:val="es-ES"/>
              </w:rPr>
              <w:fldChar w:fldCharType="end"/>
            </w:r>
            <w:r w:rsidRPr="00937D75">
              <w:rPr>
                <w:lang w:val="es-ES"/>
              </w:rPr>
            </w:r>
            <w:r w:rsidRPr="00937D75">
              <w:rPr>
                <w:lang w:val="es-ES"/>
              </w:rPr>
              <w:fldChar w:fldCharType="separate"/>
            </w:r>
            <w:r>
              <w:rPr>
                <w:noProof/>
                <w:lang w:val="es-ES"/>
              </w:rPr>
              <w:t>[14, 16, 22, 31, 42, 44, 51, 57, 58, 63, 70, 76, 86, 92, 105, 107, 109]</w:t>
            </w:r>
            <w:r w:rsidRPr="00937D75">
              <w:fldChar w:fldCharType="end"/>
            </w:r>
          </w:p>
        </w:tc>
        <w:tc>
          <w:tcPr>
            <w:tcW w:w="1134" w:type="dxa"/>
          </w:tcPr>
          <w:p w14:paraId="0DC49031" w14:textId="77777777" w:rsidR="00DD1A47" w:rsidRPr="00937D75" w:rsidRDefault="00DD1A47" w:rsidP="000E3A63">
            <w:pPr>
              <w:pStyle w:val="Textoindependiente"/>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937D75">
              <w:rPr>
                <w:lang w:val="es-ES"/>
              </w:rPr>
              <w:t>17</w:t>
            </w:r>
          </w:p>
        </w:tc>
      </w:tr>
      <w:tr w:rsidR="00DD1A47" w:rsidRPr="003003D0" w14:paraId="641F7C6C" w14:textId="77777777" w:rsidTr="000E3A63">
        <w:tc>
          <w:tcPr>
            <w:cnfStyle w:val="001000000000" w:firstRow="0" w:lastRow="0" w:firstColumn="1" w:lastColumn="0" w:oddVBand="0" w:evenVBand="0" w:oddHBand="0" w:evenHBand="0" w:firstRowFirstColumn="0" w:firstRowLastColumn="0" w:lastRowFirstColumn="0" w:lastRowLastColumn="0"/>
            <w:tcW w:w="5794" w:type="dxa"/>
          </w:tcPr>
          <w:p w14:paraId="46A9BB5B" w14:textId="77777777" w:rsidR="00DD1A47" w:rsidRPr="00937D75" w:rsidRDefault="00DD1A47" w:rsidP="000E3A63">
            <w:pPr>
              <w:pStyle w:val="Textoindependiente"/>
              <w:ind w:firstLine="0"/>
              <w:jc w:val="left"/>
            </w:pPr>
            <w:r w:rsidRPr="00937D75">
              <w:t>Topic 4: Studies that describe the application of different tools and techniques in STEAM Education</w:t>
            </w:r>
          </w:p>
        </w:tc>
        <w:tc>
          <w:tcPr>
            <w:cnfStyle w:val="000010000000" w:firstRow="0" w:lastRow="0" w:firstColumn="0" w:lastColumn="0" w:oddVBand="1" w:evenVBand="0" w:oddHBand="0" w:evenHBand="0" w:firstRowFirstColumn="0" w:firstRowLastColumn="0" w:lastRowFirstColumn="0" w:lastRowLastColumn="0"/>
            <w:tcW w:w="1572" w:type="dxa"/>
          </w:tcPr>
          <w:p w14:paraId="78856BF8" w14:textId="77777777" w:rsidR="00DD1A47" w:rsidRPr="00937D75" w:rsidRDefault="00DD1A47" w:rsidP="000E3A63">
            <w:pPr>
              <w:pStyle w:val="Textoindependiente"/>
              <w:ind w:firstLine="0"/>
              <w:jc w:val="center"/>
              <w:rPr>
                <w:lang w:val="es-ES"/>
              </w:rPr>
            </w:pPr>
            <w:r w:rsidRPr="00937D75">
              <w:rPr>
                <w:lang w:val="es-ES"/>
              </w:rPr>
              <w:fldChar w:fldCharType="begin">
                <w:fldData xml:space="preserve">PEVuZE5vdGU+PENpdGU+PEF1dGhvcj5QYW5kaWFuPC9BdXRob3I+PFllYXI+MjAxODwvWWVhcj48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==
</w:fldData>
              </w:fldChar>
            </w:r>
            <w:r>
              <w:rPr>
                <w:lang w:val="es-ES"/>
              </w:rPr>
              <w:instrText xml:space="preserve"> ADDIN EN.CITE </w:instrText>
            </w:r>
            <w:r>
              <w:rPr>
                <w:lang w:val="es-ES"/>
              </w:rPr>
              <w:fldChar w:fldCharType="begin">
                <w:fldData xml:space="preserve">PEVuZE5vdGU+PENpdGU+PEF1dGhvcj5QYW5kaWFuPC9BdXRob3I+PFllYXI+MjAxODwvWWVhcj48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==
</w:fldData>
              </w:fldChar>
            </w:r>
            <w:r>
              <w:rPr>
                <w:lang w:val="es-ES"/>
              </w:rPr>
              <w:instrText xml:space="preserve"> ADDIN EN.CITE.DATA </w:instrText>
            </w:r>
            <w:r>
              <w:rPr>
                <w:lang w:val="es-ES"/>
              </w:rPr>
            </w:r>
            <w:r>
              <w:rPr>
                <w:lang w:val="es-ES"/>
              </w:rPr>
              <w:fldChar w:fldCharType="end"/>
            </w:r>
            <w:r w:rsidRPr="00937D75">
              <w:rPr>
                <w:lang w:val="es-ES"/>
              </w:rPr>
            </w:r>
            <w:r w:rsidRPr="00937D75">
              <w:rPr>
                <w:lang w:val="es-ES"/>
              </w:rPr>
              <w:fldChar w:fldCharType="separate"/>
            </w:r>
            <w:r>
              <w:rPr>
                <w:noProof/>
                <w:lang w:val="es-ES"/>
              </w:rPr>
              <w:t>[10, 20, 21, 24, 26, 30, 38, 52, 56, 58, 66, 85, 86, 87, 90, 93, 96, 97, 102]</w:t>
            </w:r>
            <w:r w:rsidRPr="00937D75">
              <w:fldChar w:fldCharType="end"/>
            </w:r>
          </w:p>
        </w:tc>
        <w:tc>
          <w:tcPr>
            <w:tcW w:w="1134" w:type="dxa"/>
          </w:tcPr>
          <w:p w14:paraId="318C0819" w14:textId="77777777" w:rsidR="00DD1A47" w:rsidRPr="00937D75" w:rsidRDefault="00DD1A47" w:rsidP="000E3A63">
            <w:pPr>
              <w:pStyle w:val="Textoindependiente"/>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937D75">
              <w:rPr>
                <w:lang w:val="es-ES"/>
              </w:rPr>
              <w:t>19</w:t>
            </w:r>
          </w:p>
        </w:tc>
      </w:tr>
    </w:tbl>
    <w:p w14:paraId="26F5372B" w14:textId="77777777" w:rsidR="00DD1A47" w:rsidRDefault="00DD1A47" w:rsidP="00DD1A47">
      <w:pPr>
        <w:pStyle w:val="Textoindependiente"/>
        <w:ind w:left="648" w:firstLine="0"/>
        <w:jc w:val="center"/>
      </w:pPr>
    </w:p>
    <w:p w14:paraId="285230BC" w14:textId="77777777" w:rsidR="00DD1A47" w:rsidRDefault="00DD1A47" w:rsidP="00DD1A47">
      <w:pPr>
        <w:rPr>
          <w:rFonts w:ascii="Calibri" w:hAnsi="Calibri" w:cs="Calibri"/>
          <w:lang w:val="en-US"/>
        </w:rPr>
      </w:pPr>
    </w:p>
    <w:p w14:paraId="7424540A" w14:textId="77777777" w:rsidR="00DD1A47" w:rsidRPr="00975B40" w:rsidRDefault="00DD1A47" w:rsidP="00DD1A47">
      <w:pPr>
        <w:jc w:val="both"/>
        <w:outlineLvl w:val="0"/>
        <w:rPr>
          <w:i/>
          <w:sz w:val="20"/>
          <w:szCs w:val="20"/>
          <w:lang w:val="en-US"/>
        </w:rPr>
      </w:pPr>
      <w:r>
        <w:rPr>
          <w:i/>
          <w:sz w:val="20"/>
          <w:szCs w:val="20"/>
          <w:lang w:val="en-US"/>
        </w:rPr>
        <w:t xml:space="preserve">3.2.2. </w:t>
      </w:r>
      <w:r w:rsidRPr="00975B40">
        <w:rPr>
          <w:i/>
          <w:sz w:val="20"/>
          <w:szCs w:val="20"/>
          <w:lang w:val="en-US"/>
        </w:rPr>
        <w:t>What benefits does the development of STEAM Education derive from the application of PD&amp;R and active methodologies?</w:t>
      </w:r>
    </w:p>
    <w:p w14:paraId="30B9093B" w14:textId="77777777" w:rsidR="00DD1A47" w:rsidRPr="004A11DB" w:rsidRDefault="00DD1A47" w:rsidP="00DD1A47">
      <w:pPr>
        <w:jc w:val="both"/>
        <w:outlineLvl w:val="0"/>
        <w:rPr>
          <w:sz w:val="20"/>
          <w:szCs w:val="20"/>
          <w:lang w:val="en-US"/>
        </w:rPr>
      </w:pPr>
      <w:r>
        <w:rPr>
          <w:sz w:val="20"/>
          <w:szCs w:val="20"/>
          <w:lang w:val="en-US"/>
        </w:rPr>
        <w:t xml:space="preserve">Taking into account the selected works, it is also interesting to understand which benefits are associated with the application of PD&amp;R and active methodologies </w:t>
      </w:r>
      <w:r w:rsidRPr="004A11DB">
        <w:rPr>
          <w:sz w:val="20"/>
          <w:szCs w:val="20"/>
          <w:lang w:val="en-US"/>
        </w:rPr>
        <w:t xml:space="preserve">in STEAM are. We have analyzed and classified the works according to the following topics:  </w:t>
      </w:r>
    </w:p>
    <w:p w14:paraId="45A3F12D" w14:textId="77777777" w:rsidR="00DD1A47" w:rsidRPr="004A11DB" w:rsidRDefault="00DD1A47" w:rsidP="00DD1A47">
      <w:pPr>
        <w:pStyle w:val="Prrafodelista"/>
        <w:numPr>
          <w:ilvl w:val="0"/>
          <w:numId w:val="11"/>
        </w:numPr>
        <w:ind w:hanging="360"/>
        <w:jc w:val="both"/>
        <w:outlineLvl w:val="0"/>
        <w:rPr>
          <w:rFonts w:ascii="Times New Roman" w:hAnsi="Times New Roman"/>
          <w:sz w:val="20"/>
          <w:szCs w:val="20"/>
          <w:lang w:val="en-US"/>
        </w:rPr>
      </w:pPr>
      <w:r w:rsidRPr="004A11DB">
        <w:rPr>
          <w:rFonts w:ascii="Times New Roman" w:hAnsi="Times New Roman"/>
          <w:sz w:val="20"/>
          <w:szCs w:val="20"/>
          <w:lang w:val="en-US"/>
        </w:rPr>
        <w:t xml:space="preserve">Benefits related to technology. In this sense it is possible to consider benefits </w:t>
      </w:r>
      <w:r>
        <w:rPr>
          <w:rFonts w:ascii="Times New Roman" w:hAnsi="Times New Roman"/>
          <w:sz w:val="20"/>
          <w:szCs w:val="20"/>
          <w:lang w:val="en-US"/>
        </w:rPr>
        <w:t>related to</w:t>
      </w:r>
      <w:r w:rsidRPr="004A11DB">
        <w:rPr>
          <w:rFonts w:ascii="Times New Roman" w:hAnsi="Times New Roman"/>
          <w:sz w:val="20"/>
          <w:szCs w:val="20"/>
          <w:lang w:val="en-US"/>
        </w:rPr>
        <w:t xml:space="preserve"> the application of some technology that is now actually affordable. Robotics and physical devices were years ago very expensive and complex and now can be employed as a powerful educational tool.</w:t>
      </w:r>
    </w:p>
    <w:p w14:paraId="3D6835E5" w14:textId="77777777" w:rsidR="00DD1A47" w:rsidRPr="004A11DB" w:rsidRDefault="00DD1A47" w:rsidP="00DD1A47">
      <w:pPr>
        <w:pStyle w:val="Prrafodelista"/>
        <w:numPr>
          <w:ilvl w:val="0"/>
          <w:numId w:val="11"/>
        </w:numPr>
        <w:ind w:hanging="360"/>
        <w:jc w:val="both"/>
        <w:outlineLvl w:val="0"/>
        <w:rPr>
          <w:rFonts w:ascii="Times New Roman" w:hAnsi="Times New Roman"/>
          <w:sz w:val="20"/>
          <w:szCs w:val="20"/>
          <w:lang w:val="en-US"/>
        </w:rPr>
      </w:pPr>
      <w:r w:rsidRPr="004A11DB">
        <w:rPr>
          <w:rFonts w:ascii="Times New Roman" w:hAnsi="Times New Roman"/>
          <w:sz w:val="20"/>
          <w:szCs w:val="20"/>
          <w:lang w:val="en-US"/>
        </w:rPr>
        <w:t xml:space="preserve">Benefits related to methodologies. Other works emphasize the effect of the application of active methodologies as a way to achieve valuable competencies such as problem-solving, teamwork, social or synthesis skills, etc. Most of these papers are focused on the application of such methodologies and the tools for doing it. </w:t>
      </w:r>
    </w:p>
    <w:p w14:paraId="61E87745" w14:textId="77777777" w:rsidR="00DD1A47" w:rsidRPr="004A11DB" w:rsidRDefault="00DD1A47" w:rsidP="00DD1A47">
      <w:pPr>
        <w:pStyle w:val="Prrafodelista"/>
        <w:numPr>
          <w:ilvl w:val="0"/>
          <w:numId w:val="11"/>
        </w:numPr>
        <w:ind w:hanging="360"/>
        <w:jc w:val="both"/>
        <w:outlineLvl w:val="0"/>
        <w:rPr>
          <w:rFonts w:ascii="Times New Roman" w:hAnsi="Times New Roman"/>
          <w:sz w:val="20"/>
          <w:szCs w:val="20"/>
          <w:lang w:val="en-US"/>
        </w:rPr>
      </w:pPr>
      <w:r w:rsidRPr="004A11DB">
        <w:rPr>
          <w:rFonts w:ascii="Times New Roman" w:hAnsi="Times New Roman"/>
          <w:sz w:val="20"/>
          <w:szCs w:val="20"/>
          <w:lang w:val="en-US"/>
        </w:rPr>
        <w:t>Benefits related to specific competencies. Some research is more focused on the acquisition of very specific competencies, most of them related to STEAM, but also to other fields, which may lead to a lower dropout rate in scientific careers.</w:t>
      </w:r>
    </w:p>
    <w:p w14:paraId="2E346D2E" w14:textId="77777777" w:rsidR="00DD1A47" w:rsidRPr="004A11DB" w:rsidRDefault="00DD1A47" w:rsidP="00DD1A47">
      <w:pPr>
        <w:pStyle w:val="Prrafodelista"/>
        <w:numPr>
          <w:ilvl w:val="0"/>
          <w:numId w:val="11"/>
        </w:numPr>
        <w:ind w:hanging="360"/>
        <w:jc w:val="both"/>
        <w:outlineLvl w:val="0"/>
        <w:rPr>
          <w:rFonts w:ascii="Times New Roman" w:hAnsi="Times New Roman"/>
          <w:sz w:val="20"/>
          <w:szCs w:val="20"/>
          <w:lang w:val="en-US"/>
        </w:rPr>
      </w:pPr>
      <w:r w:rsidRPr="004A11DB">
        <w:rPr>
          <w:rFonts w:ascii="Times New Roman" w:hAnsi="Times New Roman"/>
          <w:sz w:val="20"/>
          <w:szCs w:val="20"/>
          <w:lang w:val="en-US"/>
        </w:rPr>
        <w:t>Benefits related to new application contexts. Finally, some of the works authors understand that the main benefits of applying PD&amp;R and active methodologies, are the possibility of facilitating accessing STEAM Education in contexts with very specific features and even integrating collectives with special needs or those that traditionally are not interested in th</w:t>
      </w:r>
      <w:r>
        <w:rPr>
          <w:rFonts w:ascii="Times New Roman" w:hAnsi="Times New Roman"/>
          <w:sz w:val="20"/>
          <w:szCs w:val="20"/>
          <w:lang w:val="en-US"/>
        </w:rPr>
        <w:t>e</w:t>
      </w:r>
      <w:r w:rsidRPr="004A11DB">
        <w:rPr>
          <w:rFonts w:ascii="Times New Roman" w:hAnsi="Times New Roman"/>
          <w:sz w:val="20"/>
          <w:szCs w:val="20"/>
          <w:lang w:val="en-US"/>
        </w:rPr>
        <w:t>s</w:t>
      </w:r>
      <w:r>
        <w:rPr>
          <w:rFonts w:ascii="Times New Roman" w:hAnsi="Times New Roman"/>
          <w:sz w:val="20"/>
          <w:szCs w:val="20"/>
          <w:lang w:val="en-US"/>
        </w:rPr>
        <w:t>e</w:t>
      </w:r>
      <w:r w:rsidRPr="004A11DB">
        <w:rPr>
          <w:rFonts w:ascii="Times New Roman" w:hAnsi="Times New Roman"/>
          <w:sz w:val="20"/>
          <w:szCs w:val="20"/>
          <w:lang w:val="en-US"/>
        </w:rPr>
        <w:t xml:space="preserve"> type</w:t>
      </w:r>
      <w:r>
        <w:rPr>
          <w:rFonts w:ascii="Times New Roman" w:hAnsi="Times New Roman"/>
          <w:sz w:val="20"/>
          <w:szCs w:val="20"/>
          <w:lang w:val="en-US"/>
        </w:rPr>
        <w:t>s</w:t>
      </w:r>
      <w:r w:rsidRPr="004A11DB">
        <w:rPr>
          <w:rFonts w:ascii="Times New Roman" w:hAnsi="Times New Roman"/>
          <w:sz w:val="20"/>
          <w:szCs w:val="20"/>
          <w:lang w:val="en-US"/>
        </w:rPr>
        <w:t xml:space="preserve"> of disciplines.</w:t>
      </w:r>
    </w:p>
    <w:p w14:paraId="2C4D52C2" w14:textId="77777777" w:rsidR="00DD1A47" w:rsidRDefault="00DD1A47" w:rsidP="00DD1A47">
      <w:pPr>
        <w:jc w:val="both"/>
        <w:outlineLvl w:val="0"/>
        <w:rPr>
          <w:sz w:val="20"/>
          <w:szCs w:val="20"/>
          <w:lang w:val="en-US"/>
        </w:rPr>
      </w:pPr>
      <w:r w:rsidRPr="004A11DB">
        <w:rPr>
          <w:sz w:val="20"/>
          <w:szCs w:val="20"/>
          <w:lang w:val="en-US"/>
        </w:rPr>
        <w:t>This classification can be seen in Table 2 Section A – Associated benefits. It should be noted that some papers discuss or deal with benefits that can be included in several categories.</w:t>
      </w:r>
    </w:p>
    <w:p w14:paraId="2D6C962C" w14:textId="77777777" w:rsidR="00DD1A47" w:rsidRDefault="00DD1A47" w:rsidP="00DD1A47">
      <w:pPr>
        <w:rPr>
          <w:i/>
          <w:lang w:val="en-US"/>
        </w:rPr>
      </w:pPr>
    </w:p>
    <w:p w14:paraId="39C9EA94" w14:textId="77777777" w:rsidR="00DD1A47" w:rsidRPr="000415B7" w:rsidRDefault="00DD1A47" w:rsidP="00DD1A47">
      <w:pPr>
        <w:pStyle w:val="Textoindependiente"/>
        <w:ind w:firstLine="0"/>
      </w:pPr>
      <w:r>
        <w:rPr>
          <w:i/>
          <w:iCs/>
        </w:rPr>
        <w:t xml:space="preserve">3.2.3. MQ3. How can the works be classified depending on the type of </w:t>
      </w:r>
      <w:r w:rsidRPr="000415B7">
        <w:rPr>
          <w:i/>
          <w:iCs/>
        </w:rPr>
        <w:t xml:space="preserve">PD&amp;R employed? </w:t>
      </w:r>
    </w:p>
    <w:p w14:paraId="12390C61" w14:textId="77777777" w:rsidR="00DD1A47" w:rsidRPr="000415B7" w:rsidRDefault="00DD1A47" w:rsidP="00DD1A47">
      <w:pPr>
        <w:jc w:val="both"/>
        <w:outlineLvl w:val="0"/>
        <w:rPr>
          <w:sz w:val="20"/>
          <w:szCs w:val="20"/>
          <w:lang w:val="en-US"/>
        </w:rPr>
      </w:pPr>
      <w:r w:rsidRPr="000415B7">
        <w:rPr>
          <w:sz w:val="20"/>
          <w:szCs w:val="20"/>
          <w:lang w:val="en-US"/>
        </w:rPr>
        <w:lastRenderedPageBreak/>
        <w:t xml:space="preserve">After reviewing the selected papers, it was possible to classify them taking into account that they used PD&amp;R. We have considered the use of robotics, the use of physical devices and the use of both. Table 2 – Section B shows this classification. In these papers the innovations </w:t>
      </w:r>
      <w:r>
        <w:rPr>
          <w:sz w:val="20"/>
          <w:szCs w:val="20"/>
          <w:lang w:val="en-US"/>
        </w:rPr>
        <w:t>related to</w:t>
      </w:r>
      <w:r w:rsidRPr="000415B7">
        <w:rPr>
          <w:sz w:val="20"/>
          <w:szCs w:val="20"/>
          <w:lang w:val="en-US"/>
        </w:rPr>
        <w:t xml:space="preserve"> the use of PD&amp;R are also explored. </w:t>
      </w:r>
    </w:p>
    <w:p w14:paraId="319CAC32" w14:textId="77777777" w:rsidR="00DD1A47" w:rsidRDefault="00DD1A47" w:rsidP="00DD1A47">
      <w:pPr>
        <w:outlineLvl w:val="0"/>
        <w:rPr>
          <w:sz w:val="20"/>
          <w:szCs w:val="20"/>
          <w:lang w:val="en-US"/>
        </w:rPr>
      </w:pPr>
      <w:r w:rsidRPr="000415B7">
        <w:rPr>
          <w:sz w:val="20"/>
          <w:szCs w:val="20"/>
          <w:lang w:val="en-US"/>
        </w:rPr>
        <w:t>We should point out that the most popular devices were LEGO in different</w:t>
      </w:r>
      <w:r>
        <w:rPr>
          <w:sz w:val="20"/>
          <w:szCs w:val="20"/>
          <w:lang w:val="en-US"/>
        </w:rPr>
        <w:t xml:space="preserve"> varieties such as LEGO NXT or LEGO MINDSTORM</w:t>
      </w:r>
      <w:r w:rsidRPr="007D2E17">
        <w:rPr>
          <w:sz w:val="20"/>
          <w:szCs w:val="20"/>
          <w:lang w:val="en-US"/>
        </w:rPr>
        <w:fldChar w:fldCharType="begin">
          <w:fldData xml:space="preserve">PEVuZE5vdGU+PENpdGU+PEF1dGhvcj5WYWxsczwvQXV0aG9yPjxZZWFyPjIwMTc8L1llYXI+PFJl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WYWxsczwvQXV0aG9yPjxZZWFyPjIwMTc8L1llYXI+PFJl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7D2E17">
        <w:rPr>
          <w:sz w:val="20"/>
          <w:szCs w:val="20"/>
          <w:lang w:val="en-US"/>
        </w:rPr>
      </w:r>
      <w:r w:rsidRPr="007D2E17">
        <w:rPr>
          <w:sz w:val="20"/>
          <w:szCs w:val="20"/>
          <w:lang w:val="en-US"/>
        </w:rPr>
        <w:fldChar w:fldCharType="separate"/>
      </w:r>
      <w:r>
        <w:rPr>
          <w:noProof/>
          <w:sz w:val="20"/>
          <w:szCs w:val="20"/>
          <w:lang w:val="en-US"/>
        </w:rPr>
        <w:t>[35, 38, 66, 70, 86, 103, 107]</w:t>
      </w:r>
      <w:r w:rsidRPr="007D2E17">
        <w:rPr>
          <w:sz w:val="20"/>
          <w:szCs w:val="20"/>
          <w:lang w:val="en-US"/>
        </w:rPr>
        <w:fldChar w:fldCharType="end"/>
      </w:r>
      <w:r>
        <w:rPr>
          <w:sz w:val="20"/>
          <w:szCs w:val="20"/>
          <w:lang w:val="en-US"/>
        </w:rPr>
        <w:t xml:space="preserve"> and also Arduino</w:t>
      </w:r>
      <w:r w:rsidRPr="007D2E17">
        <w:rPr>
          <w:sz w:val="20"/>
          <w:szCs w:val="20"/>
          <w:lang w:val="en-US"/>
        </w:rPr>
        <w:fldChar w:fldCharType="begin">
          <w:fldData xml:space="preserve">PEVuZE5vdGU+PENpdGU+PEF1dGhvcj5QYW5kaWFuPC9BdXRob3I+PFllYXI+MjAxODwvWWVhcj48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Qc3ljaGFyaXM8L0F1dGhvcj48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QYW5kaWFuPC9BdXRob3I+PFllYXI+MjAxODwvWWVhcj48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Qc3ljaGFyaXM8L0F1dGhvcj48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7D2E17">
        <w:rPr>
          <w:sz w:val="20"/>
          <w:szCs w:val="20"/>
          <w:lang w:val="en-US"/>
        </w:rPr>
      </w:r>
      <w:r w:rsidRPr="007D2E17">
        <w:rPr>
          <w:sz w:val="20"/>
          <w:szCs w:val="20"/>
          <w:lang w:val="en-US"/>
        </w:rPr>
        <w:fldChar w:fldCharType="separate"/>
      </w:r>
      <w:r>
        <w:rPr>
          <w:noProof/>
          <w:sz w:val="20"/>
          <w:szCs w:val="20"/>
          <w:lang w:val="en-US"/>
        </w:rPr>
        <w:t>[10, 42, 85, 92, 93, 96]</w:t>
      </w:r>
      <w:r w:rsidRPr="007D2E17">
        <w:rPr>
          <w:sz w:val="20"/>
          <w:szCs w:val="20"/>
          <w:lang w:val="en-US"/>
        </w:rPr>
        <w:fldChar w:fldCharType="end"/>
      </w:r>
      <w:r>
        <w:rPr>
          <w:sz w:val="20"/>
          <w:szCs w:val="20"/>
          <w:lang w:val="en-US"/>
        </w:rPr>
        <w:t>.</w:t>
      </w:r>
    </w:p>
    <w:p w14:paraId="6286D487" w14:textId="77777777" w:rsidR="00DD1A47" w:rsidRDefault="00DD1A47" w:rsidP="00DD1A47">
      <w:pPr>
        <w:outlineLvl w:val="0"/>
        <w:rPr>
          <w:sz w:val="20"/>
          <w:szCs w:val="20"/>
          <w:lang w:val="en-US"/>
        </w:rPr>
      </w:pPr>
    </w:p>
    <w:p w14:paraId="69941B21" w14:textId="77777777" w:rsidR="00DD1A47" w:rsidRPr="000415B7" w:rsidRDefault="00DD1A47" w:rsidP="00DD1A47">
      <w:pPr>
        <w:pStyle w:val="Textoindependiente"/>
        <w:ind w:firstLine="0"/>
      </w:pPr>
      <w:r>
        <w:rPr>
          <w:i/>
          <w:iCs/>
        </w:rPr>
        <w:t xml:space="preserve">3.2.4. MQ4. How </w:t>
      </w:r>
      <w:r w:rsidRPr="000415B7">
        <w:rPr>
          <w:i/>
          <w:iCs/>
        </w:rPr>
        <w:t xml:space="preserve">can the works be classified depending on the collaborative methodology applied? </w:t>
      </w:r>
    </w:p>
    <w:p w14:paraId="71E1A3E4" w14:textId="77777777" w:rsidR="00DD1A47" w:rsidRDefault="00DD1A47" w:rsidP="00DD1A47">
      <w:pPr>
        <w:jc w:val="both"/>
        <w:outlineLvl w:val="0"/>
        <w:rPr>
          <w:rFonts w:eastAsia="SimSun"/>
          <w:spacing w:val="-1"/>
          <w:sz w:val="20"/>
          <w:szCs w:val="20"/>
          <w:lang w:val="en-US" w:eastAsia="x-none"/>
        </w:rPr>
      </w:pPr>
      <w:r w:rsidRPr="000415B7">
        <w:rPr>
          <w:sz w:val="20"/>
          <w:szCs w:val="20"/>
          <w:lang w:val="en-US"/>
        </w:rPr>
        <w:t>Another interesting issue is the possibility to classify the methodology applied in each of the papers in order to look for usage patterns in order to know which methodologies are more popular. Accordingly, the results are summarized in Table 2 – Section C. It shows that the PrBL is the</w:t>
      </w:r>
      <w:r>
        <w:rPr>
          <w:sz w:val="20"/>
          <w:szCs w:val="20"/>
          <w:lang w:val="en-US"/>
        </w:rPr>
        <w:t xml:space="preserve"> most popular methodology and ChBL has not been applied in many works. We should also point out that some works have applied more than one methodology, such as</w:t>
      </w:r>
      <w:r w:rsidRPr="00754B1F">
        <w:rPr>
          <w:sz w:val="20"/>
          <w:szCs w:val="20"/>
          <w:lang w:val="en-US"/>
        </w:rPr>
        <w:fldChar w:fldCharType="begin">
          <w:fldData xml:space="preserve">PEVuZE5vdGU+PENpdGU+PEF1dGhvcj5WYWxsczwvQXV0aG9yPjxZZWFyPjIwMTc8L1llYXI+PFJl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WYWxsczwvQXV0aG9yPjxZZWFyPjIwMTc8L1llYXI+PFJl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754B1F">
        <w:rPr>
          <w:sz w:val="20"/>
          <w:szCs w:val="20"/>
          <w:lang w:val="en-US"/>
        </w:rPr>
      </w:r>
      <w:r w:rsidRPr="00754B1F">
        <w:rPr>
          <w:sz w:val="20"/>
          <w:szCs w:val="20"/>
          <w:lang w:val="en-US"/>
        </w:rPr>
        <w:fldChar w:fldCharType="separate"/>
      </w:r>
      <w:r>
        <w:rPr>
          <w:noProof/>
          <w:sz w:val="20"/>
          <w:szCs w:val="20"/>
          <w:lang w:val="en-US"/>
        </w:rPr>
        <w:t>[11, 107]</w:t>
      </w:r>
      <w:r w:rsidRPr="00754B1F">
        <w:rPr>
          <w:sz w:val="20"/>
          <w:szCs w:val="20"/>
          <w:lang w:val="en-US"/>
        </w:rPr>
        <w:fldChar w:fldCharType="end"/>
      </w:r>
      <w:r>
        <w:rPr>
          <w:sz w:val="20"/>
          <w:szCs w:val="20"/>
          <w:lang w:val="en-US"/>
        </w:rPr>
        <w:t>.</w:t>
      </w:r>
      <w:r>
        <w:rPr>
          <w:rFonts w:eastAsia="SimSun"/>
          <w:spacing w:val="-1"/>
          <w:sz w:val="20"/>
          <w:szCs w:val="20"/>
          <w:lang w:val="en-US" w:eastAsia="x-none"/>
        </w:rPr>
        <w:t xml:space="preserve"> </w:t>
      </w:r>
    </w:p>
    <w:p w14:paraId="78595909" w14:textId="77777777" w:rsidR="00DD1A47" w:rsidRDefault="00DD1A47" w:rsidP="00DD1A47">
      <w:pPr>
        <w:pStyle w:val="Descripcin"/>
        <w:keepNext/>
        <w:rPr>
          <w:rFonts w:ascii="Times New Roman" w:hAnsi="Times New Roman"/>
          <w:b/>
          <w:color w:val="000000"/>
          <w:highlight w:val="yellow"/>
          <w:lang w:val="en-US"/>
        </w:rPr>
      </w:pPr>
    </w:p>
    <w:p w14:paraId="16B9AE2D" w14:textId="77777777" w:rsidR="00DD1A47" w:rsidRDefault="00DD1A47" w:rsidP="00DD1A47">
      <w:pPr>
        <w:pStyle w:val="Textoindependiente"/>
        <w:ind w:firstLine="0"/>
        <w:rPr>
          <w:i/>
        </w:rPr>
      </w:pPr>
      <w:r>
        <w:rPr>
          <w:i/>
        </w:rPr>
        <w:t>3.2.5. MQ5. How can the works be classified</w:t>
      </w:r>
      <w:r>
        <w:t xml:space="preserve"> </w:t>
      </w:r>
      <w:r>
        <w:rPr>
          <w:i/>
        </w:rPr>
        <w:t>depending on the educational context?</w:t>
      </w:r>
    </w:p>
    <w:p w14:paraId="6C5BAA38" w14:textId="77777777" w:rsidR="00DD1A47" w:rsidRDefault="00DD1A47" w:rsidP="00DD1A47">
      <w:pPr>
        <w:jc w:val="both"/>
        <w:outlineLvl w:val="0"/>
        <w:rPr>
          <w:sz w:val="20"/>
          <w:szCs w:val="20"/>
          <w:lang w:val="en-US"/>
        </w:rPr>
      </w:pPr>
      <w:r>
        <w:rPr>
          <w:sz w:val="20"/>
          <w:szCs w:val="20"/>
          <w:lang w:val="en-US"/>
        </w:rPr>
        <w:t xml:space="preserve">One of the aims of this SMP is to know not only how PD&amp;R is applied but also where it is applied. In this sense, it is interesting to know the educational level where the experiments described by the papers were carried out. Table 2 – Section D classifies the different papers in educational levels. We should point out that not all works described </w:t>
      </w:r>
      <w:r w:rsidRPr="000A5ECE">
        <w:rPr>
          <w:sz w:val="20"/>
          <w:szCs w:val="20"/>
          <w:lang w:val="en-US"/>
        </w:rPr>
        <w:t>specify this level, so they are included in the category “</w:t>
      </w:r>
      <w:r w:rsidRPr="00536583">
        <w:rPr>
          <w:sz w:val="20"/>
          <w:szCs w:val="20"/>
          <w:lang w:val="en-US"/>
        </w:rPr>
        <w:t>Not Specified</w:t>
      </w:r>
      <w:r w:rsidRPr="000A5ECE">
        <w:rPr>
          <w:sz w:val="20"/>
          <w:szCs w:val="20"/>
          <w:lang w:val="en-US"/>
        </w:rPr>
        <w:t>”. From the table it is possible to see more contributions at Middle School level and fewer in Elementary school. There are some works that explore their possible applications in the three K-12 levels</w:t>
      </w:r>
      <w:r>
        <w:rPr>
          <w:sz w:val="20"/>
          <w:szCs w:val="20"/>
          <w:lang w:val="en-US"/>
        </w:rPr>
        <w:fldChar w:fldCharType="begin">
          <w:fldData xml:space="preserve">PEVuZE5vdGU+PENpdGU+PEF1dGhvcj5OYWJlZWw8L0F1dGhvcj48WWVhcj4yMDE3PC9ZZWFyPjxS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OYWJlZWw8L0F1dGhvcj48WWVhcj4yMDE3PC9ZZWFyPjxS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81]</w:t>
      </w:r>
      <w:r>
        <w:rPr>
          <w:sz w:val="20"/>
          <w:szCs w:val="20"/>
          <w:lang w:val="en-US"/>
        </w:rPr>
        <w:fldChar w:fldCharType="end"/>
      </w:r>
      <w:r w:rsidRPr="000A5ECE">
        <w:rPr>
          <w:sz w:val="20"/>
          <w:szCs w:val="20"/>
          <w:lang w:val="en-US"/>
        </w:rPr>
        <w:t xml:space="preserve"> and some linked to more than one, such as</w:t>
      </w:r>
      <w:r>
        <w:rPr>
          <w:sz w:val="20"/>
          <w:szCs w:val="20"/>
          <w:lang w:val="en-US"/>
        </w:rPr>
        <w:fldChar w:fldCharType="begin"/>
      </w:r>
      <w:r>
        <w:rPr>
          <w:sz w:val="20"/>
          <w:szCs w:val="20"/>
          <w:lang w:val="en-US"/>
        </w:rPr>
        <w:instrText xml:space="preserve"> ADDIN EN.CITE &lt;EndNote&gt;&lt;Cite&gt;&lt;Author&gt;Hoffmann&lt;/Author&gt;&lt;Year&gt;2013&lt;/Year&gt;&lt;RecNum&gt;2421&lt;/RecNum&gt;&lt;DisplayText&gt;[57]&lt;/DisplayText&gt;&lt;record&gt;&lt;rec-number&gt;2421&lt;/rec-number&gt;&lt;foreign-keys&gt;&lt;key app="EN" db-id="zfsxwe99u0sd5eefze45r2scd52t0ppwttsa" timestamp="1572367353"&gt;2421&lt;/key&gt;&lt;/foreign-keys&gt;&lt;ref-type name="Conference Paper"&gt;47&lt;/ref-type&gt;&lt;contributors&gt;&lt;authors&gt;&lt;author&gt;Hoffmann, Lena&lt;/author&gt;&lt;author&gt;Franz, Sven&lt;/author&gt;&lt;author&gt;Eilts, Thomas&lt;/author&gt;&lt;author&gt;Wallhoff, Frank&lt;/author&gt;&lt;/authors&gt;&lt;/contributors&gt;&lt;titles&gt;&lt;title&gt;Assistive Technologies Summer School: STEM-subjects and robotics&lt;/title&gt;&lt;secondary-title&gt;2013 International Conference on Advanced ICT and Education (ICAICTE-13)&lt;/secondary-title&gt;&lt;/titles&gt;&lt;pages&gt;296-299&lt;/pages&gt;&lt;dates&gt;&lt;year&gt;2013&lt;/year&gt;&lt;/dates&gt;&lt;pub-location&gt;Hainan, China&lt;/pub-location&gt;&lt;publisher&gt;Atlantis Press&lt;/publisher&gt;&lt;isbn&gt;9078677791&lt;/isbn&gt;&lt;urls&gt;&lt;/urls&gt;&lt;electronic-resource-num&gt;10.2991/icaicte.2013.62&lt;/electronic-resource-num&gt;&lt;/record&gt;&lt;/Cite&gt;&lt;/EndNote&gt;</w:instrText>
      </w:r>
      <w:r>
        <w:rPr>
          <w:sz w:val="20"/>
          <w:szCs w:val="20"/>
          <w:lang w:val="en-US"/>
        </w:rPr>
        <w:fldChar w:fldCharType="separate"/>
      </w:r>
      <w:r>
        <w:rPr>
          <w:noProof/>
          <w:sz w:val="20"/>
          <w:szCs w:val="20"/>
          <w:lang w:val="en-US"/>
        </w:rPr>
        <w:t>[57]</w:t>
      </w:r>
      <w:r>
        <w:rPr>
          <w:sz w:val="20"/>
          <w:szCs w:val="20"/>
          <w:lang w:val="en-US"/>
        </w:rPr>
        <w:fldChar w:fldCharType="end"/>
      </w:r>
      <w:r w:rsidRPr="000A5ECE">
        <w:rPr>
          <w:sz w:val="20"/>
          <w:szCs w:val="20"/>
          <w:lang w:val="en-US"/>
        </w:rPr>
        <w:t xml:space="preserve"> for Elementary and Middle school levels</w:t>
      </w:r>
      <w:r>
        <w:rPr>
          <w:sz w:val="20"/>
          <w:szCs w:val="20"/>
          <w:lang w:val="en-US"/>
        </w:rPr>
        <w:fldChar w:fldCharType="begin"/>
      </w:r>
      <w:r>
        <w:rPr>
          <w:sz w:val="20"/>
          <w:szCs w:val="20"/>
          <w:lang w:val="en-US"/>
        </w:rPr>
        <w:instrText xml:space="preserve"> ADDIN EN.CITE &lt;EndNote&gt;&lt;Cite&gt;&lt;Author&gt;Gucwa&lt;/Author&gt;&lt;Year&gt;2014&lt;/Year&gt;&lt;RecNum&gt;2404&lt;/RecNum&gt;&lt;DisplayText&gt;[52, 79]&lt;/DisplayText&gt;&lt;record&gt;&lt;rec-number&gt;2404&lt;/rec-number&gt;&lt;foreign-keys&gt;&lt;key app="EN" db-id="zfsxwe99u0sd5eefze45r2scd52t0ppwttsa" timestamp="1572367353"&gt;2404&lt;/key&gt;&lt;/foreign-keys&gt;&lt;ref-type name="Conference Paper"&gt;47&lt;/ref-type&gt;&lt;contributors&gt;&lt;authors&gt;&lt;author&gt;Gucwa, KJ&lt;/author&gt;&lt;author&gt;Cheng, Harry H&lt;/author&gt;&lt;/authors&gt;&lt;/contributors&gt;&lt;titles&gt;&lt;title&gt;RoboSim for integrated computing and STEM education&lt;/title&gt;&lt;secondary-title&gt;121st  ASEE Annual Conference &amp;amp; Exposition&lt;/secondary-title&gt;&lt;/titles&gt;&lt;pages&gt;1-17&lt;/pages&gt;&lt;dates&gt;&lt;year&gt;2014&lt;/year&gt;&lt;/dates&gt;&lt;pub-location&gt;Indianapolis&lt;/pub-location&gt;&lt;publisher&gt;American Society for Engineering Education&lt;/publisher&gt;&lt;urls&gt;&lt;/urls&gt;&lt;/record&gt;&lt;/Cite&gt;&lt;Cite&gt;&lt;Author&gt;Miller&lt;/Author&gt;&lt;Year&gt;2018&lt;/Year&gt;&lt;RecNum&gt;2388&lt;/RecNum&gt;&lt;record&gt;&lt;rec-number&gt;2388&lt;/rec-number&gt;&lt;foreign-keys&gt;&lt;key app="EN" db-id="zfsxwe99u0sd5eefze45r2scd52t0ppwttsa" timestamp="1572367353"&gt;2388&lt;/key&gt;&lt;/foreign-keys&gt;&lt;ref-type name="Conference Paper"&gt;47&lt;/ref-type&gt;&lt;contributors&gt;&lt;authors&gt;&lt;author&gt;Miller, Blanca&lt;/author&gt;&lt;author&gt;Kirn, Adam&lt;/author&gt;&lt;author&gt;Anderson, Mercedes&lt;/author&gt;&lt;author&gt;Major, Justin C&lt;/author&gt;&lt;author&gt;Feil-Seifer, David&lt;/author&gt;&lt;author&gt;Jurkiewicz, Melissa&lt;/author&gt;&lt;/authors&gt;&lt;/contributors&gt;&lt;titles&gt;&lt;title&gt;Unplugged Robotics to Increase K-12 Students’ Engineering Interest and Attitudes&lt;/title&gt;&lt;secondary-title&gt;2018 IEEE Frontiers in Education Conference (FIE)&lt;/secondary-title&gt;&lt;/titles&gt;&lt;pages&gt;1-5&lt;/pages&gt;&lt;dates&gt;&lt;year&gt;2018&lt;/year&gt;&lt;/dates&gt;&lt;pub-location&gt;SAN JOSE, CA, USA&lt;/pub-location&gt;&lt;publisher&gt;IEEE&lt;/publisher&gt;&lt;isbn&gt;1538611740&lt;/isbn&gt;&lt;urls&gt;&lt;/urls&gt;&lt;electronic-resource-num&gt;10.1109/FIE.2018.8658959&lt;/electronic-resource-num&gt;&lt;/record&gt;&lt;/Cite&gt;&lt;/EndNote&gt;</w:instrText>
      </w:r>
      <w:r>
        <w:rPr>
          <w:sz w:val="20"/>
          <w:szCs w:val="20"/>
          <w:lang w:val="en-US"/>
        </w:rPr>
        <w:fldChar w:fldCharType="separate"/>
      </w:r>
      <w:r>
        <w:rPr>
          <w:noProof/>
          <w:sz w:val="20"/>
          <w:szCs w:val="20"/>
          <w:lang w:val="en-US"/>
        </w:rPr>
        <w:t>[52, 79]</w:t>
      </w:r>
      <w:r>
        <w:rPr>
          <w:sz w:val="20"/>
          <w:szCs w:val="20"/>
          <w:lang w:val="en-US"/>
        </w:rPr>
        <w:fldChar w:fldCharType="end"/>
      </w:r>
      <w:r w:rsidRPr="000A5ECE">
        <w:rPr>
          <w:sz w:val="20"/>
          <w:szCs w:val="20"/>
          <w:lang w:val="en-US"/>
        </w:rPr>
        <w:t xml:space="preserve"> or for Middle and High School.</w:t>
      </w:r>
      <w:r w:rsidRPr="000A5ECE">
        <w:rPr>
          <w:strike/>
          <w:sz w:val="20"/>
          <w:szCs w:val="20"/>
          <w:lang w:val="en-US"/>
        </w:rPr>
        <w:t xml:space="preserve"> </w:t>
      </w:r>
      <w:r w:rsidRPr="000A5ECE">
        <w:rPr>
          <w:sz w:val="20"/>
          <w:szCs w:val="20"/>
          <w:lang w:val="en-US"/>
        </w:rPr>
        <w:t xml:space="preserve">In </w:t>
      </w:r>
      <w:r w:rsidRPr="00536583">
        <w:rPr>
          <w:sz w:val="20"/>
          <w:szCs w:val="20"/>
          <w:lang w:val="en-US"/>
        </w:rPr>
        <w:t>the “Not Specified” category</w:t>
      </w:r>
      <w:r w:rsidRPr="000A5ECE">
        <w:rPr>
          <w:sz w:val="20"/>
          <w:szCs w:val="20"/>
          <w:lang w:val="en-US"/>
        </w:rPr>
        <w:t xml:space="preserve"> we also have some special cases such as Taylor, who analyzes the students with special needs</w:t>
      </w:r>
      <w:r>
        <w:rPr>
          <w:sz w:val="20"/>
          <w:szCs w:val="20"/>
          <w:lang w:val="en-US"/>
        </w:rPr>
        <w:fldChar w:fldCharType="begin"/>
      </w:r>
      <w:r>
        <w:rPr>
          <w:sz w:val="20"/>
          <w:szCs w:val="20"/>
          <w:lang w:val="en-US"/>
        </w:rPr>
        <w:instrText xml:space="preserve"> ADDIN EN.CITE &lt;EndNote&gt;&lt;Cite&gt;&lt;Author&gt;Taylor&lt;/Author&gt;&lt;Year&gt;2018&lt;/Year&gt;&lt;RecNum&gt;2427&lt;/RecNum&gt;&lt;DisplayText&gt;[105]&lt;/DisplayText&gt;&lt;record&gt;&lt;rec-number&gt;2427&lt;/rec-number&gt;&lt;foreign-keys&gt;&lt;key app="EN" db-id="zfsxwe99u0sd5eefze45r2scd52t0ppwttsa" timestamp="1572367353"&gt;2427&lt;/key&gt;&lt;/foreign-keys&gt;&lt;ref-type name="Journal Article"&gt;17&lt;/ref-type&gt;&lt;contributors&gt;&lt;authors&gt;&lt;author&gt;Taylor, Matthew S.&lt;/author&gt;&lt;/authors&gt;&lt;/contributors&gt;&lt;titles&gt;&lt;title&gt;Computer Programming With Pre-K Through First-Grade Students With Intellectual Disabilities&lt;/title&gt;&lt;secondary-title&gt;The Journal of Special Education&lt;/secondary-title&gt;&lt;/titles&gt;&lt;periodical&gt;&lt;full-title&gt;The Journal of Special Education&lt;/full-title&gt;&lt;/periodical&gt;&lt;pages&gt;78-88&lt;/pages&gt;&lt;volume&gt;52&lt;/volume&gt;&lt;number&gt;2&lt;/number&gt;&lt;dates&gt;&lt;year&gt;2018&lt;/year&gt;&lt;pub-dates&gt;&lt;date&gt;2018/08/01&lt;/date&gt;&lt;/pub-dates&gt;&lt;/dates&gt;&lt;publisher&gt;SAGE Publications Inc&lt;/publisher&gt;&lt;isbn&gt;0022-4669&lt;/isbn&gt;&lt;urls&gt;&lt;related-urls&gt;&lt;url&gt;https://doi.org/10.1177/0022466918761120&lt;/url&gt;&lt;/related-urls&gt;&lt;/urls&gt;&lt;electronic-resource-num&gt;10.1177/0022466918761120&lt;/electronic-resource-num&gt;&lt;access-date&gt;2019/09/07&lt;/access-date&gt;&lt;/record&gt;&lt;/Cite&gt;&lt;/EndNote&gt;</w:instrText>
      </w:r>
      <w:r>
        <w:rPr>
          <w:sz w:val="20"/>
          <w:szCs w:val="20"/>
          <w:lang w:val="en-US"/>
        </w:rPr>
        <w:fldChar w:fldCharType="separate"/>
      </w:r>
      <w:r>
        <w:rPr>
          <w:noProof/>
          <w:sz w:val="20"/>
          <w:szCs w:val="20"/>
          <w:lang w:val="en-US"/>
        </w:rPr>
        <w:t>[105]</w:t>
      </w:r>
      <w:r>
        <w:rPr>
          <w:sz w:val="20"/>
          <w:szCs w:val="20"/>
          <w:lang w:val="en-US"/>
        </w:rPr>
        <w:fldChar w:fldCharType="end"/>
      </w:r>
      <w:r w:rsidRPr="000A5ECE">
        <w:rPr>
          <w:sz w:val="20"/>
          <w:szCs w:val="20"/>
          <w:lang w:val="en-US"/>
        </w:rPr>
        <w:t>, or Burbaitè et al.</w:t>
      </w:r>
      <w:r>
        <w:rPr>
          <w:sz w:val="20"/>
          <w:szCs w:val="20"/>
          <w:lang w:val="en-US"/>
        </w:rPr>
        <w:fldChar w:fldCharType="begin"/>
      </w:r>
      <w:r>
        <w:rPr>
          <w:sz w:val="20"/>
          <w:szCs w:val="20"/>
          <w:lang w:val="en-US"/>
        </w:rPr>
        <w:instrText xml:space="preserve"> ADDIN EN.CITE &lt;EndNote&gt;&lt;Cite&gt;&lt;Author&gt;Burbaitė&lt;/Author&gt;&lt;Year&gt;2018&lt;/Year&gt;&lt;RecNum&gt;2416&lt;/RecNum&gt;&lt;DisplayText&gt;[22]&lt;/DisplayText&gt;&lt;record&gt;&lt;rec-number&gt;2416&lt;/rec-number&gt;&lt;foreign-keys&gt;&lt;key app="EN" db-id="zfsxwe99u0sd5eefze45r2scd52t0ppwttsa" timestamp="1572367353"&gt;2416&lt;/key&gt;&lt;/foreign-keys&gt;&lt;ref-type name="Conference Paper"&gt;47&lt;/ref-type&gt;&lt;contributors&gt;&lt;authors&gt;&lt;author&gt;R. Burbaitė&lt;/author&gt;&lt;author&gt;V. Drąsutė&lt;/author&gt;&lt;author&gt;V. Štuikys&lt;/author&gt;&lt;/authors&gt;&lt;/contributors&gt;&lt;titles&gt;&lt;title&gt;Integration of computational thinking skills in STEM-driven computer science education&lt;/title&gt;&lt;secondary-title&gt;2018 IEEE Global Engineering Education Conference (EDUCON)&lt;/secondary-title&gt;&lt;alt-title&gt;2018 IEEE Global Engineering Education Conference (EDUCON)&lt;/alt-title&gt;&lt;/titles&gt;&lt;pages&gt;1824-1832&lt;/pages&gt;&lt;keywords&gt;&lt;keyword&gt;computer science education&lt;/keyword&gt;&lt;keyword&gt;educational courses&lt;/keyword&gt;&lt;keyword&gt;educational institutions&lt;/keyword&gt;&lt;keyword&gt;STEM&lt;/keyword&gt;&lt;keyword&gt;fundamental programming concepts&lt;/keyword&gt;&lt;keyword&gt;CS education challenges&lt;/keyword&gt;&lt;keyword&gt;educational tools&lt;/keyword&gt;&lt;keyword&gt;CT skills&lt;/keyword&gt;&lt;keyword&gt;STEM-driven aspects&lt;/keyword&gt;&lt;keyword&gt;educational environment&lt;/keyword&gt;&lt;keyword&gt;computational thinking skills&lt;/keyword&gt;&lt;keyword&gt;problem solving skills&lt;/keyword&gt;&lt;keyword&gt;STEM-driven CS education approach&lt;/keyword&gt;&lt;keyword&gt;Engineering education&lt;/keyword&gt;&lt;keyword&gt;Conferences&lt;/keyword&gt;&lt;keyword&gt;Three-dimensional displays&lt;/keyword&gt;&lt;keyword&gt;Computational Thinking&lt;/keyword&gt;&lt;keyword&gt;STEM-Driven education&lt;/keyword&gt;&lt;keyword&gt;STEM-driven CS education&lt;/keyword&gt;&lt;keyword&gt;Revised Bloom&amp;apos;s Taxonomy&lt;/keyword&gt;&lt;/keywords&gt;&lt;dates&gt;&lt;year&gt;2018&lt;/year&gt;&lt;pub-dates&gt;&lt;date&gt;17-20 April 2018&lt;/date&gt;&lt;/pub-dates&gt;&lt;/dates&gt;&lt;pub-location&gt;Tenerife, Spain&lt;/pub-location&gt;&lt;publisher&gt;IEEE&lt;/publisher&gt;&lt;isbn&gt;2165-9567&lt;/isbn&gt;&lt;urls&gt;&lt;/urls&gt;&lt;electronic-resource-num&gt;10.1109/EDUCON.2018.8363456&lt;/electronic-resource-num&gt;&lt;/record&gt;&lt;/Cite&gt;&lt;/EndNote&gt;</w:instrText>
      </w:r>
      <w:r>
        <w:rPr>
          <w:sz w:val="20"/>
          <w:szCs w:val="20"/>
          <w:lang w:val="en-US"/>
        </w:rPr>
        <w:fldChar w:fldCharType="separate"/>
      </w:r>
      <w:r>
        <w:rPr>
          <w:noProof/>
          <w:sz w:val="20"/>
          <w:szCs w:val="20"/>
          <w:lang w:val="en-US"/>
        </w:rPr>
        <w:t>[22]</w:t>
      </w:r>
      <w:r>
        <w:rPr>
          <w:sz w:val="20"/>
          <w:szCs w:val="20"/>
          <w:lang w:val="en-US"/>
        </w:rPr>
        <w:fldChar w:fldCharType="end"/>
      </w:r>
      <w:r w:rsidRPr="000A5ECE">
        <w:rPr>
          <w:sz w:val="20"/>
          <w:szCs w:val="20"/>
          <w:lang w:val="en-US"/>
        </w:rPr>
        <w:t>, who</w:t>
      </w:r>
      <w:r>
        <w:rPr>
          <w:sz w:val="20"/>
          <w:szCs w:val="20"/>
          <w:lang w:val="en-US"/>
        </w:rPr>
        <w:t xml:space="preserve"> consider the application in formal and non-formal learning environments. In this case it is also possible to consider the impact of the use of PD&amp;R based on the context.</w:t>
      </w:r>
    </w:p>
    <w:p w14:paraId="139E1730" w14:textId="77777777" w:rsidR="00DD1A47" w:rsidRDefault="00DD1A47" w:rsidP="00DD1A47">
      <w:pPr>
        <w:jc w:val="both"/>
        <w:outlineLvl w:val="0"/>
        <w:rPr>
          <w:sz w:val="20"/>
          <w:szCs w:val="20"/>
          <w:lang w:val="en-US"/>
        </w:rPr>
      </w:pPr>
      <w:r w:rsidRPr="000A5ECE">
        <w:rPr>
          <w:sz w:val="20"/>
          <w:szCs w:val="20"/>
          <w:lang w:val="en-US"/>
        </w:rPr>
        <w:t>We have also analyzed the number of students involved in the experiments – a total of 7428 students – that involve a great number of students, especially competitions such as</w:t>
      </w:r>
      <w:r>
        <w:rPr>
          <w:sz w:val="20"/>
          <w:szCs w:val="20"/>
          <w:lang w:val="en-US"/>
        </w:rPr>
        <w:fldChar w:fldCharType="begin"/>
      </w:r>
      <w:r>
        <w:rPr>
          <w:sz w:val="20"/>
          <w:szCs w:val="20"/>
          <w:lang w:val="en-US"/>
        </w:rPr>
        <w:instrText xml:space="preserve"> ADDIN EN.CITE &lt;EndNote&gt;&lt;Cite&gt;&lt;Author&gt;Chung&lt;/Author&gt;&lt;Year&gt;2017&lt;/Year&gt;&lt;RecNum&gt;2442&lt;/RecNum&gt;&lt;DisplayText&gt;[26, 37]&lt;/DisplayText&gt;&lt;record&gt;&lt;rec-number&gt;2442&lt;/rec-number&gt;&lt;foreign-keys&gt;&lt;key app="EN" db-id="zfsxwe99u0sd5eefze45r2scd52t0ppwttsa" timestamp="1572367353"&gt;2442&lt;/key&gt;&lt;/foreign-keys&gt;&lt;ref-type name="Book Section"&gt;5&lt;/ref-type&gt;&lt;contributors&gt;&lt;authors&gt;&lt;author&gt;Chung, ChanJin&lt;/author&gt;&lt;author&gt;Cartwright, Christopher&lt;/author&gt;&lt;author&gt;DeRose, Joe&lt;/author&gt;&lt;/authors&gt;&lt;secondary-authors&gt;&lt;author&gt;Khine, Myint Swe&lt;/author&gt;&lt;/secondary-authors&gt;&lt;/contributors&gt;&lt;titles&gt;&lt;title&gt;Robotics Festival and Competitions Designed for STEM+C Education&lt;/title&gt;&lt;secondary-title&gt;Robotics in STEM Education: Redesigning the Learning Experience&lt;/secondary-title&gt;&lt;/titles&gt;&lt;pages&gt;131-170&lt;/pages&gt;&lt;dates&gt;&lt;year&gt;2017&lt;/year&gt;&lt;/dates&gt;&lt;pub-location&gt;Cham&lt;/pub-location&gt;&lt;publisher&gt;Springer International Publishing&lt;/publisher&gt;&lt;isbn&gt;978-3-319-57786-9&lt;/isbn&gt;&lt;label&gt;Chung2017&lt;/label&gt;&lt;urls&gt;&lt;related-urls&gt;&lt;url&gt;https://doi.org/10.1007/978-3-319-57786-9_6&lt;/url&gt;&lt;/related-urls&gt;&lt;/urls&gt;&lt;electronic-resource-num&gt;10.1007/978-3-319-57786-9_6&lt;/electronic-resource-num&gt;&lt;/record&gt;&lt;/Cite&gt;&lt;Cite&gt;&lt;Author&gt;Eguchi&lt;/Author&gt;&lt;Year&gt;2016&lt;/Year&gt;&lt;RecNum&gt;2418&lt;/RecNum&gt;&lt;record&gt;&lt;rec-number&gt;2418&lt;/rec-number&gt;&lt;foreign-keys&gt;&lt;key app="EN" db-id="zfsxwe99u0sd5eefze45r2scd52t0ppwttsa" timestamp="1572367353"&gt;2418&lt;/key&gt;&lt;/foreign-keys&gt;&lt;ref-type name="Journal Article"&gt;17&lt;/ref-type&gt;&lt;contributors&gt;&lt;authors&gt;&lt;author&gt;Eguchi, Amy&lt;/author&gt;&lt;/authors&gt;&lt;/contributors&gt;&lt;titles&gt;&lt;title&gt;RoboCupJunior for promoting STEM education, 21st century skills, and technological advancement through robotics competition&lt;/title&gt;&lt;secondary-title&gt;Robotics and Autonomous Systems&lt;/secondary-title&gt;&lt;/titles&gt;&lt;periodical&gt;&lt;full-title&gt;Robotics and Autonomous Systems&lt;/full-title&gt;&lt;/periodical&gt;&lt;pages&gt;692-699&lt;/pages&gt;&lt;volume&gt;75&lt;/volume&gt;&lt;num-vols&gt;B&lt;/num-vols&gt;&lt;dates&gt;&lt;year&gt;2016&lt;/year&gt;&lt;/dates&gt;&lt;isbn&gt;0921-8890&lt;/isbn&gt;&lt;urls&gt;&lt;/urls&gt;&lt;electronic-resource-num&gt;10.1016/j.robot.2015.05.013&lt;/electronic-resource-num&gt;&lt;/record&gt;&lt;/Cite&gt;&lt;/EndNote&gt;</w:instrText>
      </w:r>
      <w:r>
        <w:rPr>
          <w:sz w:val="20"/>
          <w:szCs w:val="20"/>
          <w:lang w:val="en-US"/>
        </w:rPr>
        <w:fldChar w:fldCharType="separate"/>
      </w:r>
      <w:r>
        <w:rPr>
          <w:noProof/>
          <w:sz w:val="20"/>
          <w:szCs w:val="20"/>
          <w:lang w:val="en-US"/>
        </w:rPr>
        <w:t>[26, 37]</w:t>
      </w:r>
      <w:r>
        <w:rPr>
          <w:sz w:val="20"/>
          <w:szCs w:val="20"/>
          <w:lang w:val="en-US"/>
        </w:rPr>
        <w:fldChar w:fldCharType="end"/>
      </w:r>
      <w:r w:rsidRPr="000A5ECE">
        <w:rPr>
          <w:sz w:val="20"/>
          <w:szCs w:val="20"/>
          <w:lang w:val="en-US"/>
        </w:rPr>
        <w:t>. The maximum number of students involved is 2500 and the minimum 5. The average is 189.4 and standard deviation 368.05. Some experiments were applied to different groups with different numbers of students and several times, so they have also a high number of individuals involved</w:t>
      </w:r>
      <w:r>
        <w:rPr>
          <w:sz w:val="20"/>
          <w:szCs w:val="20"/>
          <w:lang w:val="en-US"/>
        </w:rPr>
        <w:fldChar w:fldCharType="begin">
          <w:fldData xml:space="preserve">PEVuZE5vdGU+PENpdGU+PEF1dGhvcj5CYXJnZXI8L0F1dGhvcj48WWVhcj4yMDE1PC9ZZWFyPjxS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FZ3VjaGk8L0F1dGhvcj48WWVhcj4yMDE2PC9ZZWFyPjxSZWNOdW0+MjQxODwvUmVjTnVt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</w:fldData>
        </w:fldChar>
      </w:r>
      <w:r>
        <w:rPr>
          <w:sz w:val="20"/>
          <w:szCs w:val="20"/>
          <w:lang w:val="en-US"/>
        </w:rPr>
        <w:instrText xml:space="preserve"> ADDIN EN.CITE </w:instrText>
      </w:r>
      <w:r>
        <w:rPr>
          <w:sz w:val="20"/>
          <w:szCs w:val="20"/>
          <w:lang w:val="en-US"/>
        </w:rPr>
        <w:fldChar w:fldCharType="begin">
          <w:fldData xml:space="preserve">PEVuZE5vdGU+PENpdGU+PEF1dGhvcj5CYXJnZXI8L0F1dGhvcj48WWVhcj4yMDE1PC9ZZWFyPjxS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FZ3VjaGk8L0F1dGhvcj48WWVhcj4yMDE2PC9ZZWFyPjxSZWNOdW0+MjQxODwvUmVjTnVt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12, 16, 37, 107]</w:t>
      </w:r>
      <w:r>
        <w:rPr>
          <w:sz w:val="20"/>
          <w:szCs w:val="20"/>
          <w:lang w:val="en-US"/>
        </w:rPr>
        <w:fldChar w:fldCharType="end"/>
      </w:r>
      <w:r w:rsidRPr="000A5ECE">
        <w:rPr>
          <w:sz w:val="20"/>
          <w:szCs w:val="20"/>
          <w:lang w:val="en-US"/>
        </w:rPr>
        <w:t>. Figure 4 shows the works distribution by students involved. It is evident that the most common activities involved less than 50 students.</w:t>
      </w:r>
    </w:p>
    <w:p w14:paraId="32EC5532" w14:textId="77777777" w:rsidR="00DD1A47" w:rsidRDefault="00DD1A47" w:rsidP="00DD1A47">
      <w:pPr>
        <w:jc w:val="both"/>
        <w:outlineLvl w:val="0"/>
        <w:rPr>
          <w:sz w:val="20"/>
          <w:szCs w:val="20"/>
          <w:lang w:val="en-US"/>
        </w:rPr>
      </w:pPr>
    </w:p>
    <w:p w14:paraId="2F8D20F4" w14:textId="77777777" w:rsidR="00DD1A47" w:rsidRDefault="00DD1A47" w:rsidP="00DD1A47">
      <w:pPr>
        <w:jc w:val="both"/>
        <w:outlineLvl w:val="0"/>
        <w:rPr>
          <w:sz w:val="20"/>
          <w:szCs w:val="20"/>
          <w:lang w:val="en-US"/>
        </w:rPr>
      </w:pPr>
      <w:r>
        <w:rPr>
          <w:noProof/>
          <w:sz w:val="20"/>
          <w:szCs w:val="20"/>
          <w:lang w:val="en-US"/>
        </w:rPr>
        <w:lastRenderedPageBreak/>
        <w:drawing>
          <wp:inline distT="0" distB="0" distL="0" distR="0" wp14:anchorId="3D451FCC" wp14:editId="0866C723">
            <wp:extent cx="5396230" cy="3772535"/>
            <wp:effectExtent l="0" t="0" r="1270" b="0"/>
            <wp:docPr id="2" name="Imagen 2"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6230" cy="3772535"/>
                    </a:xfrm>
                    <a:prstGeom prst="rect">
                      <a:avLst/>
                    </a:prstGeom>
                  </pic:spPr>
                </pic:pic>
              </a:graphicData>
            </a:graphic>
          </wp:inline>
        </w:drawing>
      </w:r>
    </w:p>
    <w:p w14:paraId="5435F68C" w14:textId="77777777" w:rsidR="00DD1A47" w:rsidRDefault="00DD1A47" w:rsidP="00DD1A47">
      <w:pPr>
        <w:pStyle w:val="Textoindependiente"/>
        <w:ind w:left="648" w:firstLine="0"/>
        <w:jc w:val="center"/>
      </w:pPr>
      <w:r>
        <w:t>PLACE FIGURE 4 HERE</w:t>
      </w:r>
    </w:p>
    <w:p w14:paraId="354044C2" w14:textId="77777777" w:rsidR="00DD1A47" w:rsidRDefault="00DD1A47" w:rsidP="00DD1A47">
      <w:pPr>
        <w:pStyle w:val="Descripcin"/>
        <w:jc w:val="center"/>
        <w:rPr>
          <w:rFonts w:ascii="Times New Roman" w:hAnsi="Times New Roman"/>
          <w:i w:val="0"/>
          <w:color w:val="000000"/>
          <w:lang w:val="en-US"/>
        </w:rPr>
      </w:pPr>
      <w:r>
        <w:rPr>
          <w:rFonts w:ascii="Times New Roman" w:hAnsi="Times New Roman"/>
          <w:i w:val="0"/>
          <w:color w:val="000000"/>
          <w:lang w:val="en-US"/>
        </w:rPr>
        <w:t>Figure 4. – Percentage of works per students involved in them</w:t>
      </w:r>
    </w:p>
    <w:p w14:paraId="7D9A8F87" w14:textId="77777777" w:rsidR="00DD1A47" w:rsidRDefault="00DD1A47" w:rsidP="00DD1A47">
      <w:pPr>
        <w:pStyle w:val="Descripcin"/>
        <w:keepNext/>
        <w:rPr>
          <w:rFonts w:ascii="Times New Roman" w:hAnsi="Times New Roman"/>
          <w:color w:val="000000"/>
          <w:lang w:val="en-US"/>
        </w:rPr>
      </w:pPr>
      <w:r>
        <w:rPr>
          <w:rFonts w:ascii="Times New Roman" w:hAnsi="Times New Roman"/>
          <w:color w:val="000000"/>
          <w:lang w:val="en-US"/>
        </w:rPr>
        <w:t>Table 2. Distribution of selected works for MQ2, MQ3, MQ4 and MQ5</w:t>
      </w:r>
    </w:p>
    <w:tbl>
      <w:tblPr>
        <w:tblStyle w:val="Tabladecuadrcula4"/>
        <w:tblW w:w="0" w:type="auto"/>
        <w:tblLayout w:type="fixed"/>
        <w:tblLook w:val="04A0" w:firstRow="1" w:lastRow="0" w:firstColumn="1" w:lastColumn="0" w:noHBand="0" w:noVBand="1"/>
      </w:tblPr>
      <w:tblGrid>
        <w:gridCol w:w="2405"/>
        <w:gridCol w:w="5219"/>
        <w:gridCol w:w="864"/>
      </w:tblGrid>
      <w:tr w:rsidR="00DD1A47" w:rsidRPr="00937D75" w14:paraId="3C8228F4" w14:textId="77777777" w:rsidTr="000E3A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FFFFFF" w:themeColor="background1"/>
            </w:tcBorders>
            <w:vAlign w:val="center"/>
          </w:tcPr>
          <w:p w14:paraId="2D813211" w14:textId="77777777" w:rsidR="00DD1A47" w:rsidRPr="00937D75" w:rsidRDefault="00DD1A47" w:rsidP="000E3A63">
            <w:pPr>
              <w:pStyle w:val="Textoindependiente"/>
              <w:spacing w:after="0"/>
              <w:ind w:firstLine="0"/>
              <w:jc w:val="center"/>
            </w:pPr>
            <w:r w:rsidRPr="00937D75">
              <w:t>Description</w:t>
            </w:r>
          </w:p>
        </w:tc>
        <w:tc>
          <w:tcPr>
            <w:tcW w:w="5219" w:type="dxa"/>
            <w:tcBorders>
              <w:left w:val="single" w:sz="4" w:space="0" w:color="FFFFFF" w:themeColor="background1"/>
              <w:right w:val="single" w:sz="4" w:space="0" w:color="FFFFFF" w:themeColor="background1"/>
            </w:tcBorders>
            <w:vAlign w:val="center"/>
          </w:tcPr>
          <w:p w14:paraId="506A921D" w14:textId="77777777" w:rsidR="00DD1A47" w:rsidRPr="00937D75" w:rsidRDefault="00DD1A47" w:rsidP="000E3A63">
            <w:pPr>
              <w:pStyle w:val="Textoindependiente"/>
              <w:spacing w:after="0"/>
              <w:ind w:firstLine="0"/>
              <w:jc w:val="center"/>
              <w:cnfStyle w:val="100000000000" w:firstRow="1" w:lastRow="0" w:firstColumn="0" w:lastColumn="0" w:oddVBand="0" w:evenVBand="0" w:oddHBand="0" w:evenHBand="0" w:firstRowFirstColumn="0" w:firstRowLastColumn="0" w:lastRowFirstColumn="0" w:lastRowLastColumn="0"/>
            </w:pPr>
            <w:r w:rsidRPr="00937D75">
              <w:t>References</w:t>
            </w:r>
          </w:p>
        </w:tc>
        <w:tc>
          <w:tcPr>
            <w:tcW w:w="0" w:type="dxa"/>
            <w:tcBorders>
              <w:left w:val="single" w:sz="4" w:space="0" w:color="FFFFFF" w:themeColor="background1"/>
            </w:tcBorders>
            <w:vAlign w:val="center"/>
          </w:tcPr>
          <w:p w14:paraId="23743782" w14:textId="77777777" w:rsidR="00DD1A47" w:rsidRPr="00937D75" w:rsidRDefault="00DD1A47" w:rsidP="000E3A63">
            <w:pPr>
              <w:pStyle w:val="Textoindependiente"/>
              <w:spacing w:after="0"/>
              <w:ind w:firstLine="0"/>
              <w:jc w:val="center"/>
              <w:cnfStyle w:val="100000000000" w:firstRow="1" w:lastRow="0" w:firstColumn="0" w:lastColumn="0" w:oddVBand="0" w:evenVBand="0" w:oddHBand="0" w:evenHBand="0" w:firstRowFirstColumn="0" w:firstRowLastColumn="0" w:lastRowFirstColumn="0" w:lastRowLastColumn="0"/>
            </w:pPr>
            <w:r w:rsidRPr="00937D75">
              <w:t># Studies</w:t>
            </w:r>
          </w:p>
        </w:tc>
      </w:tr>
      <w:tr w:rsidR="00DD1A47" w:rsidRPr="00937D75" w14:paraId="435D0C4C"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8" w:type="dxa"/>
            <w:gridSpan w:val="3"/>
            <w:shd w:val="pct20" w:color="auto" w:fill="auto"/>
            <w:vAlign w:val="center"/>
          </w:tcPr>
          <w:p w14:paraId="6869F15B" w14:textId="77777777" w:rsidR="00DD1A47" w:rsidRPr="00937D75" w:rsidRDefault="00DD1A47" w:rsidP="000E3A63">
            <w:pPr>
              <w:pStyle w:val="Textoindependiente"/>
              <w:ind w:firstLine="0"/>
              <w:rPr>
                <w:bCs w:val="0"/>
              </w:rPr>
            </w:pPr>
            <w:r w:rsidRPr="00937D75">
              <w:rPr>
                <w:bCs w:val="0"/>
              </w:rPr>
              <w:t>Section A – Associated Benefits</w:t>
            </w:r>
          </w:p>
        </w:tc>
      </w:tr>
      <w:tr w:rsidR="00DD1A47" w:rsidRPr="00937D75" w14:paraId="221FD948" w14:textId="77777777" w:rsidTr="000E3A63">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63AD8A16" w14:textId="77777777" w:rsidR="00DD1A47" w:rsidRPr="00937D75" w:rsidRDefault="00DD1A47" w:rsidP="000E3A63">
            <w:pPr>
              <w:pStyle w:val="Textoindependiente"/>
              <w:spacing w:after="0"/>
              <w:ind w:firstLine="0"/>
              <w:jc w:val="right"/>
              <w:rPr>
                <w:b w:val="0"/>
              </w:rPr>
            </w:pPr>
            <w:r w:rsidRPr="00937D75">
              <w:rPr>
                <w:b w:val="0"/>
              </w:rPr>
              <w:t>Technology</w:t>
            </w:r>
          </w:p>
        </w:tc>
        <w:tc>
          <w:tcPr>
            <w:tcW w:w="5219" w:type="dxa"/>
            <w:shd w:val="clear" w:color="auto" w:fill="auto"/>
          </w:tcPr>
          <w:p w14:paraId="13975CF7" w14:textId="77777777" w:rsidR="00DD1A47" w:rsidRPr="00937D75"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937D75">
              <w:rPr>
                <w:sz w:val="20"/>
                <w:szCs w:val="20"/>
                <w:lang w:val="en-US"/>
              </w:rPr>
              <w:fldChar w:fldCharType="begin">
                <w:fldData xml:space="preserve">PEVuZE5vdGU+PENpdGU+PEF1dGhvcj5NaWxsZXI8L0F1dGhvcj48WWVhcj4yMDE4PC9ZZWFyPjxS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NaWxsZXI8L0F1dGhvcj48WWVhcj4yMDE4PC9ZZWFyPjxS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937D75">
              <w:rPr>
                <w:sz w:val="20"/>
                <w:szCs w:val="20"/>
                <w:lang w:val="en-US"/>
              </w:rPr>
            </w:r>
            <w:r w:rsidRPr="00937D75">
              <w:rPr>
                <w:sz w:val="20"/>
                <w:szCs w:val="20"/>
                <w:lang w:val="en-US"/>
              </w:rPr>
              <w:fldChar w:fldCharType="separate"/>
            </w:r>
            <w:r>
              <w:rPr>
                <w:noProof/>
                <w:sz w:val="20"/>
                <w:szCs w:val="20"/>
                <w:lang w:val="en-US"/>
              </w:rPr>
              <w:t>[21, 35, 51, 52, 61, 76, 78, 79, 81, 85, 86, 87, 93, 97, 109]</w:t>
            </w:r>
            <w:r w:rsidRPr="00937D75">
              <w:rPr>
                <w:sz w:val="20"/>
                <w:szCs w:val="20"/>
                <w:lang w:val="en-US"/>
              </w:rPr>
              <w:fldChar w:fldCharType="end"/>
            </w:r>
          </w:p>
        </w:tc>
        <w:tc>
          <w:tcPr>
            <w:tcW w:w="864" w:type="dxa"/>
            <w:shd w:val="clear" w:color="auto" w:fill="auto"/>
            <w:vAlign w:val="center"/>
          </w:tcPr>
          <w:p w14:paraId="30D62395"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15</w:t>
            </w:r>
          </w:p>
        </w:tc>
      </w:tr>
      <w:tr w:rsidR="00DD1A47" w:rsidRPr="00937D75" w14:paraId="227AC79B"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3ADF63F1" w14:textId="77777777" w:rsidR="00DD1A47" w:rsidRPr="00937D75" w:rsidRDefault="00DD1A47" w:rsidP="000E3A63">
            <w:pPr>
              <w:pStyle w:val="Textoindependiente"/>
              <w:spacing w:after="0"/>
              <w:ind w:firstLine="0"/>
              <w:jc w:val="right"/>
              <w:rPr>
                <w:b w:val="0"/>
              </w:rPr>
            </w:pPr>
            <w:r w:rsidRPr="00937D75">
              <w:rPr>
                <w:b w:val="0"/>
              </w:rPr>
              <w:t>Methodologies</w:t>
            </w:r>
          </w:p>
        </w:tc>
        <w:tc>
          <w:tcPr>
            <w:tcW w:w="5219" w:type="dxa"/>
            <w:shd w:val="clear" w:color="auto" w:fill="auto"/>
          </w:tcPr>
          <w:p w14:paraId="2709E4A7" w14:textId="77777777" w:rsidR="00DD1A47" w:rsidRPr="00937D75" w:rsidRDefault="00DD1A47" w:rsidP="000E3A63">
            <w:pPr>
              <w:jc w:val="center"/>
              <w:cnfStyle w:val="000000100000" w:firstRow="0" w:lastRow="0" w:firstColumn="0" w:lastColumn="0" w:oddVBand="0" w:evenVBand="0" w:oddHBand="1" w:evenHBand="0" w:firstRowFirstColumn="0" w:firstRowLastColumn="0" w:lastRowFirstColumn="0" w:lastRowLastColumn="0"/>
            </w:pPr>
            <w:r w:rsidRPr="00937D75">
              <w:rPr>
                <w:sz w:val="20"/>
                <w:szCs w:val="20"/>
                <w:lang w:val="en-US"/>
              </w:rPr>
              <w:fldChar w:fldCharType="begin">
                <w:fldData xml:space="preserve">eS10aXRsZT48L3RpdGxlcz48cGFnZXM+MTczLTE5NDwvcGFnZXM+PGRhdGVzPjx5ZWFyPjIwMTY8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</w:fldData>
              </w:fldChar>
            </w:r>
            <w:r>
              <w:rPr>
                <w:sz w:val="20"/>
                <w:szCs w:val="20"/>
                <w:lang w:val="en-US"/>
              </w:rPr>
              <w:instrText xml:space="preserve"> ADDIN EN.CITE </w:instrText>
            </w:r>
            <w:r>
              <w:rPr>
                <w:sz w:val="20"/>
                <w:szCs w:val="20"/>
                <w:lang w:val="en-US"/>
              </w:rPr>
              <w:fldChar w:fldCharType="begin">
                <w:fldData xml:space="preserve">PEVuZE5vdGU+PENpdGU+PEF1dGhvcj5QYW5kaWFuPC9BdXRob3I+PFllYXI+MjAxODwvWWVhcj48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==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fldChar w:fldCharType="begin">
                <w:fldData xml:space="preserve">eS10aXRsZT48L3RpdGxlcz48cGFnZXM+MTczLTE5NDwvcGFnZXM+PGRhdGVzPjx5ZWFyPjIwMTY8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937D75">
              <w:rPr>
                <w:sz w:val="20"/>
                <w:szCs w:val="20"/>
                <w:lang w:val="en-US"/>
              </w:rPr>
            </w:r>
            <w:r w:rsidRPr="00937D75">
              <w:rPr>
                <w:sz w:val="20"/>
                <w:szCs w:val="20"/>
                <w:lang w:val="en-US"/>
              </w:rPr>
              <w:fldChar w:fldCharType="separate"/>
            </w:r>
            <w:r>
              <w:rPr>
                <w:noProof/>
                <w:sz w:val="20"/>
                <w:szCs w:val="20"/>
                <w:lang w:val="en-US"/>
              </w:rPr>
              <w:t>[10, 11, 20, 21, 24, 26, 30, 31, 37, 38, 44, 48, 49, 51, 61, 64, 65, 73, 74, 76, 81, 85, 87, 90, 93, 104, 109, 111, 112]</w:t>
            </w:r>
            <w:r w:rsidRPr="00937D75">
              <w:rPr>
                <w:sz w:val="20"/>
                <w:szCs w:val="20"/>
                <w:lang w:val="en-US"/>
              </w:rPr>
              <w:fldChar w:fldCharType="end"/>
            </w:r>
          </w:p>
        </w:tc>
        <w:tc>
          <w:tcPr>
            <w:tcW w:w="864" w:type="dxa"/>
            <w:shd w:val="clear" w:color="auto" w:fill="auto"/>
            <w:vAlign w:val="center"/>
          </w:tcPr>
          <w:p w14:paraId="419594D0"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t>29</w:t>
            </w:r>
          </w:p>
        </w:tc>
      </w:tr>
      <w:tr w:rsidR="00DD1A47" w:rsidRPr="00937D75" w14:paraId="16E6FBEF" w14:textId="77777777" w:rsidTr="000E3A63">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5B484931" w14:textId="77777777" w:rsidR="00DD1A47" w:rsidRPr="00937D75" w:rsidRDefault="00DD1A47" w:rsidP="000E3A63">
            <w:pPr>
              <w:pStyle w:val="Textoindependiente"/>
              <w:spacing w:after="0"/>
              <w:ind w:firstLine="0"/>
              <w:jc w:val="right"/>
              <w:rPr>
                <w:b w:val="0"/>
              </w:rPr>
            </w:pPr>
            <w:r w:rsidRPr="00937D75">
              <w:rPr>
                <w:b w:val="0"/>
              </w:rPr>
              <w:t>Competencies Acquisition</w:t>
            </w:r>
          </w:p>
        </w:tc>
        <w:tc>
          <w:tcPr>
            <w:tcW w:w="5219" w:type="dxa"/>
            <w:shd w:val="clear" w:color="auto" w:fill="auto"/>
          </w:tcPr>
          <w:p w14:paraId="7F2CCC5E"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rPr>
                <w:lang w:val="es-ES"/>
              </w:rPr>
              <w:fldChar w:fldCharType="begin">
                <w:fldData xml:space="preserve">PEVuZE5vdGU+PENpdGU+PEF1dGhvcj5IdXRhbWFybjwvQXV0aG9yPjxZZWFyPjIwMTc8L1llYXI+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Ib2ZmbWFubjwvQXV0aG9yPjxZZWFyPjIwMTM8L1llYXI+PFJlY051bT4yNDIxPC9SZWNO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ENpdGU+PEF1dGhvcj5Qc3ljaGFyaXM8L0F1dGhvcj48WWVhcj4yMDE3PC9ZZWFy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</w:fldData>
              </w:fldChar>
            </w:r>
            <w:r>
              <w:rPr>
                <w:lang w:val="es-ES"/>
              </w:rPr>
              <w:instrText xml:space="preserve"> ADDIN EN.CITE </w:instrText>
            </w:r>
            <w:r>
              <w:rPr>
                <w:lang w:val="es-ES"/>
              </w:rPr>
              <w:fldChar w:fldCharType="begin">
                <w:fldData xml:space="preserve">PEVuZE5vdGU+PENpdGU+PEF1dGhvcj5IdXRhbWFybjwvQXV0aG9yPjxZZWFyPjIwMTc8L1llYXI+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Ib2ZmbWFubjwvQXV0aG9yPjxZZWFyPjIwMTM8L1llYXI+PFJlY051bT4yNDIxPC9SZWNO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ENpdGU+PEF1dGhvcj5Qc3ljaGFyaXM8L0F1dGhvcj48WWVhcj4yMDE3PC9ZZWFy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</w:fldData>
              </w:fldChar>
            </w:r>
            <w:r>
              <w:rPr>
                <w:lang w:val="es-ES"/>
              </w:rPr>
              <w:instrText xml:space="preserve"> ADDIN EN.CITE.DATA </w:instrText>
            </w:r>
            <w:r>
              <w:rPr>
                <w:lang w:val="es-ES"/>
              </w:rPr>
            </w:r>
            <w:r>
              <w:rPr>
                <w:lang w:val="es-ES"/>
              </w:rPr>
              <w:fldChar w:fldCharType="end"/>
            </w:r>
            <w:r w:rsidRPr="00937D75">
              <w:rPr>
                <w:lang w:val="es-ES"/>
              </w:rPr>
            </w:r>
            <w:r w:rsidRPr="00937D75">
              <w:rPr>
                <w:lang w:val="es-ES"/>
              </w:rPr>
              <w:fldChar w:fldCharType="separate"/>
            </w:r>
            <w:r>
              <w:rPr>
                <w:noProof/>
                <w:lang w:val="es-ES"/>
              </w:rPr>
              <w:t>[14, 16, 20, 22, 30, 31, 42, 57, 58, 63, 64, 66, 70, 84, 92, 96, 97, 102]</w:t>
            </w:r>
            <w:r w:rsidRPr="00937D75">
              <w:rPr>
                <w:lang w:val="es-ES"/>
              </w:rPr>
              <w:fldChar w:fldCharType="end"/>
            </w:r>
          </w:p>
        </w:tc>
        <w:tc>
          <w:tcPr>
            <w:tcW w:w="864" w:type="dxa"/>
            <w:shd w:val="clear" w:color="auto" w:fill="auto"/>
            <w:vAlign w:val="center"/>
          </w:tcPr>
          <w:p w14:paraId="74A91DBE"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t>18</w:t>
            </w:r>
          </w:p>
        </w:tc>
      </w:tr>
      <w:tr w:rsidR="00DD1A47" w:rsidRPr="00937D75" w14:paraId="6F981B54"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shd w:val="clear" w:color="auto" w:fill="auto"/>
            <w:vAlign w:val="center"/>
          </w:tcPr>
          <w:p w14:paraId="365BC7AE" w14:textId="77777777" w:rsidR="00DD1A47" w:rsidRPr="00937D75" w:rsidRDefault="00DD1A47" w:rsidP="000E3A63">
            <w:pPr>
              <w:pStyle w:val="Textoindependiente"/>
              <w:spacing w:after="0"/>
              <w:ind w:firstLine="0"/>
              <w:jc w:val="right"/>
              <w:rPr>
                <w:b w:val="0"/>
              </w:rPr>
            </w:pPr>
            <w:r w:rsidRPr="00937D75">
              <w:rPr>
                <w:b w:val="0"/>
              </w:rPr>
              <w:t>Application Contexts</w:t>
            </w:r>
          </w:p>
        </w:tc>
        <w:tc>
          <w:tcPr>
            <w:tcW w:w="0" w:type="dxa"/>
            <w:tcBorders>
              <w:bottom w:val="single" w:sz="4" w:space="0" w:color="666666" w:themeColor="text1" w:themeTint="99"/>
            </w:tcBorders>
            <w:shd w:val="clear" w:color="auto" w:fill="auto"/>
          </w:tcPr>
          <w:p w14:paraId="7A083F77" w14:textId="77777777" w:rsidR="00DD1A47" w:rsidRPr="00937D75" w:rsidRDefault="00DD1A47" w:rsidP="000E3A63">
            <w:pPr>
              <w:jc w:val="center"/>
              <w:outlineLvl w:val="0"/>
              <w:cnfStyle w:val="000000100000" w:firstRow="0" w:lastRow="0" w:firstColumn="0" w:lastColumn="0" w:oddVBand="0" w:evenVBand="0" w:oddHBand="1" w:evenHBand="0" w:firstRowFirstColumn="0" w:firstRowLastColumn="0" w:lastRowFirstColumn="0" w:lastRowLastColumn="0"/>
              <w:rPr>
                <w:lang w:val="en-US" w:eastAsia="en-US"/>
              </w:rPr>
            </w:pPr>
            <w:r w:rsidRPr="00937D75">
              <w:rPr>
                <w:sz w:val="20"/>
                <w:szCs w:val="20"/>
              </w:rPr>
              <w:fldChar w:fldCharType="begin">
                <w:fldData xml:space="preserve">PEVuZE5vdGU+PENpdGU+PEF1dGhvcj5NaWxsZXI8L0F1dGhvcj48WWVhcj4yMDE4PC9ZZWFyPjxS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g3PC9lbGVjdHJvbmljLXJl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</w:fldData>
              </w:fldChar>
            </w:r>
            <w:r>
              <w:rPr>
                <w:sz w:val="20"/>
                <w:szCs w:val="20"/>
              </w:rPr>
              <w:instrText xml:space="preserve"> ADDIN EN.CITE </w:instrText>
            </w:r>
            <w:r>
              <w:rPr>
                <w:sz w:val="20"/>
                <w:szCs w:val="20"/>
              </w:rPr>
              <w:fldChar w:fldCharType="begin">
                <w:fldData xml:space="preserve">PEVuZE5vdGU+PENpdGU+PEF1dGhvcj5NaWxsZXI8L0F1dGhvcj48WWVhcj4yMDE4PC9ZZWFyPjxS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g3PC9lbGVjdHJvbmljLXJl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</w:fldData>
              </w:fldChar>
            </w:r>
            <w:r>
              <w:rPr>
                <w:sz w:val="20"/>
                <w:szCs w:val="20"/>
              </w:rPr>
              <w:instrText xml:space="preserve"> ADDIN EN.CITE.DATA </w:instrText>
            </w:r>
            <w:r>
              <w:rPr>
                <w:sz w:val="20"/>
                <w:szCs w:val="20"/>
              </w:rPr>
            </w:r>
            <w:r>
              <w:rPr>
                <w:sz w:val="20"/>
                <w:szCs w:val="20"/>
              </w:rPr>
              <w:fldChar w:fldCharType="end"/>
            </w:r>
            <w:r w:rsidRPr="00937D75">
              <w:rPr>
                <w:sz w:val="20"/>
                <w:szCs w:val="20"/>
              </w:rPr>
            </w:r>
            <w:r w:rsidRPr="00937D75">
              <w:rPr>
                <w:sz w:val="20"/>
                <w:szCs w:val="20"/>
              </w:rPr>
              <w:fldChar w:fldCharType="separate"/>
            </w:r>
            <w:r>
              <w:rPr>
                <w:noProof/>
                <w:sz w:val="20"/>
                <w:szCs w:val="20"/>
              </w:rPr>
              <w:t>[12, 36, 42, 48, 58, 70, 79, 81, 84, 85, 87, 103, 105]</w:t>
            </w:r>
            <w:r w:rsidRPr="00937D75">
              <w:rPr>
                <w:sz w:val="20"/>
                <w:szCs w:val="20"/>
              </w:rPr>
              <w:fldChar w:fldCharType="end"/>
            </w:r>
          </w:p>
        </w:tc>
        <w:tc>
          <w:tcPr>
            <w:tcW w:w="0" w:type="dxa"/>
            <w:tcBorders>
              <w:bottom w:val="single" w:sz="4" w:space="0" w:color="666666" w:themeColor="text1" w:themeTint="99"/>
            </w:tcBorders>
            <w:shd w:val="clear" w:color="auto" w:fill="auto"/>
            <w:vAlign w:val="center"/>
          </w:tcPr>
          <w:p w14:paraId="2977AF98"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1</w:t>
            </w:r>
            <w:r>
              <w:t>3</w:t>
            </w:r>
          </w:p>
        </w:tc>
      </w:tr>
      <w:tr w:rsidR="00DD1A47" w:rsidRPr="00937D75" w14:paraId="4E30FFBB" w14:textId="77777777" w:rsidTr="000E3A63">
        <w:tc>
          <w:tcPr>
            <w:cnfStyle w:val="001000000000" w:firstRow="0" w:lastRow="0" w:firstColumn="1" w:lastColumn="0" w:oddVBand="0" w:evenVBand="0" w:oddHBand="0" w:evenHBand="0" w:firstRowFirstColumn="0" w:firstRowLastColumn="0" w:lastRowFirstColumn="0" w:lastRowLastColumn="0"/>
            <w:tcW w:w="8488" w:type="dxa"/>
            <w:gridSpan w:val="3"/>
            <w:shd w:val="pct20" w:color="auto" w:fill="auto"/>
            <w:vAlign w:val="center"/>
          </w:tcPr>
          <w:p w14:paraId="395D5FCD" w14:textId="77777777" w:rsidR="00DD1A47" w:rsidRPr="00937D75" w:rsidRDefault="00DD1A47" w:rsidP="000E3A63">
            <w:pPr>
              <w:pStyle w:val="Textoindependiente"/>
              <w:ind w:firstLine="0"/>
              <w:rPr>
                <w:bCs w:val="0"/>
              </w:rPr>
            </w:pPr>
            <w:r w:rsidRPr="00937D75">
              <w:rPr>
                <w:bCs w:val="0"/>
              </w:rPr>
              <w:t xml:space="preserve">Section </w:t>
            </w:r>
            <w:r w:rsidRPr="00937D75">
              <w:t>B - Tool employed</w:t>
            </w:r>
          </w:p>
        </w:tc>
      </w:tr>
      <w:tr w:rsidR="00DD1A47" w:rsidRPr="00937D75" w14:paraId="13079ABE"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48CF94FB" w14:textId="77777777" w:rsidR="00DD1A47" w:rsidRPr="00937D75" w:rsidRDefault="00DD1A47" w:rsidP="000E3A63">
            <w:pPr>
              <w:pStyle w:val="Textoindependiente"/>
              <w:spacing w:after="0"/>
              <w:ind w:firstLine="0"/>
              <w:jc w:val="right"/>
              <w:rPr>
                <w:b w:val="0"/>
              </w:rPr>
            </w:pPr>
            <w:r w:rsidRPr="00937D75">
              <w:rPr>
                <w:b w:val="0"/>
              </w:rPr>
              <w:t>Robotics</w:t>
            </w:r>
          </w:p>
        </w:tc>
        <w:tc>
          <w:tcPr>
            <w:tcW w:w="5219" w:type="dxa"/>
            <w:shd w:val="clear" w:color="auto" w:fill="auto"/>
          </w:tcPr>
          <w:p w14:paraId="5E93382C"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fldChar w:fldCharType="begin">
                <w:fldData xml:space="preserve">cm9uaWMtcmVzb3VyY2UtbnVtPjEwLjEwMDIvY2FlLjIyMDc0PC9lbGVjdHJvbmljLXJlc291cmNl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</w:fldData>
              </w:fldChar>
            </w:r>
            <w:r>
              <w:instrText xml:space="preserve"> ADDIN EN.CITE </w:instrText>
            </w:r>
            <w:r>
              <w:fldChar w:fldCharType="begin">
                <w:fldData xml:space="preserve">PEVuZE5vdGU+PENpdGU+PEF1dGhvcj5NZXJrb3VyaXM8L0F1dGhvcj48WWVhcj4yMDE4PC9ZZWFy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==
</w:fldData>
              </w:fldChar>
            </w:r>
            <w:r>
              <w:instrText xml:space="preserve"> ADDIN EN.CITE.DATA </w:instrText>
            </w:r>
            <w:r>
              <w:fldChar w:fldCharType="end"/>
            </w:r>
            <w:r>
              <w:fldChar w:fldCharType="begin">
                <w:fldData xml:space="preserve">cm9uaWMtcmVzb3VyY2UtbnVtPjEwLjEwMDIvY2FlLjIyMDc0PC9lbGVjdHJvbmljLXJlc291cmNl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</w:fldData>
              </w:fldChar>
            </w:r>
            <w:r>
              <w:instrText xml:space="preserve"> ADDIN EN.CITE.DATA </w:instrText>
            </w:r>
            <w:r>
              <w:fldChar w:fldCharType="end"/>
            </w:r>
            <w:r w:rsidRPr="00937D75">
              <w:fldChar w:fldCharType="separate"/>
            </w:r>
            <w:r>
              <w:rPr>
                <w:noProof/>
              </w:rPr>
              <w:t>[12, 16, 24, 31, 35, 36, 37, 48, 49, 52, 56, 57, 58, 61, 63, 70, 73, 76, 78, 81, 84, 86, 87, 93, 97, 103, 109, 112]</w:t>
            </w:r>
            <w:r w:rsidRPr="00937D75">
              <w:fldChar w:fldCharType="end"/>
            </w:r>
          </w:p>
        </w:tc>
        <w:tc>
          <w:tcPr>
            <w:tcW w:w="864" w:type="dxa"/>
            <w:shd w:val="clear" w:color="auto" w:fill="auto"/>
            <w:vAlign w:val="center"/>
          </w:tcPr>
          <w:p w14:paraId="50DEEBC4"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2</w:t>
            </w:r>
            <w:r>
              <w:t>8</w:t>
            </w:r>
          </w:p>
        </w:tc>
      </w:tr>
      <w:tr w:rsidR="00DD1A47" w:rsidRPr="00937D75" w14:paraId="353225F7" w14:textId="77777777" w:rsidTr="000E3A63">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25C82B04" w14:textId="77777777" w:rsidR="00DD1A47" w:rsidRPr="00937D75" w:rsidRDefault="00DD1A47" w:rsidP="000E3A63">
            <w:pPr>
              <w:pStyle w:val="Textoindependiente"/>
              <w:spacing w:after="0"/>
              <w:ind w:firstLine="0"/>
              <w:jc w:val="right"/>
              <w:rPr>
                <w:b w:val="0"/>
              </w:rPr>
            </w:pPr>
            <w:r w:rsidRPr="00937D75">
              <w:rPr>
                <w:b w:val="0"/>
              </w:rPr>
              <w:t>Physical Devices</w:t>
            </w:r>
          </w:p>
        </w:tc>
        <w:tc>
          <w:tcPr>
            <w:tcW w:w="5219" w:type="dxa"/>
            <w:shd w:val="clear" w:color="auto" w:fill="auto"/>
          </w:tcPr>
          <w:p w14:paraId="0B26F094"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937D75">
              <w:fldChar w:fldCharType="begin">
                <w:fldData xml:space="preserve">PEVuZE5vdGU+PENpdGU+PEF1dGhvcj5NYXR0aGllc2VuPC9BdXRob3I+PFllYXI+MjAxODwvWWVh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</w:fldData>
              </w:fldChar>
            </w:r>
            <w:r>
              <w:instrText xml:space="preserve"> ADDIN EN.CITE </w:instrText>
            </w:r>
            <w:r>
              <w:fldChar w:fldCharType="begin">
                <w:fldData xml:space="preserve">PEVuZE5vdGU+PENpdGU+PEF1dGhvcj5NYXR0aGllc2VuPC9BdXRob3I+PFllYXI+MjAxODwvWWVh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</w:fldData>
              </w:fldChar>
            </w:r>
            <w:r>
              <w:instrText xml:space="preserve"> ADDIN EN.CITE.DATA </w:instrText>
            </w:r>
            <w:r>
              <w:fldChar w:fldCharType="end"/>
            </w:r>
            <w:r w:rsidRPr="00937D75">
              <w:fldChar w:fldCharType="separate"/>
            </w:r>
            <w:r>
              <w:rPr>
                <w:noProof/>
              </w:rPr>
              <w:t>[10, 14, 21, 38, 42, 44, 51, 65, 74, 90, 92, 96, 102, 107]</w:t>
            </w:r>
            <w:r w:rsidRPr="00937D75">
              <w:fldChar w:fldCharType="end"/>
            </w:r>
          </w:p>
        </w:tc>
        <w:tc>
          <w:tcPr>
            <w:tcW w:w="864" w:type="dxa"/>
            <w:shd w:val="clear" w:color="auto" w:fill="auto"/>
            <w:vAlign w:val="center"/>
          </w:tcPr>
          <w:p w14:paraId="6FE8131D"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1</w:t>
            </w:r>
            <w:r>
              <w:t>4</w:t>
            </w:r>
          </w:p>
        </w:tc>
      </w:tr>
      <w:tr w:rsidR="00DD1A47" w:rsidRPr="00937D75" w14:paraId="6F4A4C44"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shd w:val="clear" w:color="auto" w:fill="auto"/>
            <w:vAlign w:val="center"/>
          </w:tcPr>
          <w:p w14:paraId="5FE733E5" w14:textId="77777777" w:rsidR="00DD1A47" w:rsidRPr="00937D75" w:rsidRDefault="00DD1A47" w:rsidP="000E3A63">
            <w:pPr>
              <w:pStyle w:val="Textoindependiente"/>
              <w:spacing w:after="0"/>
              <w:ind w:firstLine="0"/>
              <w:jc w:val="right"/>
              <w:rPr>
                <w:b w:val="0"/>
              </w:rPr>
            </w:pPr>
            <w:r w:rsidRPr="00937D75">
              <w:rPr>
                <w:b w:val="0"/>
              </w:rPr>
              <w:t>Both</w:t>
            </w:r>
          </w:p>
        </w:tc>
        <w:tc>
          <w:tcPr>
            <w:tcW w:w="0" w:type="dxa"/>
            <w:tcBorders>
              <w:bottom w:val="single" w:sz="4" w:space="0" w:color="666666" w:themeColor="text1" w:themeTint="99"/>
            </w:tcBorders>
            <w:shd w:val="clear" w:color="auto" w:fill="auto"/>
          </w:tcPr>
          <w:p w14:paraId="43BEB6C0"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937D75">
              <w:fldChar w:fldCharType="begin">
                <w:fldData xml:space="preserve">PEVuZE5vdGU+PENpdGU+PEF1dGhvcj5NaWxsZXI8L0F1dGhvcj48WWVhcj4yMDE4PC9ZZWFyPjxS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</w:fldData>
              </w:fldChar>
            </w:r>
            <w:r>
              <w:instrText xml:space="preserve"> ADDIN EN.CITE </w:instrText>
            </w:r>
            <w:r>
              <w:fldChar w:fldCharType="begin">
                <w:fldData xml:space="preserve">PEVuZE5vdGU+PENpdGU+PEF1dGhvcj5NaWxsZXI8L0F1dGhvcj48WWVhcj4yMDE4PC9ZZWFyPjxS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</w:fldData>
              </w:fldChar>
            </w:r>
            <w:r>
              <w:instrText xml:space="preserve"> ADDIN EN.CITE.DATA </w:instrText>
            </w:r>
            <w:r>
              <w:fldChar w:fldCharType="end"/>
            </w:r>
            <w:r w:rsidRPr="00937D75">
              <w:fldChar w:fldCharType="separate"/>
            </w:r>
            <w:r>
              <w:rPr>
                <w:noProof/>
              </w:rPr>
              <w:t>[11, 20, 22, 26, 30, 64, 66, 79, 85, 104, 105, 111]</w:t>
            </w:r>
            <w:r w:rsidRPr="00937D75">
              <w:fldChar w:fldCharType="end"/>
            </w:r>
          </w:p>
        </w:tc>
        <w:tc>
          <w:tcPr>
            <w:tcW w:w="0" w:type="dxa"/>
            <w:tcBorders>
              <w:bottom w:val="single" w:sz="4" w:space="0" w:color="666666" w:themeColor="text1" w:themeTint="99"/>
            </w:tcBorders>
            <w:shd w:val="clear" w:color="auto" w:fill="auto"/>
            <w:vAlign w:val="center"/>
          </w:tcPr>
          <w:p w14:paraId="0675C66F"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12</w:t>
            </w:r>
          </w:p>
        </w:tc>
      </w:tr>
      <w:tr w:rsidR="00DD1A47" w:rsidRPr="00937D75" w14:paraId="4F39DF8D" w14:textId="77777777" w:rsidTr="000E3A63">
        <w:tc>
          <w:tcPr>
            <w:cnfStyle w:val="001000000000" w:firstRow="0" w:lastRow="0" w:firstColumn="1" w:lastColumn="0" w:oddVBand="0" w:evenVBand="0" w:oddHBand="0" w:evenHBand="0" w:firstRowFirstColumn="0" w:firstRowLastColumn="0" w:lastRowFirstColumn="0" w:lastRowLastColumn="0"/>
            <w:tcW w:w="8488" w:type="dxa"/>
            <w:gridSpan w:val="3"/>
            <w:shd w:val="pct20" w:color="auto" w:fill="auto"/>
            <w:vAlign w:val="center"/>
          </w:tcPr>
          <w:p w14:paraId="105CB289" w14:textId="77777777" w:rsidR="00DD1A47" w:rsidRPr="00937D75" w:rsidRDefault="00DD1A47" w:rsidP="000E3A63">
            <w:pPr>
              <w:pStyle w:val="Textoindependiente"/>
              <w:ind w:firstLine="0"/>
            </w:pPr>
            <w:r w:rsidRPr="00937D75">
              <w:rPr>
                <w:bCs w:val="0"/>
              </w:rPr>
              <w:t>Section C - Methodology</w:t>
            </w:r>
          </w:p>
        </w:tc>
      </w:tr>
      <w:tr w:rsidR="00DD1A47" w:rsidRPr="00937D75" w14:paraId="5177BFF5"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7A41FD62" w14:textId="77777777" w:rsidR="00DD1A47" w:rsidRPr="00937D75" w:rsidRDefault="00DD1A47" w:rsidP="000E3A63">
            <w:pPr>
              <w:pStyle w:val="Textoindependiente"/>
              <w:spacing w:after="0"/>
              <w:ind w:firstLine="0"/>
              <w:jc w:val="right"/>
              <w:rPr>
                <w:b w:val="0"/>
              </w:rPr>
            </w:pPr>
            <w:r w:rsidRPr="00937D75">
              <w:rPr>
                <w:b w:val="0"/>
              </w:rPr>
              <w:t>PBL</w:t>
            </w:r>
          </w:p>
        </w:tc>
        <w:tc>
          <w:tcPr>
            <w:tcW w:w="5219" w:type="dxa"/>
            <w:shd w:val="clear" w:color="auto" w:fill="auto"/>
          </w:tcPr>
          <w:p w14:paraId="50A29EA6"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fldChar w:fldCharType="begin">
                <w:fldData xml:space="preserve">PEVuZE5vdGU+PENpdGU+PEF1dGhvcj5NaWxsZXI8L0F1dGhvcj48WWVhcj4yMDE4PC9ZZWFyPjxS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</w:fldData>
              </w:fldChar>
            </w:r>
            <w:r>
              <w:instrText xml:space="preserve"> ADDIN EN.CITE </w:instrText>
            </w:r>
            <w:r>
              <w:fldChar w:fldCharType="begin">
                <w:fldData xml:space="preserve">PEVuZE5vdGU+PENpdGU+PEF1dGhvcj5NaWxsZXI8L0F1dGhvcj48WWVhcj4yMDE4PC9ZZWFyPjxS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</w:fldData>
              </w:fldChar>
            </w:r>
            <w:r>
              <w:instrText xml:space="preserve"> ADDIN EN.CITE.DATA </w:instrText>
            </w:r>
            <w:r>
              <w:fldChar w:fldCharType="end"/>
            </w:r>
            <w:r w:rsidRPr="00937D75">
              <w:fldChar w:fldCharType="separate"/>
            </w:r>
            <w:r>
              <w:rPr>
                <w:noProof/>
              </w:rPr>
              <w:t>[11, 14, 42, 48, 51, 52, 57, 76, 79, 92, 93, 105, 107, 112]</w:t>
            </w:r>
            <w:r w:rsidRPr="00937D75">
              <w:fldChar w:fldCharType="end"/>
            </w:r>
          </w:p>
        </w:tc>
        <w:tc>
          <w:tcPr>
            <w:tcW w:w="864" w:type="dxa"/>
            <w:shd w:val="clear" w:color="auto" w:fill="auto"/>
            <w:vAlign w:val="center"/>
          </w:tcPr>
          <w:p w14:paraId="09AD1E80"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14</w:t>
            </w:r>
          </w:p>
        </w:tc>
      </w:tr>
      <w:tr w:rsidR="00DD1A47" w:rsidRPr="00937D75" w14:paraId="7B9FE30E" w14:textId="77777777" w:rsidTr="000E3A63">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7A0C0154" w14:textId="77777777" w:rsidR="00DD1A47" w:rsidRPr="00937D75" w:rsidRDefault="00DD1A47" w:rsidP="000E3A63">
            <w:pPr>
              <w:pStyle w:val="Textoindependiente"/>
              <w:spacing w:after="0"/>
              <w:ind w:firstLine="0"/>
              <w:jc w:val="right"/>
              <w:rPr>
                <w:b w:val="0"/>
              </w:rPr>
            </w:pPr>
            <w:r w:rsidRPr="00937D75">
              <w:rPr>
                <w:b w:val="0"/>
              </w:rPr>
              <w:t>PrBL</w:t>
            </w:r>
          </w:p>
        </w:tc>
        <w:tc>
          <w:tcPr>
            <w:tcW w:w="5219" w:type="dxa"/>
            <w:shd w:val="clear" w:color="auto" w:fill="auto"/>
          </w:tcPr>
          <w:p w14:paraId="399BDFDD"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937D75">
              <w:fldChar w:fldCharType="begin">
                <w:fldData xml:space="preserve">YSBHb29kZTwvYXV0aG9yPjwvYXV0aG9ycz48L2NvbnRyaWJ1dG9ycz48dGl0bGVzPjx0aXRsZT5U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</w:fldData>
              </w:fldChar>
            </w:r>
            <w:r>
              <w:instrText xml:space="preserve"> ADDIN EN.CITE </w:instrText>
            </w:r>
            <w:r>
              <w:fldChar w:fldCharType="begin">
                <w:fldData xml:space="preserve">PEVuZE5vdGU+PENpdGU+PEF1dGhvcj5WYWxsczwvQXV0aG9yPjxZZWFyPjIwMTc8L1llYXI+PFJl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==
</w:fldData>
              </w:fldChar>
            </w:r>
            <w:r>
              <w:instrText xml:space="preserve"> ADDIN EN.CITE.DATA </w:instrText>
            </w:r>
            <w:r>
              <w:fldChar w:fldCharType="end"/>
            </w:r>
            <w:r>
              <w:fldChar w:fldCharType="begin">
                <w:fldData xml:space="preserve">YSBHb29kZTwvYXV0aG9yPjwvYXV0aG9ycz48L2NvbnRyaWJ1dG9ycz48dGl0bGVzPjx0aXRsZT5U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</w:fldData>
              </w:fldChar>
            </w:r>
            <w:r>
              <w:instrText xml:space="preserve"> ADDIN EN.CITE.DATA </w:instrText>
            </w:r>
            <w:r>
              <w:fldChar w:fldCharType="end"/>
            </w:r>
            <w:r w:rsidRPr="00937D75">
              <w:fldChar w:fldCharType="separate"/>
            </w:r>
            <w:r>
              <w:rPr>
                <w:noProof/>
              </w:rPr>
              <w:t>[10, 11, 22, 24, 30, 31, 35, 36, 38, 44, 56, 58, 61, 64, 65, 73, 74, 78, 81, 84, 85, 87, 90, 102, 103, 107, 109, 111, 112]</w:t>
            </w:r>
            <w:r w:rsidRPr="00937D75">
              <w:fldChar w:fldCharType="end"/>
            </w:r>
          </w:p>
        </w:tc>
        <w:tc>
          <w:tcPr>
            <w:tcW w:w="864" w:type="dxa"/>
            <w:shd w:val="clear" w:color="auto" w:fill="auto"/>
            <w:vAlign w:val="center"/>
          </w:tcPr>
          <w:p w14:paraId="2BE7EDF0"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29</w:t>
            </w:r>
          </w:p>
        </w:tc>
      </w:tr>
      <w:tr w:rsidR="00DD1A47" w:rsidRPr="00937D75" w14:paraId="57435BFC"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3FD68C3E" w14:textId="77777777" w:rsidR="00DD1A47" w:rsidRPr="00937D75" w:rsidRDefault="00DD1A47" w:rsidP="000E3A63">
            <w:pPr>
              <w:pStyle w:val="Textoindependiente"/>
              <w:spacing w:after="0"/>
              <w:ind w:firstLine="0"/>
              <w:jc w:val="right"/>
              <w:rPr>
                <w:b w:val="0"/>
              </w:rPr>
            </w:pPr>
            <w:r w:rsidRPr="00937D75">
              <w:rPr>
                <w:b w:val="0"/>
              </w:rPr>
              <w:t>ChBL</w:t>
            </w:r>
          </w:p>
        </w:tc>
        <w:tc>
          <w:tcPr>
            <w:tcW w:w="5219" w:type="dxa"/>
            <w:shd w:val="clear" w:color="auto" w:fill="auto"/>
          </w:tcPr>
          <w:p w14:paraId="24CEFF9D"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fldChar w:fldCharType="begin">
                <w:fldData xml:space="preserve">PEVuZE5vdGU+PENpdGU+PEF1dGhvcj5Cb3llcjwvQXV0aG9yPjxZZWFyPjIwMTc8L1llYXI+PFJl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</w:fldData>
              </w:fldChar>
            </w:r>
            <w:r>
              <w:instrText xml:space="preserve"> ADDIN EN.CITE </w:instrText>
            </w:r>
            <w:r>
              <w:fldChar w:fldCharType="begin">
                <w:fldData xml:space="preserve">PEVuZE5vdGU+PENpdGU+PEF1dGhvcj5Cb3llcjwvQXV0aG9yPjxZZWFyPjIwMTc8L1llYXI+PFJl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</w:fldData>
              </w:fldChar>
            </w:r>
            <w:r>
              <w:instrText xml:space="preserve"> ADDIN EN.CITE.DATA </w:instrText>
            </w:r>
            <w:r>
              <w:fldChar w:fldCharType="end"/>
            </w:r>
            <w:r w:rsidRPr="00937D75">
              <w:fldChar w:fldCharType="separate"/>
            </w:r>
            <w:r>
              <w:rPr>
                <w:noProof/>
              </w:rPr>
              <w:t>[16, 20, 21, 26, 37, 49, 70, 96, 97]</w:t>
            </w:r>
            <w:r w:rsidRPr="00937D75">
              <w:fldChar w:fldCharType="end"/>
            </w:r>
          </w:p>
        </w:tc>
        <w:tc>
          <w:tcPr>
            <w:tcW w:w="864" w:type="dxa"/>
            <w:shd w:val="clear" w:color="auto" w:fill="auto"/>
            <w:vAlign w:val="center"/>
          </w:tcPr>
          <w:p w14:paraId="343102C0"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9</w:t>
            </w:r>
          </w:p>
        </w:tc>
      </w:tr>
      <w:tr w:rsidR="00DD1A47" w:rsidRPr="00937D75" w14:paraId="71D71FC8" w14:textId="77777777" w:rsidTr="000E3A63">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666666" w:themeColor="text1" w:themeTint="99"/>
            </w:tcBorders>
            <w:shd w:val="clear" w:color="auto" w:fill="auto"/>
            <w:vAlign w:val="center"/>
          </w:tcPr>
          <w:p w14:paraId="4E2CC363" w14:textId="77777777" w:rsidR="00DD1A47" w:rsidRPr="00937D75" w:rsidRDefault="00DD1A47" w:rsidP="000E3A63">
            <w:pPr>
              <w:pStyle w:val="Textoindependiente"/>
              <w:spacing w:after="0"/>
              <w:ind w:firstLine="0"/>
              <w:jc w:val="right"/>
              <w:rPr>
                <w:b w:val="0"/>
              </w:rPr>
            </w:pPr>
            <w:r w:rsidRPr="00937D75">
              <w:rPr>
                <w:b w:val="0"/>
              </w:rPr>
              <w:t>Other</w:t>
            </w:r>
          </w:p>
        </w:tc>
        <w:tc>
          <w:tcPr>
            <w:tcW w:w="5219" w:type="dxa"/>
            <w:tcBorders>
              <w:bottom w:val="single" w:sz="4" w:space="0" w:color="666666" w:themeColor="text1" w:themeTint="99"/>
            </w:tcBorders>
            <w:shd w:val="clear" w:color="auto" w:fill="auto"/>
          </w:tcPr>
          <w:p w14:paraId="26509BEF"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fldChar w:fldCharType="begin">
                <w:fldData xml:space="preserve">PEVuZE5vdGU+PENpdGU+PEF1dGhvcj5CYXJnZXI8L0F1dGhvcj48WWVhcj4yMDE1PC9ZZWFyPjxS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</w:fldData>
              </w:fldChar>
            </w:r>
            <w:r>
              <w:instrText xml:space="preserve"> ADDIN EN.CITE </w:instrText>
            </w:r>
            <w:r>
              <w:fldChar w:fldCharType="begin">
                <w:fldData xml:space="preserve">PEVuZE5vdGU+PENpdGU+PEF1dGhvcj5CYXJnZXI8L0F1dGhvcj48WWVhcj4yMDE1PC9ZZWFyPjxS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</w:fldData>
              </w:fldChar>
            </w:r>
            <w:r>
              <w:instrText xml:space="preserve"> ADDIN EN.CITE.DATA </w:instrText>
            </w:r>
            <w:r>
              <w:fldChar w:fldCharType="end"/>
            </w:r>
            <w:r w:rsidRPr="00937D75">
              <w:fldChar w:fldCharType="separate"/>
            </w:r>
            <w:r>
              <w:rPr>
                <w:noProof/>
              </w:rPr>
              <w:t>[12, 66, 86]</w:t>
            </w:r>
            <w:r w:rsidRPr="00937D75">
              <w:fldChar w:fldCharType="end"/>
            </w:r>
          </w:p>
        </w:tc>
        <w:tc>
          <w:tcPr>
            <w:tcW w:w="864" w:type="dxa"/>
            <w:tcBorders>
              <w:bottom w:val="single" w:sz="4" w:space="0" w:color="666666" w:themeColor="text1" w:themeTint="99"/>
            </w:tcBorders>
            <w:shd w:val="clear" w:color="auto" w:fill="auto"/>
            <w:vAlign w:val="center"/>
          </w:tcPr>
          <w:p w14:paraId="7D7AFA09"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3</w:t>
            </w:r>
          </w:p>
        </w:tc>
      </w:tr>
      <w:tr w:rsidR="00DD1A47" w:rsidRPr="00937D75" w14:paraId="2C3F5CE2"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8" w:type="dxa"/>
            <w:gridSpan w:val="3"/>
            <w:tcBorders>
              <w:bottom w:val="single" w:sz="4" w:space="0" w:color="666666" w:themeColor="text1" w:themeTint="99"/>
            </w:tcBorders>
            <w:shd w:val="pct20" w:color="auto" w:fill="auto"/>
            <w:vAlign w:val="center"/>
          </w:tcPr>
          <w:p w14:paraId="64EB26E0" w14:textId="77777777" w:rsidR="00DD1A47" w:rsidRPr="00937D75" w:rsidRDefault="00DD1A47" w:rsidP="000E3A63">
            <w:pPr>
              <w:pStyle w:val="Textoindependiente"/>
              <w:ind w:firstLine="0"/>
            </w:pPr>
            <w:r w:rsidRPr="00937D75">
              <w:rPr>
                <w:bCs w:val="0"/>
              </w:rPr>
              <w:t>Section D - Educational Level</w:t>
            </w:r>
          </w:p>
        </w:tc>
      </w:tr>
      <w:tr w:rsidR="00DD1A47" w:rsidRPr="00937D75" w14:paraId="6D67993D" w14:textId="77777777" w:rsidTr="000E3A63">
        <w:trPr>
          <w:trHeight w:val="158"/>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15DB0719" w14:textId="77777777" w:rsidR="00DD1A47" w:rsidRPr="00937D75" w:rsidRDefault="00DD1A47" w:rsidP="000E3A63">
            <w:pPr>
              <w:pStyle w:val="Textoindependiente"/>
              <w:spacing w:after="0"/>
              <w:ind w:firstLine="0"/>
              <w:jc w:val="right"/>
              <w:rPr>
                <w:b w:val="0"/>
              </w:rPr>
            </w:pPr>
            <w:r w:rsidRPr="00937D75">
              <w:rPr>
                <w:b w:val="0"/>
              </w:rPr>
              <w:t>Elementary school</w:t>
            </w:r>
          </w:p>
        </w:tc>
        <w:tc>
          <w:tcPr>
            <w:tcW w:w="5219" w:type="dxa"/>
            <w:shd w:val="clear" w:color="auto" w:fill="auto"/>
          </w:tcPr>
          <w:p w14:paraId="0EABF804"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fldChar w:fldCharType="begin">
                <w:fldData xml:space="preserve">PEVuZE5vdGU+PENpdGU+PEF1dGhvcj5OYWJlZWw8L0F1dGhvcj48WWVhcj4yMDE3PC9ZZWFyPjxS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</w:fldData>
              </w:fldChar>
            </w:r>
            <w:r>
              <w:instrText xml:space="preserve"> ADDIN EN.CITE </w:instrText>
            </w:r>
            <w:r>
              <w:fldChar w:fldCharType="begin">
                <w:fldData xml:space="preserve">PEVuZE5vdGU+PENpdGU+PEF1dGhvcj5OYWJlZWw8L0F1dGhvcj48WWVhcj4yMDE3PC9ZZWFyPjxS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</w:fldData>
              </w:fldChar>
            </w:r>
            <w:r>
              <w:instrText xml:space="preserve"> ADDIN EN.CITE.DATA </w:instrText>
            </w:r>
            <w:r>
              <w:fldChar w:fldCharType="end"/>
            </w:r>
            <w:r w:rsidRPr="00937D75">
              <w:fldChar w:fldCharType="separate"/>
            </w:r>
            <w:r>
              <w:rPr>
                <w:noProof/>
              </w:rPr>
              <w:t>[57, 81, 86, 93]</w:t>
            </w:r>
            <w:r w:rsidRPr="00937D75">
              <w:fldChar w:fldCharType="end"/>
            </w:r>
          </w:p>
        </w:tc>
        <w:tc>
          <w:tcPr>
            <w:tcW w:w="864" w:type="dxa"/>
            <w:shd w:val="clear" w:color="auto" w:fill="auto"/>
            <w:vAlign w:val="center"/>
          </w:tcPr>
          <w:p w14:paraId="76567230"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4</w:t>
            </w:r>
          </w:p>
        </w:tc>
      </w:tr>
      <w:tr w:rsidR="00DD1A47" w:rsidRPr="00937D75" w14:paraId="658129DF"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3A6EB877" w14:textId="77777777" w:rsidR="00DD1A47" w:rsidRPr="00937D75" w:rsidRDefault="00DD1A47" w:rsidP="000E3A63">
            <w:pPr>
              <w:pStyle w:val="Textoindependiente"/>
              <w:spacing w:after="0"/>
              <w:ind w:firstLine="0"/>
              <w:jc w:val="right"/>
              <w:rPr>
                <w:b w:val="0"/>
              </w:rPr>
            </w:pPr>
            <w:r w:rsidRPr="00937D75">
              <w:rPr>
                <w:b w:val="0"/>
              </w:rPr>
              <w:t>Middle school</w:t>
            </w:r>
          </w:p>
        </w:tc>
        <w:tc>
          <w:tcPr>
            <w:tcW w:w="5219" w:type="dxa"/>
            <w:shd w:val="clear" w:color="auto" w:fill="auto"/>
          </w:tcPr>
          <w:p w14:paraId="44A77815"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937D75">
              <w:fldChar w:fldCharType="begin">
                <w:fldData xml:space="preserve">LTMtMzE5LTI0NTg5LThfMTA8L2VsZWN0cm9uaWMtcmVzb3VyY2UtbnVtPjwvcmVjb3JkPjwvQ2l0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==
</w:fldData>
              </w:fldChar>
            </w:r>
            <w:r>
              <w:instrText xml:space="preserve"> ADDIN EN.CITE </w:instrText>
            </w:r>
            <w:r>
              <w:fldChar w:fldCharType="begin">
                <w:fldData xml:space="preserve">PEVuZE5vdGU+PENpdGU+PEF1dGhvcj5CYXJhazwvQXV0aG9yPjxZZWFyPjIwMTY8L1llYXI+PFJl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==
</w:fldData>
              </w:fldChar>
            </w:r>
            <w:r>
              <w:instrText xml:space="preserve"> ADDIN EN.CITE.DATA </w:instrText>
            </w:r>
            <w:r>
              <w:fldChar w:fldCharType="end"/>
            </w:r>
            <w:r>
              <w:fldChar w:fldCharType="begin">
                <w:fldData xml:space="preserve">LTMtMzE5LTI0NTg5LThfMTA8L2VsZWN0cm9uaWMtcmVzb3VyY2UtbnVtPjwvcmVjb3JkPjwvQ2l0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==
</w:fldData>
              </w:fldChar>
            </w:r>
            <w:r>
              <w:instrText xml:space="preserve"> ADDIN EN.CITE.DATA </w:instrText>
            </w:r>
            <w:r>
              <w:fldChar w:fldCharType="end"/>
            </w:r>
            <w:r w:rsidRPr="00937D75">
              <w:fldChar w:fldCharType="separate"/>
            </w:r>
            <w:r>
              <w:rPr>
                <w:noProof/>
              </w:rPr>
              <w:t>[11, 12, 16, 20, 21, 24, 26, 30, 31, 42, 48, 49, 51, 52, 57, 65, 66, 78, 79, 81, 85, 90, 92, 96, 97, 103, 104, 107, 109, 112]</w:t>
            </w:r>
            <w:r w:rsidRPr="00937D75">
              <w:fldChar w:fldCharType="end"/>
            </w:r>
          </w:p>
        </w:tc>
        <w:tc>
          <w:tcPr>
            <w:tcW w:w="864" w:type="dxa"/>
            <w:shd w:val="clear" w:color="auto" w:fill="auto"/>
            <w:vAlign w:val="center"/>
          </w:tcPr>
          <w:p w14:paraId="67B6A913"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3</w:t>
            </w:r>
            <w:r>
              <w:t>0</w:t>
            </w:r>
          </w:p>
        </w:tc>
      </w:tr>
      <w:tr w:rsidR="00DD1A47" w:rsidRPr="00937D75" w14:paraId="5A11BA1D" w14:textId="77777777" w:rsidTr="000E3A63">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shd w:val="clear" w:color="auto" w:fill="auto"/>
            <w:vAlign w:val="center"/>
          </w:tcPr>
          <w:p w14:paraId="27304666" w14:textId="77777777" w:rsidR="00DD1A47" w:rsidRPr="00937D75" w:rsidRDefault="00DD1A47" w:rsidP="000E3A63">
            <w:pPr>
              <w:pStyle w:val="Textoindependiente"/>
              <w:spacing w:after="0"/>
              <w:ind w:firstLine="0"/>
              <w:jc w:val="right"/>
              <w:rPr>
                <w:b w:val="0"/>
              </w:rPr>
            </w:pPr>
            <w:r w:rsidRPr="00937D75">
              <w:rPr>
                <w:b w:val="0"/>
              </w:rPr>
              <w:t>High school</w:t>
            </w:r>
          </w:p>
        </w:tc>
        <w:tc>
          <w:tcPr>
            <w:tcW w:w="5219" w:type="dxa"/>
            <w:tcBorders>
              <w:bottom w:val="single" w:sz="4" w:space="0" w:color="auto"/>
            </w:tcBorders>
            <w:shd w:val="clear" w:color="auto" w:fill="auto"/>
          </w:tcPr>
          <w:p w14:paraId="02099099"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fldChar w:fldCharType="begin">
                <w:fldData xml:space="preserve">PEVuZE5vdGU+PENpdGU+PEF1dGhvcj5OYWJlZWw8L0F1dGhvcj48WWVhcj4yMDE3PC9ZZWFyPjxS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</w:fldData>
              </w:fldChar>
            </w:r>
            <w:r>
              <w:instrText xml:space="preserve"> ADDIN EN.CITE </w:instrText>
            </w:r>
            <w:r>
              <w:fldChar w:fldCharType="begin">
                <w:fldData xml:space="preserve">PEVuZE5vdGU+PENpdGU+PEF1dGhvcj5OYWJlZWw8L0F1dGhvcj48WWVhcj4yMDE3PC9ZZWFyPjxS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</w:fldData>
              </w:fldChar>
            </w:r>
            <w:r>
              <w:instrText xml:space="preserve"> ADDIN EN.CITE.DATA </w:instrText>
            </w:r>
            <w:r>
              <w:fldChar w:fldCharType="end"/>
            </w:r>
            <w:r w:rsidRPr="00937D75">
              <w:fldChar w:fldCharType="separate"/>
            </w:r>
            <w:r>
              <w:rPr>
                <w:noProof/>
              </w:rPr>
              <w:t>[10, 44, 52, 58, 61, 79, 81, 84]</w:t>
            </w:r>
            <w:r w:rsidRPr="00937D75">
              <w:fldChar w:fldCharType="end"/>
            </w:r>
          </w:p>
        </w:tc>
        <w:tc>
          <w:tcPr>
            <w:tcW w:w="864" w:type="dxa"/>
            <w:tcBorders>
              <w:bottom w:val="single" w:sz="4" w:space="0" w:color="auto"/>
            </w:tcBorders>
            <w:shd w:val="clear" w:color="auto" w:fill="auto"/>
            <w:vAlign w:val="center"/>
          </w:tcPr>
          <w:p w14:paraId="43FCF361"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t>8</w:t>
            </w:r>
          </w:p>
        </w:tc>
      </w:tr>
      <w:tr w:rsidR="00DD1A47" w:rsidRPr="00937D75" w14:paraId="6FAC2BFB" w14:textId="77777777" w:rsidTr="000E3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vAlign w:val="center"/>
          </w:tcPr>
          <w:p w14:paraId="751DCE43" w14:textId="77777777" w:rsidR="00DD1A47" w:rsidRPr="00937D75" w:rsidRDefault="00DD1A47" w:rsidP="000E3A63">
            <w:pPr>
              <w:pStyle w:val="Textoindependiente"/>
              <w:spacing w:after="0"/>
              <w:ind w:firstLine="0"/>
              <w:jc w:val="right"/>
              <w:rPr>
                <w:b w:val="0"/>
              </w:rPr>
            </w:pPr>
            <w:r w:rsidRPr="00937D75">
              <w:rPr>
                <w:b w:val="0"/>
              </w:rPr>
              <w:lastRenderedPageBreak/>
              <w:t>Higher education</w:t>
            </w:r>
          </w:p>
        </w:tc>
        <w:tc>
          <w:tcPr>
            <w:tcW w:w="5219" w:type="dxa"/>
            <w:shd w:val="clear" w:color="auto" w:fill="auto"/>
          </w:tcPr>
          <w:p w14:paraId="137ED77B"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fldChar w:fldCharType="begin">
                <w:fldData xml:space="preserve">PEVuZE5vdGU+PENpdGU+PEF1dGhvcj5FbG1vcmU8L0F1dGhvcj48WWVhcj4yMDE0PC9ZZWFyPjxS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</w:fldData>
              </w:fldChar>
            </w:r>
            <w:r>
              <w:instrText xml:space="preserve"> ADDIN EN.CITE </w:instrText>
            </w:r>
            <w:r>
              <w:fldChar w:fldCharType="begin">
                <w:fldData xml:space="preserve">PEVuZE5vdGU+PENpdGU+PEF1dGhvcj5FbG1vcmU8L0F1dGhvcj48WWVhcj4yMDE0PC9ZZWFyPjxS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</w:fldData>
              </w:fldChar>
            </w:r>
            <w:r>
              <w:instrText xml:space="preserve"> ADDIN EN.CITE.DATA </w:instrText>
            </w:r>
            <w:r>
              <w:fldChar w:fldCharType="end"/>
            </w:r>
            <w:r w:rsidRPr="00937D75">
              <w:fldChar w:fldCharType="separate"/>
            </w:r>
            <w:r>
              <w:rPr>
                <w:noProof/>
              </w:rPr>
              <w:t>[35, 36, 38, 56, 63, 64, 70, 73, 74, 76]</w:t>
            </w:r>
            <w:r w:rsidRPr="00937D75">
              <w:fldChar w:fldCharType="end"/>
            </w:r>
          </w:p>
        </w:tc>
        <w:tc>
          <w:tcPr>
            <w:tcW w:w="864" w:type="dxa"/>
            <w:shd w:val="clear" w:color="auto" w:fill="auto"/>
            <w:vAlign w:val="center"/>
          </w:tcPr>
          <w:p w14:paraId="041D35F8" w14:textId="77777777" w:rsidR="00DD1A47" w:rsidRPr="00937D75" w:rsidRDefault="00DD1A47" w:rsidP="000E3A63">
            <w:pPr>
              <w:pStyle w:val="Textoindependiente"/>
              <w:spacing w:after="0"/>
              <w:ind w:firstLine="0"/>
              <w:jc w:val="center"/>
              <w:cnfStyle w:val="000000100000" w:firstRow="0" w:lastRow="0" w:firstColumn="0" w:lastColumn="0" w:oddVBand="0" w:evenVBand="0" w:oddHBand="1" w:evenHBand="0" w:firstRowFirstColumn="0" w:firstRowLastColumn="0" w:lastRowFirstColumn="0" w:lastRowLastColumn="0"/>
            </w:pPr>
            <w:r w:rsidRPr="00937D75">
              <w:t>10</w:t>
            </w:r>
          </w:p>
        </w:tc>
      </w:tr>
      <w:tr w:rsidR="00DD1A47" w:rsidRPr="00937D75" w14:paraId="682302D5" w14:textId="77777777" w:rsidTr="000E3A63">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666666" w:themeColor="text1" w:themeTint="99"/>
            </w:tcBorders>
            <w:shd w:val="clear" w:color="auto" w:fill="auto"/>
            <w:vAlign w:val="center"/>
          </w:tcPr>
          <w:p w14:paraId="3B202190" w14:textId="77777777" w:rsidR="00DD1A47" w:rsidRPr="00937D75" w:rsidRDefault="00DD1A47" w:rsidP="000E3A63">
            <w:pPr>
              <w:pStyle w:val="Textoindependiente"/>
              <w:spacing w:after="0"/>
              <w:ind w:firstLine="0"/>
              <w:jc w:val="right"/>
              <w:rPr>
                <w:b w:val="0"/>
              </w:rPr>
            </w:pPr>
            <w:r w:rsidRPr="00937D75">
              <w:rPr>
                <w:b w:val="0"/>
              </w:rPr>
              <w:t>No specified</w:t>
            </w:r>
          </w:p>
        </w:tc>
        <w:tc>
          <w:tcPr>
            <w:tcW w:w="5219" w:type="dxa"/>
            <w:tcBorders>
              <w:bottom w:val="single" w:sz="4" w:space="0" w:color="666666" w:themeColor="text1" w:themeTint="99"/>
            </w:tcBorders>
            <w:shd w:val="clear" w:color="auto" w:fill="auto"/>
          </w:tcPr>
          <w:p w14:paraId="5AB46202"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937D75">
              <w:fldChar w:fldCharType="begin">
                <w:fldData xml:space="preserve">PEVuZE5vdGU+PENpdGU+PEF1dGhvcj5Zb3NoaW5vPC9BdXRob3I+PFllYXI+MjAxMjwvWWVhcj48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YXNhd2FwYXRuYTwvQXV0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</w:fldData>
              </w:fldChar>
            </w:r>
            <w:r>
              <w:instrText xml:space="preserve"> ADDIN EN.CITE </w:instrText>
            </w:r>
            <w:r>
              <w:fldChar w:fldCharType="begin">
                <w:fldData xml:space="preserve">PEVuZE5vdGU+PENpdGU+PEF1dGhvcj5Zb3NoaW5vPC9BdXRob3I+PFllYXI+MjAxMjwvWWVhcj48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YXNhd2FwYXRuYTwvQXV0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</w:fldData>
              </w:fldChar>
            </w:r>
            <w:r>
              <w:instrText xml:space="preserve"> ADDIN EN.CITE.DATA </w:instrText>
            </w:r>
            <w:r>
              <w:fldChar w:fldCharType="end"/>
            </w:r>
            <w:r w:rsidRPr="00937D75">
              <w:fldChar w:fldCharType="separate"/>
            </w:r>
            <w:r>
              <w:rPr>
                <w:noProof/>
              </w:rPr>
              <w:t>[14, 22, 37, 87, 102, 105, 111]</w:t>
            </w:r>
            <w:r w:rsidRPr="00937D75">
              <w:fldChar w:fldCharType="end"/>
            </w:r>
          </w:p>
        </w:tc>
        <w:tc>
          <w:tcPr>
            <w:tcW w:w="864" w:type="dxa"/>
            <w:tcBorders>
              <w:bottom w:val="single" w:sz="4" w:space="0" w:color="666666" w:themeColor="text1" w:themeTint="99"/>
            </w:tcBorders>
            <w:shd w:val="clear" w:color="auto" w:fill="auto"/>
            <w:vAlign w:val="center"/>
          </w:tcPr>
          <w:p w14:paraId="5520D89E" w14:textId="77777777" w:rsidR="00DD1A47" w:rsidRPr="00937D75" w:rsidRDefault="00DD1A47" w:rsidP="000E3A63">
            <w:pPr>
              <w:pStyle w:val="Textoindependiente"/>
              <w:spacing w:after="0"/>
              <w:ind w:firstLine="0"/>
              <w:jc w:val="center"/>
              <w:cnfStyle w:val="000000000000" w:firstRow="0" w:lastRow="0" w:firstColumn="0" w:lastColumn="0" w:oddVBand="0" w:evenVBand="0" w:oddHBand="0" w:evenHBand="0" w:firstRowFirstColumn="0" w:firstRowLastColumn="0" w:lastRowFirstColumn="0" w:lastRowLastColumn="0"/>
            </w:pPr>
            <w:r w:rsidRPr="00937D75">
              <w:t>7</w:t>
            </w:r>
          </w:p>
        </w:tc>
      </w:tr>
    </w:tbl>
    <w:p w14:paraId="223092A0" w14:textId="77777777" w:rsidR="00DD1A47" w:rsidRPr="00937D75" w:rsidRDefault="00DD1A47" w:rsidP="00DD1A47">
      <w:pPr>
        <w:rPr>
          <w:lang w:val="en-US" w:eastAsia="en-US"/>
        </w:rPr>
      </w:pPr>
    </w:p>
    <w:p w14:paraId="3C75D785" w14:textId="77777777" w:rsidR="00DD1A47" w:rsidRDefault="00DD1A47" w:rsidP="00DD1A47">
      <w:pPr>
        <w:pStyle w:val="Textoindependiente"/>
        <w:ind w:left="648" w:firstLine="0"/>
        <w:jc w:val="center"/>
      </w:pPr>
      <w:r>
        <w:t>PLACE TABLE 2 HERE</w:t>
      </w:r>
    </w:p>
    <w:p w14:paraId="0FD9E987" w14:textId="77777777" w:rsidR="00DD1A47" w:rsidRDefault="00DD1A47" w:rsidP="00DD1A47">
      <w:pPr>
        <w:jc w:val="both"/>
        <w:outlineLvl w:val="0"/>
        <w:rPr>
          <w:sz w:val="20"/>
          <w:szCs w:val="20"/>
          <w:lang w:val="en-US"/>
        </w:rPr>
      </w:pPr>
    </w:p>
    <w:p w14:paraId="35E09C36" w14:textId="77777777" w:rsidR="00DD1A47" w:rsidRDefault="00DD1A47" w:rsidP="00DD1A47">
      <w:pPr>
        <w:pStyle w:val="Textoindependiente"/>
        <w:ind w:firstLine="0"/>
        <w:rPr>
          <w:i/>
        </w:rPr>
      </w:pPr>
      <w:r>
        <w:rPr>
          <w:i/>
        </w:rPr>
        <w:t>3.2.6. Which are the most relevant authors, sources (journals, conferences, books) and locations?</w:t>
      </w:r>
    </w:p>
    <w:p w14:paraId="04D597FE" w14:textId="77777777" w:rsidR="00DD1A47" w:rsidRDefault="00DD1A47" w:rsidP="00DD1A47">
      <w:pPr>
        <w:pStyle w:val="Textoindependiente"/>
        <w:ind w:firstLine="0"/>
      </w:pPr>
      <w:r>
        <w:t xml:space="preserve">The last mapping question explores the authors, sources and locations of the papers. </w:t>
      </w:r>
    </w:p>
    <w:p w14:paraId="11348C9F" w14:textId="77777777" w:rsidR="00DD1A47" w:rsidRPr="000A5ECE" w:rsidRDefault="00DD1A47" w:rsidP="00DD1A47">
      <w:pPr>
        <w:pStyle w:val="Textoindependiente"/>
        <w:ind w:firstLine="0"/>
      </w:pPr>
      <w:r w:rsidRPr="000A5ECE">
        <w:t>Regarding the first issue, we have a total of 210 authors. The most relevant ones (the authors with more than 1 paper in the selected group) were Amy Eguchi and Andrea Gomoll</w:t>
      </w:r>
      <w:r w:rsidRPr="00F05B1F">
        <w:fldChar w:fldCharType="begin"/>
      </w:r>
      <w:r>
        <w:instrText xml:space="preserve"> ADDIN EN.CITE &lt;EndNote&gt;&lt;Cite&gt;&lt;Author&gt;Eguchi&lt;/Author&gt;&lt;Year&gt;2016&lt;/Year&gt;&lt;RecNum&gt;2418&lt;/RecNum&gt;&lt;DisplayText&gt;[36, 37]&lt;/DisplayText&gt;&lt;record&gt;&lt;rec-number&gt;2418&lt;/rec-number&gt;&lt;foreign-keys&gt;&lt;key app="EN" db-id="zfsxwe99u0sd5eefze45r2scd52t0ppwttsa" timestamp="1572367353"&gt;2418&lt;/key&gt;&lt;/foreign-keys&gt;&lt;ref-type name="Journal Article"&gt;17&lt;/ref-type&gt;&lt;contributors&gt;&lt;authors&gt;&lt;author&gt;Eguchi, Amy&lt;/author&gt;&lt;/authors&gt;&lt;/contributors&gt;&lt;titles&gt;&lt;title&gt;RoboCupJunior for promoting STEM education, 21st century skills, and technological advancement through robotics competition&lt;/title&gt;&lt;secondary-title&gt;Robotics and Autonomous Systems&lt;/secondary-title&gt;&lt;/titles&gt;&lt;periodical&gt;&lt;full-title&gt;Robotics and Autonomous Systems&lt;/full-title&gt;&lt;/periodical&gt;&lt;pages&gt;692-699&lt;/pages&gt;&lt;volume&gt;75&lt;/volume&gt;&lt;num-vols&gt;B&lt;/num-vols&gt;&lt;dates&gt;&lt;year&gt;2016&lt;/year&gt;&lt;/dates&gt;&lt;isbn&gt;0921-8890&lt;/isbn&gt;&lt;urls&gt;&lt;/urls&gt;&lt;electronic-resource-num&gt;10.1016/j.robot.2015.05.013&lt;/electronic-resource-num&gt;&lt;/record&gt;&lt;/Cite&gt;&lt;Cite&gt;&lt;Author&gt;Eguchi&lt;/Author&gt;&lt;Year&gt;2015&lt;/Year&gt;&lt;RecNum&gt;2411&lt;/RecNum&gt;&lt;record&gt;&lt;rec-number&gt;2411&lt;/rec-number&gt;&lt;foreign-keys&gt;&lt;key app="EN" db-id="zfsxwe99u0sd5eefze45r2scd52t0ppwttsa" timestamp="1572367353"&gt;2411&lt;/key&gt;&lt;/foreign-keys&gt;&lt;ref-type name="Conference Paper"&gt;47&lt;/ref-type&gt;&lt;contributors&gt;&lt;authors&gt;&lt;author&gt;Eguchi, Amy&lt;/author&gt;&lt;/authors&gt;&lt;/contributors&gt;&lt;titles&gt;&lt;title&gt;Educational robotics to promote 21 st century skills and technological understanding among underprivileged undergraduate students&lt;/title&gt;&lt;secondary-title&gt;2015 IEEE Integrated STEM Education Conference&lt;/secondary-title&gt;&lt;/titles&gt;&lt;pages&gt;76-82&lt;/pages&gt;&lt;dates&gt;&lt;year&gt;2015&lt;/year&gt;&lt;/dates&gt;&lt;pub-location&gt;Princeton, NJ, USA&lt;/pub-location&gt;&lt;publisher&gt;IEEE&lt;/publisher&gt;&lt;isbn&gt;1479918296&lt;/isbn&gt;&lt;urls&gt;&lt;/urls&gt;&lt;electronic-resource-num&gt;10.1109/ISECon.2015.7119949&lt;/electronic-resource-num&gt;&lt;/record&gt;&lt;/Cite&gt;&lt;/EndNote&gt;</w:instrText>
      </w:r>
      <w:r w:rsidRPr="00F05B1F">
        <w:fldChar w:fldCharType="separate"/>
      </w:r>
      <w:r>
        <w:rPr>
          <w:noProof/>
        </w:rPr>
        <w:t>[36, 37]</w:t>
      </w:r>
      <w:r w:rsidRPr="00F05B1F">
        <w:fldChar w:fldCharType="end"/>
      </w:r>
      <w:r w:rsidRPr="000A5ECE">
        <w:t xml:space="preserve"> and Selma Šabanović, Cindy E. Hmelo-Silver and Matthew Francisco</w:t>
      </w:r>
      <w:r w:rsidRPr="00F05B1F">
        <w:fldChar w:fldCharType="begin">
          <w:fldData xml:space="preserve">PEVuZE5vdGU+PENpdGU+PEF1dGhvcj5Hb21vbGw8L0F1dGhvcj48WWVhcj4yMDE4PC9ZZWFyPjxS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</w:fldData>
        </w:fldChar>
      </w:r>
      <w:r>
        <w:instrText xml:space="preserve"> ADDIN EN.CITE </w:instrText>
      </w:r>
      <w:r>
        <w:fldChar w:fldCharType="begin">
          <w:fldData xml:space="preserve">PEVuZE5vdGU+PENpdGU+PEF1dGhvcj5Hb21vbGw8L0F1dGhvcj48WWVhcj4yMDE4PC9ZZWFyPjxS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</w:fldData>
        </w:fldChar>
      </w:r>
      <w:r>
        <w:instrText xml:space="preserve"> ADDIN EN.CITE.DATA </w:instrText>
      </w:r>
      <w:r>
        <w:fldChar w:fldCharType="end"/>
      </w:r>
      <w:r w:rsidRPr="00F05B1F">
        <w:fldChar w:fldCharType="separate"/>
      </w:r>
      <w:r>
        <w:rPr>
          <w:noProof/>
        </w:rPr>
        <w:t>[48, 49]</w:t>
      </w:r>
      <w:r w:rsidRPr="00F05B1F">
        <w:fldChar w:fldCharType="end"/>
      </w:r>
      <w:r w:rsidRPr="000A5ECE">
        <w:t>. Based on the top ten authors by Scopus and Google Scholar H-index the results can be found in Table 3. The average Scopus H-index factor of the authors is 2.57 and the Scholar H-index 14.46.</w:t>
      </w:r>
    </w:p>
    <w:p w14:paraId="28035CB8" w14:textId="77777777" w:rsidR="00DD1A47" w:rsidRDefault="00DD1A47" w:rsidP="00DD1A47">
      <w:pPr>
        <w:pStyle w:val="Textoindependiente"/>
        <w:ind w:firstLine="0"/>
      </w:pPr>
      <w:r w:rsidRPr="000A5ECE">
        <w:t>Regarding the papers’ sources and considering the type of publications, we found that 29 contributions were published in conference proceedings, 23 in journals and 2 as book chapters. This means that 4% of the publications were book chapters, 42% journal papers and 54% works included in proceedings. Surveying the different sources, the most relevant journal is the Journal of Science Education and</w:t>
      </w:r>
      <w:r>
        <w:t xml:space="preserve"> Technology with 3 contributions. Taking into account the conferences, the most relevant ones are: the ASEE (American Society for Engineering Education) Annual Conference </w:t>
      </w:r>
      <w:r w:rsidRPr="000A5ECE">
        <w:t>and Exposition with 4 papers, the IEEE Integrated STEM Conference with 3 papers and others with 2 papers, such as Frontiers in Education, the ACM technical symposium on Computer Science Education and the Annual Conference on Creativity and Fabrication in Education.</w:t>
      </w:r>
      <w:r>
        <w:t xml:space="preserve"> </w:t>
      </w:r>
    </w:p>
    <w:p w14:paraId="2408D816" w14:textId="77777777" w:rsidR="00DD1A47" w:rsidRDefault="00DD1A47" w:rsidP="00DD1A47">
      <w:pPr>
        <w:pStyle w:val="Descripcin"/>
        <w:keepNext/>
        <w:rPr>
          <w:rFonts w:ascii="Times New Roman" w:hAnsi="Times New Roman"/>
          <w:color w:val="000000"/>
          <w:lang w:val="en-US"/>
        </w:rPr>
      </w:pPr>
      <w:r>
        <w:rPr>
          <w:rFonts w:ascii="Times New Roman" w:hAnsi="Times New Roman"/>
          <w:color w:val="000000"/>
          <w:lang w:val="en-US"/>
        </w:rPr>
        <w:t>Table 3. Top ten authors attending to Scopus H-Index and Scholar H-Index</w:t>
      </w:r>
    </w:p>
    <w:tbl>
      <w:tblPr>
        <w:tblStyle w:val="Tabladelista3"/>
        <w:tblW w:w="0" w:type="auto"/>
        <w:jc w:val="center"/>
        <w:tblLook w:val="04A0" w:firstRow="1" w:lastRow="0" w:firstColumn="1" w:lastColumn="0" w:noHBand="0" w:noVBand="1"/>
      </w:tblPr>
      <w:tblGrid>
        <w:gridCol w:w="2829"/>
        <w:gridCol w:w="1561"/>
        <w:gridCol w:w="1701"/>
      </w:tblGrid>
      <w:tr w:rsidR="00DD1A47" w:rsidRPr="00590E96" w14:paraId="3B14FA9F" w14:textId="77777777" w:rsidTr="000E3A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29" w:type="dxa"/>
            <w:tcBorders>
              <w:right w:val="single" w:sz="4" w:space="0" w:color="FFFFFF" w:themeColor="background1"/>
            </w:tcBorders>
          </w:tcPr>
          <w:p w14:paraId="02568449" w14:textId="77777777" w:rsidR="00DD1A47" w:rsidRPr="00590E96" w:rsidRDefault="00DD1A47" w:rsidP="000E3A63">
            <w:pPr>
              <w:jc w:val="center"/>
              <w:rPr>
                <w:lang w:val="en-US"/>
              </w:rPr>
            </w:pPr>
            <w:r w:rsidRPr="00590E96">
              <w:rPr>
                <w:sz w:val="18"/>
                <w:szCs w:val="18"/>
                <w:lang w:val="en-US"/>
              </w:rPr>
              <w:t>Author</w:t>
            </w:r>
          </w:p>
        </w:tc>
        <w:tc>
          <w:tcPr>
            <w:tcW w:w="1561" w:type="dxa"/>
            <w:tcBorders>
              <w:left w:val="single" w:sz="4" w:space="0" w:color="FFFFFF" w:themeColor="background1"/>
              <w:right w:val="single" w:sz="4" w:space="0" w:color="FFFFFF" w:themeColor="background1"/>
            </w:tcBorders>
          </w:tcPr>
          <w:p w14:paraId="4C1D9227" w14:textId="77777777" w:rsidR="00DD1A47" w:rsidRPr="00590E96" w:rsidRDefault="00DD1A47" w:rsidP="000E3A63">
            <w:pPr>
              <w:jc w:val="center"/>
              <w:cnfStyle w:val="100000000000" w:firstRow="1" w:lastRow="0" w:firstColumn="0" w:lastColumn="0" w:oddVBand="0" w:evenVBand="0" w:oddHBand="0" w:evenHBand="0" w:firstRowFirstColumn="0" w:firstRowLastColumn="0" w:lastRowFirstColumn="0" w:lastRowLastColumn="0"/>
              <w:rPr>
                <w:lang w:val="en-US"/>
              </w:rPr>
            </w:pPr>
            <w:r w:rsidRPr="00590E96">
              <w:rPr>
                <w:sz w:val="18"/>
                <w:szCs w:val="18"/>
                <w:lang w:val="en-US"/>
              </w:rPr>
              <w:t>Scopus H-Index</w:t>
            </w:r>
          </w:p>
        </w:tc>
        <w:tc>
          <w:tcPr>
            <w:tcW w:w="1701" w:type="dxa"/>
            <w:tcBorders>
              <w:left w:val="single" w:sz="4" w:space="0" w:color="FFFFFF" w:themeColor="background1"/>
            </w:tcBorders>
          </w:tcPr>
          <w:p w14:paraId="257CAD66" w14:textId="77777777" w:rsidR="00DD1A47" w:rsidRPr="00590E96" w:rsidRDefault="00DD1A47" w:rsidP="000E3A63">
            <w:pPr>
              <w:jc w:val="center"/>
              <w:cnfStyle w:val="100000000000" w:firstRow="1" w:lastRow="0" w:firstColumn="0" w:lastColumn="0" w:oddVBand="0" w:evenVBand="0" w:oddHBand="0" w:evenHBand="0" w:firstRowFirstColumn="0" w:firstRowLastColumn="0" w:lastRowFirstColumn="0" w:lastRowLastColumn="0"/>
              <w:rPr>
                <w:lang w:val="en-US"/>
              </w:rPr>
            </w:pPr>
            <w:r w:rsidRPr="00590E96">
              <w:rPr>
                <w:sz w:val="18"/>
                <w:szCs w:val="18"/>
                <w:lang w:val="en-US"/>
              </w:rPr>
              <w:t>Scholar H-Index</w:t>
            </w:r>
          </w:p>
        </w:tc>
      </w:tr>
      <w:tr w:rsidR="00DD1A47" w:rsidRPr="00590E96" w14:paraId="4440CA62"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2EDF7410" w14:textId="77777777" w:rsidR="00DD1A47" w:rsidRPr="00590E96" w:rsidRDefault="00DD1A47" w:rsidP="000E3A63">
            <w:pPr>
              <w:rPr>
                <w:lang w:val="en-US"/>
              </w:rPr>
            </w:pPr>
            <w:r w:rsidRPr="00590E96">
              <w:rPr>
                <w:color w:val="000000"/>
                <w:sz w:val="18"/>
                <w:szCs w:val="18"/>
                <w:lang w:val="en-US"/>
              </w:rPr>
              <w:t>Maurizio Porfiri</w:t>
            </w:r>
          </w:p>
        </w:tc>
        <w:tc>
          <w:tcPr>
            <w:tcW w:w="1561" w:type="dxa"/>
            <w:tcBorders>
              <w:left w:val="single" w:sz="4" w:space="0" w:color="auto"/>
              <w:right w:val="single" w:sz="4" w:space="0" w:color="auto"/>
            </w:tcBorders>
          </w:tcPr>
          <w:p w14:paraId="4D745C88"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49</w:t>
            </w:r>
          </w:p>
        </w:tc>
        <w:tc>
          <w:tcPr>
            <w:tcW w:w="1701" w:type="dxa"/>
            <w:tcBorders>
              <w:left w:val="single" w:sz="4" w:space="0" w:color="auto"/>
            </w:tcBorders>
          </w:tcPr>
          <w:p w14:paraId="040EBBA1"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55</w:t>
            </w:r>
          </w:p>
        </w:tc>
      </w:tr>
      <w:tr w:rsidR="00DD1A47" w:rsidRPr="00590E96" w14:paraId="7A3824E1"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04A0E29A" w14:textId="77777777" w:rsidR="00DD1A47" w:rsidRPr="00590E96" w:rsidRDefault="00DD1A47" w:rsidP="000E3A63">
            <w:pPr>
              <w:rPr>
                <w:lang w:val="en-US"/>
              </w:rPr>
            </w:pPr>
            <w:r w:rsidRPr="00590E96">
              <w:rPr>
                <w:color w:val="000000"/>
                <w:sz w:val="18"/>
                <w:szCs w:val="18"/>
                <w:lang w:val="en-US"/>
              </w:rPr>
              <w:t>David L. Blustein</w:t>
            </w:r>
          </w:p>
        </w:tc>
        <w:tc>
          <w:tcPr>
            <w:tcW w:w="1561" w:type="dxa"/>
            <w:tcBorders>
              <w:left w:val="single" w:sz="4" w:space="0" w:color="auto"/>
              <w:right w:val="single" w:sz="4" w:space="0" w:color="auto"/>
            </w:tcBorders>
          </w:tcPr>
          <w:p w14:paraId="2B21EEFC"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sz w:val="18"/>
                <w:szCs w:val="18"/>
                <w:lang w:val="en-US"/>
              </w:rPr>
              <w:t>41</w:t>
            </w:r>
          </w:p>
        </w:tc>
        <w:tc>
          <w:tcPr>
            <w:tcW w:w="1701" w:type="dxa"/>
            <w:tcBorders>
              <w:left w:val="single" w:sz="4" w:space="0" w:color="auto"/>
            </w:tcBorders>
          </w:tcPr>
          <w:p w14:paraId="4FDA067F"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sz w:val="18"/>
                <w:szCs w:val="18"/>
                <w:lang w:val="en-US"/>
              </w:rPr>
              <w:t>60</w:t>
            </w:r>
          </w:p>
        </w:tc>
      </w:tr>
      <w:tr w:rsidR="00DD1A47" w:rsidRPr="00590E96" w14:paraId="0A5811A5"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56EBB769" w14:textId="77777777" w:rsidR="00DD1A47" w:rsidRPr="00590E96" w:rsidRDefault="00DD1A47" w:rsidP="000E3A63">
            <w:pPr>
              <w:rPr>
                <w:lang w:val="en-US"/>
              </w:rPr>
            </w:pPr>
            <w:r w:rsidRPr="00590E96">
              <w:rPr>
                <w:color w:val="000000"/>
                <w:sz w:val="18"/>
                <w:szCs w:val="18"/>
                <w:lang w:val="en-US"/>
              </w:rPr>
              <w:t>Cindy E. Hmelo-Silver</w:t>
            </w:r>
          </w:p>
        </w:tc>
        <w:tc>
          <w:tcPr>
            <w:tcW w:w="1561" w:type="dxa"/>
            <w:tcBorders>
              <w:left w:val="single" w:sz="4" w:space="0" w:color="auto"/>
              <w:right w:val="single" w:sz="4" w:space="0" w:color="auto"/>
            </w:tcBorders>
            <w:vAlign w:val="bottom"/>
          </w:tcPr>
          <w:p w14:paraId="2BE811BC"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31</w:t>
            </w:r>
          </w:p>
        </w:tc>
        <w:tc>
          <w:tcPr>
            <w:tcW w:w="1701" w:type="dxa"/>
            <w:tcBorders>
              <w:left w:val="single" w:sz="4" w:space="0" w:color="auto"/>
            </w:tcBorders>
          </w:tcPr>
          <w:p w14:paraId="00FD23EE"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lang w:val="en-US"/>
              </w:rPr>
              <w:t>-</w:t>
            </w:r>
          </w:p>
        </w:tc>
      </w:tr>
      <w:tr w:rsidR="00DD1A47" w:rsidRPr="00590E96" w14:paraId="1441C06D"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6FA9928C" w14:textId="77777777" w:rsidR="00DD1A47" w:rsidRPr="00590E96" w:rsidRDefault="00DD1A47" w:rsidP="000E3A63">
            <w:pPr>
              <w:rPr>
                <w:lang w:val="en-US"/>
              </w:rPr>
            </w:pPr>
            <w:r w:rsidRPr="00590E96">
              <w:rPr>
                <w:color w:val="000000"/>
                <w:sz w:val="18"/>
                <w:szCs w:val="18"/>
                <w:lang w:val="en-US"/>
              </w:rPr>
              <w:t>Illah Nourbakhsh</w:t>
            </w:r>
          </w:p>
        </w:tc>
        <w:tc>
          <w:tcPr>
            <w:tcW w:w="1561" w:type="dxa"/>
            <w:tcBorders>
              <w:left w:val="single" w:sz="4" w:space="0" w:color="auto"/>
              <w:right w:val="single" w:sz="4" w:space="0" w:color="auto"/>
            </w:tcBorders>
            <w:vAlign w:val="bottom"/>
          </w:tcPr>
          <w:p w14:paraId="5768059F"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27</w:t>
            </w:r>
          </w:p>
        </w:tc>
        <w:tc>
          <w:tcPr>
            <w:tcW w:w="1701" w:type="dxa"/>
            <w:tcBorders>
              <w:left w:val="single" w:sz="4" w:space="0" w:color="auto"/>
            </w:tcBorders>
          </w:tcPr>
          <w:p w14:paraId="4CAC97A0"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lang w:val="en-US"/>
              </w:rPr>
              <w:t>-</w:t>
            </w:r>
          </w:p>
        </w:tc>
      </w:tr>
      <w:tr w:rsidR="00DD1A47" w:rsidRPr="00590E96" w14:paraId="221D8C67"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397FCD45" w14:textId="77777777" w:rsidR="00DD1A47" w:rsidRPr="00590E96" w:rsidRDefault="00DD1A47" w:rsidP="000E3A63">
            <w:pPr>
              <w:rPr>
                <w:lang w:val="en-US"/>
              </w:rPr>
            </w:pPr>
            <w:r w:rsidRPr="00590E96">
              <w:rPr>
                <w:color w:val="000000"/>
                <w:sz w:val="18"/>
                <w:szCs w:val="18"/>
                <w:lang w:val="en-US"/>
              </w:rPr>
              <w:t>Robert Shin</w:t>
            </w:r>
          </w:p>
        </w:tc>
        <w:tc>
          <w:tcPr>
            <w:tcW w:w="1561" w:type="dxa"/>
            <w:tcBorders>
              <w:left w:val="single" w:sz="4" w:space="0" w:color="auto"/>
              <w:right w:val="single" w:sz="4" w:space="0" w:color="auto"/>
            </w:tcBorders>
            <w:vAlign w:val="bottom"/>
          </w:tcPr>
          <w:p w14:paraId="76F2A854"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27</w:t>
            </w:r>
          </w:p>
        </w:tc>
        <w:tc>
          <w:tcPr>
            <w:tcW w:w="1701" w:type="dxa"/>
            <w:tcBorders>
              <w:left w:val="single" w:sz="4" w:space="0" w:color="auto"/>
            </w:tcBorders>
          </w:tcPr>
          <w:p w14:paraId="56309DAB"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33</w:t>
            </w:r>
          </w:p>
        </w:tc>
      </w:tr>
      <w:tr w:rsidR="00DD1A47" w:rsidRPr="00590E96" w14:paraId="07073408"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62A018BE" w14:textId="77777777" w:rsidR="00DD1A47" w:rsidRPr="00590E96" w:rsidRDefault="00DD1A47" w:rsidP="000E3A63">
            <w:pPr>
              <w:rPr>
                <w:lang w:val="en-US"/>
              </w:rPr>
            </w:pPr>
            <w:r w:rsidRPr="00590E96">
              <w:rPr>
                <w:color w:val="000000"/>
                <w:sz w:val="18"/>
                <w:szCs w:val="18"/>
                <w:lang w:val="en-US"/>
              </w:rPr>
              <w:t>Sertac Karaman</w:t>
            </w:r>
          </w:p>
        </w:tc>
        <w:tc>
          <w:tcPr>
            <w:tcW w:w="1561" w:type="dxa"/>
            <w:tcBorders>
              <w:left w:val="single" w:sz="4" w:space="0" w:color="auto"/>
              <w:right w:val="single" w:sz="4" w:space="0" w:color="auto"/>
            </w:tcBorders>
            <w:vAlign w:val="bottom"/>
          </w:tcPr>
          <w:p w14:paraId="32E21C3F"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26</w:t>
            </w:r>
          </w:p>
        </w:tc>
        <w:tc>
          <w:tcPr>
            <w:tcW w:w="1701" w:type="dxa"/>
            <w:tcBorders>
              <w:left w:val="single" w:sz="4" w:space="0" w:color="auto"/>
            </w:tcBorders>
          </w:tcPr>
          <w:p w14:paraId="276273F5"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34</w:t>
            </w:r>
          </w:p>
        </w:tc>
      </w:tr>
      <w:tr w:rsidR="00DD1A47" w:rsidRPr="00590E96" w14:paraId="1858CBAA"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3A63C8F6" w14:textId="77777777" w:rsidR="00DD1A47" w:rsidRPr="00590E96" w:rsidRDefault="00DD1A47" w:rsidP="000E3A63">
            <w:pPr>
              <w:rPr>
                <w:lang w:val="en-US"/>
              </w:rPr>
            </w:pPr>
            <w:r w:rsidRPr="00590E96">
              <w:rPr>
                <w:sz w:val="18"/>
                <w:szCs w:val="18"/>
                <w:lang w:val="en-US"/>
              </w:rPr>
              <w:t>Yasmin B. Kafai</w:t>
            </w:r>
          </w:p>
        </w:tc>
        <w:tc>
          <w:tcPr>
            <w:tcW w:w="1561" w:type="dxa"/>
            <w:tcBorders>
              <w:left w:val="single" w:sz="4" w:space="0" w:color="auto"/>
              <w:right w:val="single" w:sz="4" w:space="0" w:color="auto"/>
            </w:tcBorders>
            <w:vAlign w:val="bottom"/>
          </w:tcPr>
          <w:p w14:paraId="212145BC"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26</w:t>
            </w:r>
          </w:p>
        </w:tc>
        <w:tc>
          <w:tcPr>
            <w:tcW w:w="1701" w:type="dxa"/>
            <w:tcBorders>
              <w:left w:val="single" w:sz="4" w:space="0" w:color="auto"/>
            </w:tcBorders>
          </w:tcPr>
          <w:p w14:paraId="147CF1E6"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54</w:t>
            </w:r>
          </w:p>
        </w:tc>
      </w:tr>
      <w:tr w:rsidR="00DD1A47" w:rsidRPr="00590E96" w14:paraId="406A2FE8"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2189FAB2" w14:textId="77777777" w:rsidR="00DD1A47" w:rsidRPr="00590E96" w:rsidRDefault="00DD1A47" w:rsidP="000E3A63">
            <w:pPr>
              <w:rPr>
                <w:lang w:val="en-US"/>
              </w:rPr>
            </w:pPr>
            <w:r w:rsidRPr="00590E96">
              <w:rPr>
                <w:color w:val="000000"/>
                <w:sz w:val="18"/>
                <w:szCs w:val="18"/>
                <w:lang w:val="en-US"/>
              </w:rPr>
              <w:t>Manuel Castro</w:t>
            </w:r>
          </w:p>
        </w:tc>
        <w:tc>
          <w:tcPr>
            <w:tcW w:w="1561" w:type="dxa"/>
            <w:tcBorders>
              <w:left w:val="single" w:sz="4" w:space="0" w:color="auto"/>
              <w:right w:val="single" w:sz="4" w:space="0" w:color="auto"/>
            </w:tcBorders>
            <w:vAlign w:val="bottom"/>
          </w:tcPr>
          <w:p w14:paraId="45635282"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25</w:t>
            </w:r>
          </w:p>
        </w:tc>
        <w:tc>
          <w:tcPr>
            <w:tcW w:w="1701" w:type="dxa"/>
            <w:tcBorders>
              <w:left w:val="single" w:sz="4" w:space="0" w:color="auto"/>
            </w:tcBorders>
          </w:tcPr>
          <w:p w14:paraId="0E6128E2"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36</w:t>
            </w:r>
          </w:p>
        </w:tc>
      </w:tr>
      <w:tr w:rsidR="00DD1A47" w:rsidRPr="00590E96" w14:paraId="7AF8707C"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44BCADE6" w14:textId="77777777" w:rsidR="00DD1A47" w:rsidRPr="00590E96" w:rsidRDefault="00DD1A47" w:rsidP="000E3A63">
            <w:pPr>
              <w:rPr>
                <w:lang w:val="en-US"/>
              </w:rPr>
            </w:pPr>
            <w:r w:rsidRPr="00590E96">
              <w:rPr>
                <w:color w:val="000000"/>
                <w:sz w:val="18"/>
                <w:szCs w:val="18"/>
                <w:lang w:val="en-US"/>
              </w:rPr>
              <w:t>George Hademenos</w:t>
            </w:r>
          </w:p>
        </w:tc>
        <w:tc>
          <w:tcPr>
            <w:tcW w:w="1561" w:type="dxa"/>
            <w:tcBorders>
              <w:left w:val="single" w:sz="4" w:space="0" w:color="auto"/>
              <w:right w:val="single" w:sz="4" w:space="0" w:color="auto"/>
            </w:tcBorders>
            <w:vAlign w:val="bottom"/>
          </w:tcPr>
          <w:p w14:paraId="1568297F"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23</w:t>
            </w:r>
          </w:p>
        </w:tc>
        <w:tc>
          <w:tcPr>
            <w:tcW w:w="1701" w:type="dxa"/>
            <w:tcBorders>
              <w:left w:val="single" w:sz="4" w:space="0" w:color="auto"/>
            </w:tcBorders>
          </w:tcPr>
          <w:p w14:paraId="580CB7EA"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p>
        </w:tc>
      </w:tr>
      <w:tr w:rsidR="00DD1A47" w:rsidRPr="00590E96" w14:paraId="22F13A42"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vAlign w:val="bottom"/>
          </w:tcPr>
          <w:p w14:paraId="28003524" w14:textId="77777777" w:rsidR="00DD1A47" w:rsidRPr="00590E96" w:rsidRDefault="00DD1A47" w:rsidP="000E3A63">
            <w:pPr>
              <w:rPr>
                <w:lang w:val="en-US"/>
              </w:rPr>
            </w:pPr>
            <w:r w:rsidRPr="00590E96">
              <w:rPr>
                <w:color w:val="000000"/>
                <w:sz w:val="18"/>
                <w:szCs w:val="18"/>
                <w:lang w:val="en-US"/>
              </w:rPr>
              <w:t>Jane Connor</w:t>
            </w:r>
          </w:p>
        </w:tc>
        <w:tc>
          <w:tcPr>
            <w:tcW w:w="1561" w:type="dxa"/>
            <w:tcBorders>
              <w:left w:val="single" w:sz="4" w:space="0" w:color="auto"/>
              <w:right w:val="single" w:sz="4" w:space="0" w:color="auto"/>
            </w:tcBorders>
            <w:vAlign w:val="bottom"/>
          </w:tcPr>
          <w:p w14:paraId="2B0375BA"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color w:val="000000"/>
                <w:sz w:val="18"/>
                <w:szCs w:val="18"/>
                <w:lang w:val="en-US"/>
              </w:rPr>
              <w:t>22</w:t>
            </w:r>
          </w:p>
        </w:tc>
        <w:tc>
          <w:tcPr>
            <w:tcW w:w="1701" w:type="dxa"/>
            <w:tcBorders>
              <w:left w:val="single" w:sz="4" w:space="0" w:color="auto"/>
            </w:tcBorders>
          </w:tcPr>
          <w:p w14:paraId="3EC83DA2"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D1A47" w:rsidRPr="00590E96" w14:paraId="0D2A6131"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tcPr>
          <w:p w14:paraId="1B54B79E" w14:textId="77777777" w:rsidR="00DD1A47" w:rsidRPr="00590E96" w:rsidRDefault="00DD1A47" w:rsidP="000E3A63">
            <w:pPr>
              <w:rPr>
                <w:lang w:val="en-US"/>
              </w:rPr>
            </w:pPr>
            <w:r w:rsidRPr="00590E96">
              <w:rPr>
                <w:color w:val="000000"/>
                <w:sz w:val="18"/>
                <w:szCs w:val="18"/>
                <w:lang w:val="en-US"/>
              </w:rPr>
              <w:t>Muhammad Arshad</w:t>
            </w:r>
          </w:p>
        </w:tc>
        <w:tc>
          <w:tcPr>
            <w:tcW w:w="1561" w:type="dxa"/>
            <w:tcBorders>
              <w:left w:val="single" w:sz="4" w:space="0" w:color="auto"/>
              <w:right w:val="single" w:sz="4" w:space="0" w:color="auto"/>
            </w:tcBorders>
          </w:tcPr>
          <w:p w14:paraId="1C14E05F"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lang w:val="en-US"/>
              </w:rPr>
              <w:t>-</w:t>
            </w:r>
          </w:p>
        </w:tc>
        <w:tc>
          <w:tcPr>
            <w:tcW w:w="1701" w:type="dxa"/>
            <w:tcBorders>
              <w:left w:val="single" w:sz="4" w:space="0" w:color="auto"/>
            </w:tcBorders>
          </w:tcPr>
          <w:p w14:paraId="67F06A49"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color w:val="000000"/>
                <w:sz w:val="18"/>
                <w:szCs w:val="18"/>
                <w:lang w:val="en-US"/>
              </w:rPr>
              <w:t>85</w:t>
            </w:r>
          </w:p>
        </w:tc>
      </w:tr>
      <w:tr w:rsidR="00DD1A47" w:rsidRPr="00590E96" w14:paraId="70BF8A89"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tcPr>
          <w:p w14:paraId="2DDF5324" w14:textId="77777777" w:rsidR="00DD1A47" w:rsidRPr="00590E96" w:rsidRDefault="00DD1A47" w:rsidP="000E3A63">
            <w:pPr>
              <w:rPr>
                <w:color w:val="000000"/>
                <w:sz w:val="18"/>
                <w:szCs w:val="18"/>
                <w:lang w:val="en-US"/>
              </w:rPr>
            </w:pPr>
            <w:r w:rsidRPr="00590E96">
              <w:rPr>
                <w:color w:val="000000"/>
                <w:sz w:val="18"/>
                <w:szCs w:val="18"/>
                <w:lang w:val="en-US"/>
              </w:rPr>
              <w:t>Chi-Cheng Chang</w:t>
            </w:r>
          </w:p>
        </w:tc>
        <w:tc>
          <w:tcPr>
            <w:tcW w:w="1561" w:type="dxa"/>
            <w:tcBorders>
              <w:left w:val="single" w:sz="4" w:space="0" w:color="auto"/>
              <w:right w:val="single" w:sz="4" w:space="0" w:color="auto"/>
            </w:tcBorders>
          </w:tcPr>
          <w:p w14:paraId="6B856AB6"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lang w:val="en-US"/>
              </w:rPr>
              <w:t>-</w:t>
            </w:r>
          </w:p>
        </w:tc>
        <w:tc>
          <w:tcPr>
            <w:tcW w:w="1701" w:type="dxa"/>
            <w:tcBorders>
              <w:left w:val="single" w:sz="4" w:space="0" w:color="auto"/>
            </w:tcBorders>
          </w:tcPr>
          <w:p w14:paraId="785BB1C3"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90E96">
              <w:rPr>
                <w:color w:val="000000"/>
                <w:sz w:val="18"/>
                <w:szCs w:val="18"/>
                <w:lang w:val="en-US"/>
              </w:rPr>
              <w:t>46</w:t>
            </w:r>
          </w:p>
        </w:tc>
      </w:tr>
      <w:tr w:rsidR="00DD1A47" w:rsidRPr="00590E96" w14:paraId="09C73EC9" w14:textId="77777777" w:rsidTr="000E3A63">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tcPr>
          <w:p w14:paraId="7F329DFB" w14:textId="77777777" w:rsidR="00DD1A47" w:rsidRPr="00590E96" w:rsidRDefault="00DD1A47" w:rsidP="000E3A63">
            <w:pPr>
              <w:rPr>
                <w:color w:val="000000"/>
                <w:sz w:val="18"/>
                <w:szCs w:val="18"/>
                <w:lang w:val="en-US"/>
              </w:rPr>
            </w:pPr>
            <w:r w:rsidRPr="00590E96">
              <w:rPr>
                <w:color w:val="000000"/>
                <w:sz w:val="18"/>
                <w:szCs w:val="18"/>
                <w:lang w:val="en-US"/>
              </w:rPr>
              <w:t>Alexander Repenning</w:t>
            </w:r>
          </w:p>
        </w:tc>
        <w:tc>
          <w:tcPr>
            <w:tcW w:w="1561" w:type="dxa"/>
            <w:tcBorders>
              <w:left w:val="single" w:sz="4" w:space="0" w:color="auto"/>
              <w:right w:val="single" w:sz="4" w:space="0" w:color="auto"/>
            </w:tcBorders>
          </w:tcPr>
          <w:p w14:paraId="53E39BE5"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lang w:val="en-US"/>
              </w:rPr>
            </w:pPr>
            <w:r w:rsidRPr="00590E96">
              <w:rPr>
                <w:lang w:val="en-US"/>
              </w:rPr>
              <w:t>-</w:t>
            </w:r>
          </w:p>
        </w:tc>
        <w:tc>
          <w:tcPr>
            <w:tcW w:w="1701" w:type="dxa"/>
            <w:tcBorders>
              <w:left w:val="single" w:sz="4" w:space="0" w:color="auto"/>
            </w:tcBorders>
          </w:tcPr>
          <w:p w14:paraId="5DE087D1" w14:textId="77777777" w:rsidR="00DD1A47" w:rsidRPr="00590E96" w:rsidRDefault="00DD1A47" w:rsidP="000E3A63">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rPr>
            </w:pPr>
            <w:r w:rsidRPr="00590E96">
              <w:rPr>
                <w:color w:val="000000"/>
                <w:sz w:val="18"/>
                <w:szCs w:val="18"/>
                <w:lang w:val="en-US"/>
              </w:rPr>
              <w:t>36</w:t>
            </w:r>
          </w:p>
        </w:tc>
      </w:tr>
      <w:tr w:rsidR="00DD1A47" w:rsidRPr="00590E96" w14:paraId="22BAE533" w14:textId="77777777" w:rsidTr="000E3A6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2829" w:type="dxa"/>
            <w:tcBorders>
              <w:right w:val="single" w:sz="4" w:space="0" w:color="auto"/>
            </w:tcBorders>
          </w:tcPr>
          <w:p w14:paraId="3BC0610A" w14:textId="77777777" w:rsidR="00DD1A47" w:rsidRPr="00590E96" w:rsidRDefault="00DD1A47" w:rsidP="000E3A63">
            <w:pPr>
              <w:rPr>
                <w:color w:val="000000"/>
                <w:sz w:val="18"/>
                <w:szCs w:val="18"/>
                <w:lang w:val="en-US"/>
              </w:rPr>
            </w:pPr>
            <w:r w:rsidRPr="00590E96">
              <w:rPr>
                <w:color w:val="000000"/>
                <w:sz w:val="18"/>
                <w:szCs w:val="18"/>
                <w:lang w:val="en-US"/>
              </w:rPr>
              <w:t>Brian Magerko</w:t>
            </w:r>
          </w:p>
        </w:tc>
        <w:tc>
          <w:tcPr>
            <w:tcW w:w="1561" w:type="dxa"/>
            <w:tcBorders>
              <w:left w:val="single" w:sz="4" w:space="0" w:color="auto"/>
              <w:right w:val="single" w:sz="4" w:space="0" w:color="auto"/>
            </w:tcBorders>
          </w:tcPr>
          <w:p w14:paraId="5E578310"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lang w:val="en-US"/>
              </w:rPr>
            </w:pPr>
            <w:r w:rsidRPr="00590E96">
              <w:rPr>
                <w:lang w:val="en-US"/>
              </w:rPr>
              <w:t>-</w:t>
            </w:r>
          </w:p>
        </w:tc>
        <w:tc>
          <w:tcPr>
            <w:tcW w:w="1701" w:type="dxa"/>
            <w:tcBorders>
              <w:left w:val="single" w:sz="4" w:space="0" w:color="auto"/>
            </w:tcBorders>
          </w:tcPr>
          <w:p w14:paraId="5E4BF31F" w14:textId="77777777" w:rsidR="00DD1A47" w:rsidRPr="00590E96" w:rsidRDefault="00DD1A47" w:rsidP="000E3A63">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rPr>
            </w:pPr>
            <w:r w:rsidRPr="00590E96">
              <w:rPr>
                <w:color w:val="000000"/>
                <w:sz w:val="18"/>
                <w:szCs w:val="18"/>
                <w:lang w:val="en-US"/>
              </w:rPr>
              <w:t>28</w:t>
            </w:r>
          </w:p>
        </w:tc>
      </w:tr>
    </w:tbl>
    <w:p w14:paraId="76F78F72" w14:textId="77777777" w:rsidR="00DD1A47" w:rsidRPr="00590E96" w:rsidRDefault="00DD1A47" w:rsidP="00DD1A47">
      <w:pPr>
        <w:rPr>
          <w:lang w:val="en-US" w:eastAsia="en-US"/>
        </w:rPr>
      </w:pPr>
    </w:p>
    <w:p w14:paraId="1246F1EB" w14:textId="77777777" w:rsidR="00DD1A47" w:rsidRDefault="00DD1A47" w:rsidP="00DD1A47">
      <w:pPr>
        <w:pStyle w:val="Textoindependiente"/>
        <w:ind w:left="648" w:firstLine="0"/>
        <w:jc w:val="center"/>
      </w:pPr>
      <w:r>
        <w:t>PLACE TABLE 3 HERE</w:t>
      </w:r>
    </w:p>
    <w:p w14:paraId="46BB6E42" w14:textId="77777777" w:rsidR="00DD1A47" w:rsidRDefault="00DD1A47" w:rsidP="00DD1A47">
      <w:pPr>
        <w:pStyle w:val="Textoindependiente"/>
        <w:ind w:firstLine="0"/>
      </w:pPr>
      <w:r w:rsidRPr="000A5ECE">
        <w:t>Regarding the authors’ location, the distribution is shown in Figure 5. It should be noted that the researchers that work in this</w:t>
      </w:r>
      <w:r>
        <w:t xml:space="preserve"> field are mostly from the USA, followed by Spain.</w:t>
      </w:r>
    </w:p>
    <w:p w14:paraId="1F81A20F" w14:textId="77777777" w:rsidR="00DD1A47" w:rsidRDefault="00DD1A47" w:rsidP="00DD1A47">
      <w:pPr>
        <w:pStyle w:val="Textoindependiente"/>
        <w:ind w:firstLine="0"/>
      </w:pPr>
      <w:r>
        <w:rPr>
          <w:noProof/>
        </w:rPr>
        <w:lastRenderedPageBreak/>
        <w:drawing>
          <wp:inline distT="0" distB="0" distL="0" distR="0" wp14:anchorId="2DDF4A86" wp14:editId="69F244D5">
            <wp:extent cx="5396230" cy="3971925"/>
            <wp:effectExtent l="0" t="0" r="1270" b="3175"/>
            <wp:docPr id="3" name="Imagen 3"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Mapa&#10;&#10;El contenido generado por IA puede ser incorrec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6230" cy="3971925"/>
                    </a:xfrm>
                    <a:prstGeom prst="rect">
                      <a:avLst/>
                    </a:prstGeom>
                  </pic:spPr>
                </pic:pic>
              </a:graphicData>
            </a:graphic>
          </wp:inline>
        </w:drawing>
      </w:r>
    </w:p>
    <w:p w14:paraId="4B32E93F" w14:textId="77777777" w:rsidR="00DD1A47" w:rsidRDefault="00DD1A47" w:rsidP="00DD1A47">
      <w:pPr>
        <w:pStyle w:val="Textoindependiente"/>
        <w:ind w:left="648" w:firstLine="0"/>
        <w:jc w:val="center"/>
      </w:pPr>
      <w:r>
        <w:t>PLACE FIGURE 5 HERE</w:t>
      </w:r>
    </w:p>
    <w:p w14:paraId="7B2B00E2" w14:textId="77777777" w:rsidR="00DD1A47" w:rsidRDefault="00DD1A47" w:rsidP="00DD1A47">
      <w:pPr>
        <w:pStyle w:val="Descripcin"/>
        <w:jc w:val="center"/>
        <w:rPr>
          <w:rFonts w:ascii="Times New Roman" w:hAnsi="Times New Roman"/>
          <w:i w:val="0"/>
          <w:color w:val="000000"/>
          <w:lang w:val="en-US"/>
        </w:rPr>
      </w:pPr>
      <w:r>
        <w:rPr>
          <w:rFonts w:ascii="Times New Roman" w:hAnsi="Times New Roman"/>
          <w:i w:val="0"/>
          <w:color w:val="000000"/>
          <w:lang w:val="en-US"/>
        </w:rPr>
        <w:t>Figure 5. – Distribution of authors by country of origin</w:t>
      </w:r>
    </w:p>
    <w:p w14:paraId="3BCDC6A1" w14:textId="77777777" w:rsidR="00DD1A47" w:rsidRDefault="00DD1A47" w:rsidP="00DD1A47">
      <w:pPr>
        <w:outlineLvl w:val="0"/>
        <w:rPr>
          <w:b/>
          <w:lang w:val="en-US"/>
        </w:rPr>
      </w:pPr>
      <w:r>
        <w:rPr>
          <w:b/>
          <w:lang w:val="en-US"/>
        </w:rPr>
        <w:t>4. Research outcomes and discussion</w:t>
      </w:r>
    </w:p>
    <w:p w14:paraId="6049D0F3" w14:textId="77777777" w:rsidR="00DD1A47" w:rsidRDefault="00DD1A47" w:rsidP="00DD1A47">
      <w:pPr>
        <w:jc w:val="both"/>
        <w:outlineLvl w:val="0"/>
        <w:rPr>
          <w:sz w:val="20"/>
          <w:szCs w:val="20"/>
          <w:lang w:val="en-US"/>
        </w:rPr>
      </w:pPr>
      <w:r w:rsidRPr="000A5ECE">
        <w:rPr>
          <w:sz w:val="20"/>
          <w:szCs w:val="20"/>
          <w:lang w:val="en-US"/>
        </w:rPr>
        <w:t>Once the data extracted has been presented as results which answering the mapping questions, it is necessary to see how these questions facilitate answering the research questions of the SMP. The idea is to answer the research questions with the findings of the mapping questions and in this way accomplish with the mapping objectives. Figure 6 shows a conceptual map</w:t>
      </w:r>
      <w:r>
        <w:rPr>
          <w:sz w:val="20"/>
          <w:szCs w:val="20"/>
          <w:lang w:val="en-US"/>
        </w:rPr>
        <w:t xml:space="preserve"> that summarizes how the mapping questions answer the research questions.</w:t>
      </w:r>
    </w:p>
    <w:p w14:paraId="0AE1D88A" w14:textId="77777777" w:rsidR="00DD1A47" w:rsidRDefault="00DD1A47" w:rsidP="00DD1A47">
      <w:pPr>
        <w:pStyle w:val="Textoindependiente"/>
        <w:ind w:left="648" w:firstLine="0"/>
        <w:jc w:val="center"/>
      </w:pPr>
      <w:r>
        <w:t>PLACE FIGURE 6 HERE</w:t>
      </w:r>
    </w:p>
    <w:p w14:paraId="153CECF1" w14:textId="77777777" w:rsidR="00DD1A47" w:rsidRDefault="00DD1A47" w:rsidP="00DD1A47">
      <w:pPr>
        <w:pStyle w:val="Descripcin"/>
        <w:jc w:val="center"/>
        <w:rPr>
          <w:rFonts w:ascii="Times New Roman" w:hAnsi="Times New Roman"/>
          <w:i w:val="0"/>
          <w:color w:val="000000"/>
          <w:lang w:val="en-US"/>
        </w:rPr>
      </w:pPr>
      <w:r>
        <w:rPr>
          <w:rFonts w:ascii="Times New Roman" w:hAnsi="Times New Roman"/>
          <w:i w:val="0"/>
          <w:color w:val="000000"/>
          <w:lang w:val="en-US"/>
        </w:rPr>
        <w:t>Figure 6. – Conceptual map describing the relationship between mapping questions and research questions</w:t>
      </w:r>
    </w:p>
    <w:p w14:paraId="5D5AA5FA" w14:textId="77777777" w:rsidR="00DD1A47" w:rsidRDefault="00DD1A47" w:rsidP="00DD1A47">
      <w:pPr>
        <w:jc w:val="both"/>
        <w:outlineLvl w:val="0"/>
        <w:rPr>
          <w:sz w:val="20"/>
          <w:szCs w:val="20"/>
          <w:highlight w:val="yellow"/>
          <w:lang w:val="en-US"/>
        </w:rPr>
      </w:pPr>
      <w:r>
        <w:rPr>
          <w:sz w:val="20"/>
          <w:szCs w:val="20"/>
          <w:lang w:val="en-US"/>
        </w:rPr>
        <w:t xml:space="preserve">The different </w:t>
      </w:r>
      <w:r w:rsidRPr="000A5ECE">
        <w:rPr>
          <w:sz w:val="20"/>
          <w:szCs w:val="20"/>
          <w:lang w:val="en-US"/>
        </w:rPr>
        <w:t xml:space="preserve">mapping questions </w:t>
      </w:r>
      <w:r>
        <w:rPr>
          <w:sz w:val="20"/>
          <w:szCs w:val="20"/>
          <w:lang w:val="en-US"/>
        </w:rPr>
        <w:t>will</w:t>
      </w:r>
      <w:r w:rsidRPr="000A5ECE">
        <w:rPr>
          <w:sz w:val="20"/>
          <w:szCs w:val="20"/>
          <w:lang w:val="en-US"/>
        </w:rPr>
        <w:t xml:space="preserve"> contribute to the definition of the general context of the research. Some of them will answer the research questions that define the academic context of the issue explored and that are necessary to achieve the research goals. MQ1 answers RQ1 related to the main approaches used, MQ2 answers RQ2 related to the benefits associated with</w:t>
      </w:r>
      <w:r>
        <w:rPr>
          <w:sz w:val="20"/>
          <w:szCs w:val="20"/>
          <w:lang w:val="en-US"/>
        </w:rPr>
        <w:t xml:space="preserve"> the application of PD&amp;R and active </w:t>
      </w:r>
      <w:r w:rsidRPr="00256919">
        <w:rPr>
          <w:sz w:val="20"/>
          <w:szCs w:val="20"/>
          <w:lang w:val="en-US"/>
        </w:rPr>
        <w:t>methodologies. Furthermore</w:t>
      </w:r>
      <w:r>
        <w:rPr>
          <w:sz w:val="20"/>
          <w:szCs w:val="20"/>
          <w:lang w:val="en-US"/>
        </w:rPr>
        <w:t xml:space="preserve">, MQ3, MQ4 and MQ5 answer RQ3 </w:t>
      </w:r>
      <w:r w:rsidRPr="000A5ECE">
        <w:rPr>
          <w:sz w:val="20"/>
          <w:szCs w:val="20"/>
          <w:lang w:val="en-US"/>
        </w:rPr>
        <w:t>related to emerging tendencies in the explored field. MQ6</w:t>
      </w:r>
      <w:r>
        <w:rPr>
          <w:sz w:val="20"/>
          <w:szCs w:val="20"/>
          <w:lang w:val="en-US"/>
        </w:rPr>
        <w:t>,</w:t>
      </w:r>
      <w:r w:rsidRPr="000A5ECE">
        <w:rPr>
          <w:sz w:val="20"/>
          <w:szCs w:val="20"/>
          <w:lang w:val="en-US"/>
        </w:rPr>
        <w:t xml:space="preserve"> related to authors and publications support, as well as</w:t>
      </w:r>
      <w:r>
        <w:rPr>
          <w:sz w:val="20"/>
          <w:szCs w:val="20"/>
          <w:lang w:val="en-US"/>
        </w:rPr>
        <w:t xml:space="preserve"> the other </w:t>
      </w:r>
      <w:r w:rsidRPr="000A5ECE">
        <w:rPr>
          <w:sz w:val="20"/>
          <w:szCs w:val="20"/>
          <w:lang w:val="en-US"/>
        </w:rPr>
        <w:t xml:space="preserve">MQs, </w:t>
      </w:r>
      <w:r>
        <w:rPr>
          <w:sz w:val="20"/>
          <w:szCs w:val="20"/>
          <w:lang w:val="en-US"/>
        </w:rPr>
        <w:t>support the context of the research.</w:t>
      </w:r>
    </w:p>
    <w:p w14:paraId="799E4C25" w14:textId="77777777" w:rsidR="00DD1A47" w:rsidRDefault="00DD1A47" w:rsidP="00DD1A47">
      <w:pPr>
        <w:jc w:val="both"/>
        <w:outlineLvl w:val="0"/>
        <w:rPr>
          <w:sz w:val="20"/>
          <w:szCs w:val="20"/>
          <w:lang w:val="en-US"/>
        </w:rPr>
      </w:pPr>
    </w:p>
    <w:p w14:paraId="48DC2FF6" w14:textId="77777777" w:rsidR="00DD1A47" w:rsidRDefault="00DD1A47" w:rsidP="00DD1A47">
      <w:pPr>
        <w:jc w:val="both"/>
        <w:outlineLvl w:val="0"/>
        <w:rPr>
          <w:rFonts w:eastAsia="SimSun"/>
          <w:b/>
          <w:spacing w:val="-1"/>
          <w:sz w:val="20"/>
          <w:szCs w:val="20"/>
          <w:lang w:val="en-US" w:eastAsia="x-none"/>
        </w:rPr>
      </w:pPr>
      <w:r>
        <w:rPr>
          <w:rFonts w:eastAsia="SimSun"/>
          <w:b/>
          <w:spacing w:val="-1"/>
          <w:sz w:val="20"/>
          <w:szCs w:val="20"/>
          <w:lang w:val="en-US" w:eastAsia="x-none"/>
        </w:rPr>
        <w:t>4.1. RQ1. What are the main approaches used in STEAM Education which apply robotics and active methodologies?</w:t>
      </w:r>
    </w:p>
    <w:p w14:paraId="4228C868" w14:textId="77777777" w:rsidR="00DD1A47" w:rsidRPr="00F06BCA" w:rsidRDefault="00DD1A47" w:rsidP="00DD1A47">
      <w:pPr>
        <w:jc w:val="both"/>
        <w:outlineLvl w:val="0"/>
        <w:rPr>
          <w:sz w:val="20"/>
          <w:szCs w:val="20"/>
          <w:lang w:val="en-US"/>
        </w:rPr>
      </w:pPr>
      <w:r>
        <w:rPr>
          <w:sz w:val="20"/>
          <w:szCs w:val="20"/>
          <w:lang w:val="en-US"/>
        </w:rPr>
        <w:t xml:space="preserve">The application of Robotics and active methodologies in STEAM Education is not new, this is shown by the different initiatives found during the </w:t>
      </w:r>
      <w:r w:rsidRPr="00AE3095">
        <w:rPr>
          <w:sz w:val="20"/>
          <w:szCs w:val="20"/>
          <w:lang w:val="en-US"/>
        </w:rPr>
        <w:t>mapping; in fact</w:t>
      </w:r>
      <w:r>
        <w:rPr>
          <w:sz w:val="20"/>
          <w:szCs w:val="20"/>
          <w:lang w:val="en-US"/>
        </w:rPr>
        <w:t>,</w:t>
      </w:r>
      <w:r w:rsidRPr="00AE3095">
        <w:rPr>
          <w:sz w:val="20"/>
          <w:szCs w:val="20"/>
          <w:lang w:val="en-US"/>
        </w:rPr>
        <w:t xml:space="preserve"> we found 242 works in the identification phase, including both those focused on STEAM Education and/or those that apply active or collaborative methodologies. Several of them were rejected after applying the inclusion and exclusion</w:t>
      </w:r>
      <w:r>
        <w:rPr>
          <w:sz w:val="20"/>
          <w:szCs w:val="20"/>
          <w:lang w:val="en-US"/>
        </w:rPr>
        <w:t xml:space="preserve"> criteria and the quality </w:t>
      </w:r>
      <w:r w:rsidRPr="00F06BCA">
        <w:rPr>
          <w:sz w:val="20"/>
          <w:szCs w:val="20"/>
          <w:lang w:val="en-US"/>
        </w:rPr>
        <w:t xml:space="preserve">checklist. This leaves 54 papers with different initiatives that address the mapping aims. By studying the works goals in order to ask MQ1 it was possible to classify them in different categories and with them answer RQ1. </w:t>
      </w:r>
    </w:p>
    <w:p w14:paraId="319D2808" w14:textId="77777777" w:rsidR="00DD1A47" w:rsidRPr="00F06BCA" w:rsidRDefault="00DD1A47" w:rsidP="00DD1A47">
      <w:pPr>
        <w:jc w:val="both"/>
        <w:outlineLvl w:val="0"/>
        <w:rPr>
          <w:sz w:val="20"/>
          <w:szCs w:val="20"/>
          <w:lang w:val="en-US"/>
        </w:rPr>
      </w:pPr>
      <w:r w:rsidRPr="00F06BCA">
        <w:rPr>
          <w:sz w:val="20"/>
          <w:szCs w:val="20"/>
          <w:lang w:val="en-US"/>
        </w:rPr>
        <w:lastRenderedPageBreak/>
        <w:t>In Figure 7 we have a comparison of a tag-cloud with the titles of the papers and the categories that we defined based on their goals. It is possible to see that although there is not a direct link, most of the main terms are related to the categories.</w:t>
      </w:r>
    </w:p>
    <w:p w14:paraId="7515841C" w14:textId="77777777" w:rsidR="00DD1A47" w:rsidRDefault="00DD1A47" w:rsidP="00DD1A47">
      <w:pPr>
        <w:jc w:val="both"/>
        <w:outlineLvl w:val="0"/>
        <w:rPr>
          <w:sz w:val="20"/>
          <w:szCs w:val="20"/>
          <w:lang w:val="en-US"/>
        </w:rPr>
      </w:pPr>
      <w:r w:rsidRPr="00F06BCA">
        <w:rPr>
          <w:sz w:val="20"/>
          <w:szCs w:val="20"/>
          <w:lang w:val="en-US"/>
        </w:rPr>
        <w:t>Robotics is related to Topic 4 (Tool and Techniques). STEM, Engineering, Programming, and Design, are related to Topic 2, the idea of fostering the STEAM disciplines; School, Students or K12, may be related to the application</w:t>
      </w:r>
      <w:r>
        <w:rPr>
          <w:sz w:val="20"/>
          <w:szCs w:val="20"/>
          <w:lang w:val="en-US"/>
        </w:rPr>
        <w:t xml:space="preserve"> of PD&amp;R in different context, that is Topic 1; and terms such as Project, Collaborative, Problem or Learning are terms related to the methodologies employed (as Problem-based Learning, Project based learning or Challenge based Learning). This means that it is possible to see a relationship between the titles of the works and the categories in which we divided them to answer RQ1 based on its goals.</w:t>
      </w:r>
    </w:p>
    <w:p w14:paraId="557A11C5" w14:textId="77777777" w:rsidR="00DD1A47" w:rsidRDefault="00DD1A47" w:rsidP="00DD1A47">
      <w:pPr>
        <w:jc w:val="both"/>
        <w:outlineLvl w:val="0"/>
        <w:rPr>
          <w:sz w:val="20"/>
          <w:szCs w:val="20"/>
          <w:highlight w:val="yellow"/>
          <w:lang w:val="en-US"/>
        </w:rPr>
      </w:pPr>
    </w:p>
    <w:p w14:paraId="4708861D" w14:textId="77777777" w:rsidR="00DD1A47" w:rsidRDefault="00DD1A47" w:rsidP="00DD1A47">
      <w:pPr>
        <w:pStyle w:val="Textoindependiente"/>
        <w:ind w:left="648" w:firstLine="0"/>
        <w:jc w:val="center"/>
      </w:pPr>
      <w:r>
        <w:t>PLACE FIGURE 7 HERE</w:t>
      </w:r>
    </w:p>
    <w:p w14:paraId="2D0DCE51" w14:textId="77777777" w:rsidR="00DD1A47" w:rsidRDefault="00DD1A47" w:rsidP="00DD1A47">
      <w:pPr>
        <w:jc w:val="both"/>
        <w:outlineLvl w:val="0"/>
        <w:rPr>
          <w:sz w:val="20"/>
          <w:szCs w:val="20"/>
          <w:lang w:val="en-US"/>
        </w:rPr>
      </w:pPr>
      <w:r>
        <w:rPr>
          <w:noProof/>
          <w:sz w:val="20"/>
          <w:szCs w:val="20"/>
          <w:lang w:val="en-US"/>
        </w:rPr>
        <w:drawing>
          <wp:inline distT="0" distB="0" distL="0" distR="0" wp14:anchorId="69E8F7D2" wp14:editId="29780FFA">
            <wp:extent cx="5396230" cy="2513330"/>
            <wp:effectExtent l="0" t="0" r="127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20">
                      <a:extLst>
                        <a:ext uri="{28A0092B-C50C-407E-A947-70E740481C1C}">
                          <a14:useLocalDpi xmlns:a14="http://schemas.microsoft.com/office/drawing/2010/main" val="0"/>
                        </a:ext>
                      </a:extLst>
                    </a:blip>
                    <a:stretch>
                      <a:fillRect/>
                    </a:stretch>
                  </pic:blipFill>
                  <pic:spPr>
                    <a:xfrm>
                      <a:off x="0" y="0"/>
                      <a:ext cx="5396230" cy="2513330"/>
                    </a:xfrm>
                    <a:prstGeom prst="rect">
                      <a:avLst/>
                    </a:prstGeom>
                  </pic:spPr>
                </pic:pic>
              </a:graphicData>
            </a:graphic>
          </wp:inline>
        </w:drawing>
      </w:r>
    </w:p>
    <w:p w14:paraId="05B0D3B8" w14:textId="77777777" w:rsidR="00DD1A47" w:rsidRDefault="00DD1A47" w:rsidP="00DD1A47">
      <w:pPr>
        <w:pStyle w:val="Descripcin"/>
        <w:jc w:val="center"/>
        <w:rPr>
          <w:color w:val="000000"/>
          <w:lang w:val="en-US"/>
        </w:rPr>
      </w:pPr>
      <w:r>
        <w:rPr>
          <w:rFonts w:ascii="Times New Roman" w:hAnsi="Times New Roman"/>
          <w:i w:val="0"/>
          <w:color w:val="000000"/>
          <w:lang w:val="en-US"/>
        </w:rPr>
        <w:t xml:space="preserve">Figure 7. – Comparison between a </w:t>
      </w:r>
      <w:r w:rsidRPr="00954382">
        <w:rPr>
          <w:rFonts w:ascii="Times New Roman" w:hAnsi="Times New Roman"/>
          <w:i w:val="0"/>
          <w:color w:val="000000"/>
          <w:lang w:val="en-US"/>
        </w:rPr>
        <w:t>titles tagcloud</w:t>
      </w:r>
      <w:r>
        <w:rPr>
          <w:rFonts w:ascii="Times New Roman" w:hAnsi="Times New Roman"/>
          <w:i w:val="0"/>
          <w:color w:val="000000"/>
          <w:lang w:val="en-US"/>
        </w:rPr>
        <w:t xml:space="preserve"> and goal-based approaches categories</w:t>
      </w:r>
      <w:r>
        <w:rPr>
          <w:color w:val="000000"/>
          <w:lang w:val="en-US"/>
        </w:rPr>
        <w:t xml:space="preserve">    </w:t>
      </w:r>
    </w:p>
    <w:p w14:paraId="6BB6E899" w14:textId="77777777" w:rsidR="00DD1A47" w:rsidRDefault="00DD1A47" w:rsidP="00DD1A47">
      <w:pPr>
        <w:jc w:val="both"/>
        <w:outlineLvl w:val="0"/>
        <w:rPr>
          <w:sz w:val="20"/>
          <w:szCs w:val="20"/>
          <w:lang w:val="en-US"/>
        </w:rPr>
      </w:pPr>
      <w:r>
        <w:rPr>
          <w:sz w:val="20"/>
          <w:szCs w:val="20"/>
          <w:lang w:val="en-US"/>
        </w:rPr>
        <w:t xml:space="preserve">Taking this into account we have classified the works by the topics described for MQ1: </w:t>
      </w:r>
    </w:p>
    <w:p w14:paraId="63061C9B" w14:textId="77777777" w:rsidR="00DD1A47" w:rsidRDefault="00DD1A47" w:rsidP="00DD1A47">
      <w:pPr>
        <w:pStyle w:val="Prrafodelista"/>
        <w:numPr>
          <w:ilvl w:val="0"/>
          <w:numId w:val="8"/>
        </w:numPr>
        <w:ind w:hanging="360"/>
        <w:jc w:val="both"/>
        <w:outlineLvl w:val="0"/>
        <w:rPr>
          <w:rFonts w:ascii="Times New Roman" w:hAnsi="Times New Roman"/>
          <w:sz w:val="20"/>
          <w:szCs w:val="20"/>
          <w:lang w:val="en-US"/>
        </w:rPr>
      </w:pPr>
      <w:r>
        <w:rPr>
          <w:rFonts w:ascii="Times New Roman" w:hAnsi="Times New Roman"/>
          <w:sz w:val="20"/>
          <w:szCs w:val="20"/>
          <w:lang w:val="en-US"/>
        </w:rPr>
        <w:t xml:space="preserve">Topic 1. The first topic considers works focused on the application of </w:t>
      </w:r>
      <w:r w:rsidRPr="00F06BCA">
        <w:rPr>
          <w:rFonts w:ascii="Times New Roman" w:hAnsi="Times New Roman"/>
          <w:sz w:val="20"/>
          <w:szCs w:val="20"/>
          <w:lang w:val="en-US"/>
        </w:rPr>
        <w:t>PD&amp;R in STEAM Education applying active methodologies. There are only 8 works describing such an application, which suggest that although both elements are employed in STEAM education their combination is not so common. In addition, it should be noted that these works were published from 2015 to 2018, so they are very recent, which shows that this type of approaches</w:t>
      </w:r>
      <w:r>
        <w:rPr>
          <w:rFonts w:ascii="Times New Roman" w:hAnsi="Times New Roman"/>
          <w:sz w:val="20"/>
          <w:szCs w:val="20"/>
          <w:lang w:val="en-US"/>
        </w:rPr>
        <w:t xml:space="preserve"> is quite new.</w:t>
      </w:r>
    </w:p>
    <w:p w14:paraId="7C845D37" w14:textId="77777777" w:rsidR="00DD1A47" w:rsidRPr="00F06BCA" w:rsidRDefault="00DD1A47" w:rsidP="00DD1A47">
      <w:pPr>
        <w:pStyle w:val="Prrafodelista"/>
        <w:numPr>
          <w:ilvl w:val="0"/>
          <w:numId w:val="8"/>
        </w:numPr>
        <w:ind w:hanging="360"/>
        <w:jc w:val="both"/>
        <w:outlineLvl w:val="0"/>
        <w:rPr>
          <w:rFonts w:ascii="Times New Roman" w:hAnsi="Times New Roman"/>
          <w:sz w:val="20"/>
          <w:szCs w:val="20"/>
          <w:lang w:val="en-US"/>
        </w:rPr>
      </w:pPr>
      <w:r>
        <w:rPr>
          <w:rFonts w:ascii="Times New Roman" w:hAnsi="Times New Roman"/>
          <w:sz w:val="20"/>
          <w:szCs w:val="20"/>
          <w:lang w:val="en-US"/>
        </w:rPr>
        <w:t xml:space="preserve">Topic 2. The second </w:t>
      </w:r>
      <w:r w:rsidRPr="00F06BCA">
        <w:rPr>
          <w:rFonts w:ascii="Times New Roman" w:hAnsi="Times New Roman"/>
          <w:sz w:val="20"/>
          <w:szCs w:val="20"/>
          <w:lang w:val="en-US"/>
        </w:rPr>
        <w:t>topic explores an interesting issue to be taken into account: the students’ engagement with STEAM Education. This can be motivated by the use of ICT and also with PD&amp;R, as shown by the association of 23 works in MQ1, a fact that agrees with some studies such as</w:t>
      </w:r>
      <w:r w:rsidRPr="00A95AE1">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Arís&lt;/Author&gt;&lt;Year&gt;2019&lt;/Year&gt;&lt;RecNum&gt;2518&lt;/RecNum&gt;&lt;DisplayText&gt;[7, 72]&lt;/DisplayText&gt;&lt;record&gt;&lt;rec-number&gt;2518&lt;/rec-number&gt;&lt;foreign-keys&gt;&lt;key app="EN" db-id="zfsxwe99u0sd5eefze45r2scd52t0ppwttsa" timestamp="1580216172"&gt;2518&lt;/key&gt;&lt;/foreign-keys&gt;&lt;ref-type name="Journal Article"&gt;17&lt;/ref-type&gt;&lt;contributors&gt;&lt;authors&gt;&lt;author&gt;Arís, Nuria&lt;/author&gt;&lt;author&gt;Orcos, Lara&lt;/author&gt;&lt;/authors&gt;&lt;/contributors&gt;&lt;titles&gt;&lt;title&gt;Educational robotics in the stage of secondary education: empirical study on motivation and STEM skills&lt;/title&gt;&lt;secondary-title&gt;Education Sciences&lt;/secondary-title&gt;&lt;/titles&gt;&lt;periodical&gt;&lt;full-title&gt;Education Sciences&lt;/full-title&gt;&lt;/periodical&gt;&lt;pages&gt;73&lt;/pages&gt;&lt;volume&gt;9&lt;/volume&gt;&lt;number&gt;2&lt;/number&gt;&lt;dates&gt;&lt;year&gt;2019&lt;/year&gt;&lt;/dates&gt;&lt;urls&gt;&lt;/urls&gt;&lt;/record&gt;&lt;/Cite&gt;&lt;Cite&gt;&lt;Author&gt;Master&lt;/Author&gt;&lt;Year&gt;2017&lt;/Year&gt;&lt;RecNum&gt;2516&lt;/RecNum&gt;&lt;record&gt;&lt;rec-number&gt;2516&lt;/rec-number&gt;&lt;foreign-keys&gt;&lt;key app="EN" db-id="zfsxwe99u0sd5eefze45r2scd52t0ppwttsa" timestamp="1580216121"&gt;2516&lt;/key&gt;&lt;/foreign-keys&gt;&lt;ref-type name="Journal Article"&gt;17&lt;/ref-type&gt;&lt;contributors&gt;&lt;authors&gt;&lt;author&gt;Master, Allison&lt;/author&gt;&lt;author&gt;Cheryan, Sapna&lt;/author&gt;&lt;author&gt;Moscatelli, Adriana&lt;/author&gt;&lt;author&gt;Meltzoff, Andrew N&lt;/author&gt;&lt;/authors&gt;&lt;/contributors&gt;&lt;titles&gt;&lt;title&gt;Programming experience promotes higher STEM motivation among first-grade girls&lt;/title&gt;&lt;secondary-title&gt;Journal of experimental child psychology&lt;/secondary-title&gt;&lt;/titles&gt;&lt;periodical&gt;&lt;full-title&gt;Journal of experimental child psychology&lt;/full-title&gt;&lt;/periodical&gt;&lt;pages&gt;92-106&lt;/pages&gt;&lt;volume&gt;160&lt;/volume&gt;&lt;dates&gt;&lt;year&gt;2017&lt;/year&gt;&lt;/dates&gt;&lt;isbn&gt;0022-0965&lt;/isbn&gt;&lt;urls&gt;&lt;/urls&gt;&lt;electronic-resource-num&gt;10.1016/j.jecp.2017.03.013&lt;/electronic-resource-num&gt;&lt;/record&gt;&lt;/Cite&gt;&lt;/EndNote&gt;</w:instrText>
      </w:r>
      <w:r w:rsidRPr="00A95AE1">
        <w:rPr>
          <w:rFonts w:ascii="Times New Roman" w:hAnsi="Times New Roman"/>
          <w:sz w:val="20"/>
          <w:szCs w:val="20"/>
          <w:lang w:val="en-US"/>
        </w:rPr>
        <w:fldChar w:fldCharType="separate"/>
      </w:r>
      <w:r>
        <w:rPr>
          <w:rFonts w:ascii="Times New Roman" w:hAnsi="Times New Roman"/>
          <w:noProof/>
          <w:sz w:val="20"/>
          <w:szCs w:val="20"/>
          <w:lang w:val="en-US"/>
        </w:rPr>
        <w:t>[7, 72]</w:t>
      </w:r>
      <w:r w:rsidRPr="00A95AE1">
        <w:rPr>
          <w:rFonts w:ascii="Times New Roman" w:hAnsi="Times New Roman"/>
          <w:sz w:val="20"/>
          <w:szCs w:val="20"/>
          <w:lang w:val="en-US"/>
        </w:rPr>
        <w:fldChar w:fldCharType="end"/>
      </w:r>
      <w:r w:rsidRPr="00F06BCA">
        <w:rPr>
          <w:rFonts w:ascii="Times New Roman" w:hAnsi="Times New Roman"/>
          <w:sz w:val="20"/>
          <w:szCs w:val="20"/>
          <w:lang w:val="en-US"/>
        </w:rPr>
        <w:t>, that show the positive effect of using the technology</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Valls&lt;/Author&gt;&lt;Year&gt;2017&lt;/Year&gt;&lt;RecNum&gt;2395&lt;/RecNum&gt;&lt;DisplayText&gt;[107]&lt;/DisplayText&gt;&lt;record&gt;&lt;rec-number&gt;2395&lt;/rec-number&gt;&lt;foreign-keys&gt;&lt;key app="EN" db-id="zfsxwe99u0sd5eefze45r2scd52t0ppwttsa" timestamp="1572367353"&gt;2395&lt;/key&gt;&lt;/foreign-keys&gt;&lt;ref-type name="Conference Paper"&gt;47&lt;/ref-type&gt;&lt;contributors&gt;&lt;authors&gt;&lt;author&gt;Valls, Albert&lt;/author&gt;&lt;author&gt;Albó-Canals, Jordi&lt;/author&gt;&lt;author&gt;Canaleta, Xavier&lt;/author&gt;&lt;/authors&gt;&lt;/contributors&gt;&lt;titles&gt;&lt;title&gt;Creativity and Contextualization Activities in Educational Robotics to Improve Engineering and Computational Thinking&lt;/title&gt;&lt;secondary-title&gt;International Conference on Robotics and Education RiE 2017&lt;/secondary-title&gt;&lt;/titles&gt;&lt;pages&gt;100-112&lt;/pages&gt;&lt;dates&gt;&lt;year&gt;2017&lt;/year&gt;&lt;/dates&gt;&lt;pub-location&gt;Sofia, Bulgaria&lt;/pub-location&gt;&lt;publisher&gt;Springer&lt;/publisher&gt;&lt;urls&gt;&lt;/urls&gt;&lt;electronic-resource-num&gt;10.1007/978-3-319-62875-2_9&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107]</w:t>
      </w:r>
      <w:r>
        <w:rPr>
          <w:rFonts w:ascii="Times New Roman" w:hAnsi="Times New Roman"/>
          <w:sz w:val="20"/>
          <w:szCs w:val="20"/>
          <w:lang w:val="en-US"/>
        </w:rPr>
        <w:fldChar w:fldCharType="end"/>
      </w:r>
      <w:r w:rsidRPr="00F06BCA">
        <w:rPr>
          <w:rFonts w:ascii="Times New Roman" w:hAnsi="Times New Roman"/>
          <w:sz w:val="20"/>
          <w:szCs w:val="20"/>
          <w:lang w:val="en-US"/>
        </w:rPr>
        <w:t>.</w:t>
      </w:r>
    </w:p>
    <w:p w14:paraId="7CF9114B" w14:textId="77777777" w:rsidR="00DD1A47" w:rsidRPr="00F06BCA" w:rsidRDefault="00DD1A47" w:rsidP="00DD1A47">
      <w:pPr>
        <w:pStyle w:val="Prrafodelista"/>
        <w:numPr>
          <w:ilvl w:val="0"/>
          <w:numId w:val="8"/>
        </w:numPr>
        <w:ind w:hanging="360"/>
        <w:jc w:val="both"/>
        <w:outlineLvl w:val="0"/>
        <w:rPr>
          <w:rFonts w:ascii="Times New Roman" w:hAnsi="Times New Roman"/>
          <w:sz w:val="20"/>
          <w:szCs w:val="20"/>
          <w:lang w:val="en-US"/>
        </w:rPr>
      </w:pPr>
      <w:r w:rsidRPr="00F06BCA">
        <w:rPr>
          <w:rFonts w:ascii="Times New Roman" w:hAnsi="Times New Roman"/>
          <w:sz w:val="20"/>
          <w:szCs w:val="20"/>
          <w:lang w:val="en-US"/>
        </w:rPr>
        <w:t>Topic 3. The third topic is related to competence acquisition, and is therefore more focused on the results of the application of PD&amp;R and the methodologies in the context of STEAM Education.  As commented on in the introduction, STEAM Education is linked to the development of certain competenc</w:t>
      </w:r>
      <w:r>
        <w:rPr>
          <w:rFonts w:ascii="Times New Roman" w:hAnsi="Times New Roman"/>
          <w:sz w:val="20"/>
          <w:szCs w:val="20"/>
          <w:lang w:val="en-US"/>
        </w:rPr>
        <w:t>i</w:t>
      </w:r>
      <w:r w:rsidRPr="00F06BCA">
        <w:rPr>
          <w:rFonts w:ascii="Times New Roman" w:hAnsi="Times New Roman"/>
          <w:sz w:val="20"/>
          <w:szCs w:val="20"/>
          <w:lang w:val="en-US"/>
        </w:rPr>
        <w:t>es in accordance with the demands of the digital society</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García-Peñalvo&lt;/Author&gt;&lt;Year&gt;2018&lt;/Year&gt;&lt;RecNum&gt;2345&lt;/RecNum&gt;&lt;DisplayText&gt;[47, 94]&lt;/DisplayText&gt;&lt;record&gt;&lt;rec-number&gt;2345&lt;/rec-number&gt;&lt;foreign-keys&gt;&lt;key app="EN" db-id="zfsxwe99u0sd5eefze45r2scd52t0ppwttsa" timestamp="1572367353"&gt;2345&lt;/key&gt;&lt;/foreign-keys&gt;&lt;ref-type name="Book Section"&gt;5&lt;/ref-type&gt;&lt;contributors&gt;&lt;authors&gt;&lt;author&gt;García-Peñalvo, Francisco José&lt;/author&gt;&lt;author&gt;Reimann, Daniela&lt;/author&gt;&lt;author&gt;Maday, Christiane&lt;/author&gt;&lt;/authors&gt;&lt;secondary-authors&gt;&lt;author&gt;Khine, Myint Swe&lt;/author&gt;&lt;/secondary-authors&gt;&lt;/contributors&gt;&lt;titles&gt;&lt;title&gt;Introducing Coding and Computational Thinking in the Schools: The TACCLE 3 – Coding Project Experience&lt;/title&gt;&lt;secondary-title&gt;Computational Thinking in the STEM Disciplines: Foundations and Research Highlights&lt;/secondary-title&gt;&lt;/titles&gt;&lt;pages&gt;213-226&lt;/pages&gt;&lt;dates&gt;&lt;year&gt;2018&lt;/year&gt;&lt;pub-dates&gt;&lt;date&gt;2018//&lt;/date&gt;&lt;/pub-dates&gt;&lt;/dates&gt;&lt;pub-location&gt;Cham&lt;/pub-location&gt;&lt;publisher&gt;Springer International Publishing&lt;/publisher&gt;&lt;isbn&gt;978-3-319-93566-9&lt;/isbn&gt;&lt;urls&gt;&lt;related-urls&gt;&lt;url&gt;https://doi.org/10.1007/978-3-319-93566-9_11&lt;/url&gt;&lt;/related-urls&gt;&lt;/urls&gt;&lt;electronic-resource-num&gt;10.1007/978-3-319-93566-9_11&lt;/electronic-resource-num&gt;&lt;/record&gt;&lt;/Cite&gt;&lt;Cite&gt;&lt;Author&gt;Sanders&lt;/Author&gt;&lt;Year&gt;2008&lt;/Year&gt;&lt;RecNum&gt;2519&lt;/RecNum&gt;&lt;record&gt;&lt;rec-number&gt;2519&lt;/rec-number&gt;&lt;foreign-keys&gt;&lt;key app="EN" db-id="zfsxwe99u0sd5eefze45r2scd52t0ppwttsa" timestamp="1580216782"&gt;2519&lt;/key&gt;&lt;/foreign-keys&gt;&lt;ref-type name="Electronic Article"&gt;43&lt;/ref-type&gt;&lt;contributors&gt;&lt;authors&gt;&lt;author&gt;Sanders, Mark E&lt;/author&gt;&lt;/authors&gt;&lt;/contributors&gt;&lt;titles&gt;&lt;title&gt;Stem, stem education, stemmania&lt;/title&gt;&lt;secondary-title&gt;The technology teacher&lt;/secondary-title&gt;&lt;/titles&gt;&lt;periodical&gt;&lt;full-title&gt;The technology teacher&lt;/full-title&gt;&lt;/periodical&gt;&lt;volume&gt;December/January&lt;/volume&gt;&lt;dates&gt;&lt;year&gt;2008&lt;/year&gt;&lt;/dates&gt;&lt;urls&gt;&lt;related-urls&gt;&lt;url&gt;http://hdl.handle.net/10919/51616&lt;/url&gt;&lt;/related-urls&gt;&lt;/urls&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47, 94]</w:t>
      </w:r>
      <w:r>
        <w:rPr>
          <w:rFonts w:ascii="Times New Roman" w:hAnsi="Times New Roman"/>
          <w:sz w:val="20"/>
          <w:szCs w:val="20"/>
          <w:lang w:val="en-US"/>
        </w:rPr>
        <w:fldChar w:fldCharType="end"/>
      </w:r>
      <w:r w:rsidRPr="00F06BCA">
        <w:rPr>
          <w:rFonts w:ascii="Times New Roman" w:hAnsi="Times New Roman"/>
          <w:sz w:val="20"/>
          <w:szCs w:val="20"/>
          <w:lang w:val="en-US"/>
        </w:rPr>
        <w:t xml:space="preserve"> and the use of PD&amp;R increases the students’ motivation, which can facilitate the competency development</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Smyrnova-Trybulska&lt;/Author&gt;&lt;Year&gt;2016&lt;/Year&gt;&lt;RecNum&gt;2513&lt;/RecNum&gt;&lt;DisplayText&gt;[98]&lt;/DisplayText&gt;&lt;record&gt;&lt;rec-number&gt;2513&lt;/rec-number&gt;&lt;foreign-keys&gt;&lt;key app="EN" db-id="zfsxwe99u0sd5eefze45r2scd52t0ppwttsa" timestamp="1580215317"&gt;2513&lt;/key&gt;&lt;/foreign-keys&gt;&lt;ref-type name="Conference Paper"&gt;47&lt;/ref-type&gt;&lt;contributors&gt;&lt;authors&gt;&lt;author&gt;Smyrnova-Trybulska, Eugenia&lt;/author&gt;&lt;author&gt;Morze, Nataliia&lt;/author&gt;&lt;author&gt;Kommers, Piet&lt;/author&gt;&lt;author&gt;Zuziak, Wojciech&lt;/author&gt;&lt;author&gt;Gladun, Mariia&lt;/author&gt;&lt;/authors&gt;&lt;/contributors&gt;&lt;titles&gt;&lt;title&gt;Educational Robots in Primary School Teachers&amp;apos; and Students&amp;apos; Opinion about STEM Education for Young Learners&lt;/title&gt;&lt;secondary-title&gt;International Conferences on Internet Technologies &amp;amp; Society (ITS), Education Technologies (ICEduTECH), and Sustainability, Technology and Education (STE)&lt;/secondary-title&gt;&lt;/titles&gt;&lt;pages&gt;197-204&lt;/pages&gt;&lt;dates&gt;&lt;year&gt;2016&lt;/year&gt;&lt;/dates&gt;&lt;pub-location&gt;Melbourne, Australia&lt;/pub-location&gt;&lt;publisher&gt;International Association for Development of the Information Society&lt;/publisher&gt;&lt;urls&gt;&lt;/urls&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98]</w:t>
      </w:r>
      <w:r>
        <w:rPr>
          <w:rFonts w:ascii="Times New Roman" w:hAnsi="Times New Roman"/>
          <w:sz w:val="20"/>
          <w:szCs w:val="20"/>
          <w:lang w:val="en-US"/>
        </w:rPr>
        <w:fldChar w:fldCharType="end"/>
      </w:r>
      <w:r w:rsidRPr="00F06BCA">
        <w:rPr>
          <w:rFonts w:ascii="Times New Roman" w:hAnsi="Times New Roman"/>
          <w:sz w:val="20"/>
          <w:szCs w:val="20"/>
          <w:lang w:val="en-US"/>
        </w:rPr>
        <w:t>. The works included in this topic are specially devoted to describing these competency acquisitions and not so much the application of PD&amp;R or the STEAM Education approach.</w:t>
      </w:r>
    </w:p>
    <w:p w14:paraId="7A19766F" w14:textId="77777777" w:rsidR="00DD1A47" w:rsidRDefault="00DD1A47" w:rsidP="00DD1A47">
      <w:pPr>
        <w:pStyle w:val="Prrafodelista"/>
        <w:numPr>
          <w:ilvl w:val="0"/>
          <w:numId w:val="8"/>
        </w:numPr>
        <w:ind w:hanging="360"/>
        <w:jc w:val="both"/>
        <w:outlineLvl w:val="0"/>
        <w:rPr>
          <w:rFonts w:ascii="Times New Roman" w:hAnsi="Times New Roman"/>
          <w:sz w:val="20"/>
          <w:szCs w:val="20"/>
          <w:lang w:val="en-US"/>
        </w:rPr>
      </w:pPr>
      <w:r>
        <w:rPr>
          <w:rFonts w:ascii="Times New Roman" w:hAnsi="Times New Roman"/>
          <w:sz w:val="20"/>
          <w:szCs w:val="20"/>
          <w:lang w:val="en-US"/>
        </w:rPr>
        <w:t>Topic 4. The last topic is more focused on the tools or methodologies applied than on the experiment or the results obtained. There is an important number of works classified under this topic (19 papers), which shows that teachers and researchers share their expertise with their peers to facilitate STEAM integration, which requires looking for resources, methodologies, tools, etc.</w:t>
      </w:r>
      <w:r w:rsidRPr="00590E96">
        <w:rPr>
          <w:rFonts w:ascii="Times New Roman" w:hAnsi="Times New Roman"/>
          <w:sz w:val="20"/>
          <w:szCs w:val="20"/>
          <w:lang w:val="en-US"/>
        </w:rPr>
        <w:t xml:space="preserve"> </w:t>
      </w:r>
      <w:r w:rsidRPr="00A95AE1">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Stohlmann&lt;/Author&gt;&lt;Year&gt;2012&lt;/Year&gt;&lt;RecNum&gt;2520&lt;/RecNum&gt;&lt;DisplayText&gt;[101, 108]&lt;/DisplayText&gt;&lt;record&gt;&lt;rec-number&gt;2520&lt;/rec-number&gt;&lt;foreign-keys&gt;&lt;key app="EN" db-id="zfsxwe99u0sd5eefze45r2scd52t0ppwttsa" timestamp="1580217084"&gt;2520&lt;/key&gt;&lt;/foreign-keys&gt;&lt;ref-type name="Journal Article"&gt;17&lt;/ref-type&gt;&lt;contributors&gt;&lt;authors&gt;&lt;author&gt;Stohlmann, Micah&lt;/author&gt;&lt;author&gt;Moore, Tamara J&lt;/author&gt;&lt;author&gt;Roehrig, Gillian H&lt;/author&gt;&lt;/authors&gt;&lt;/contributors&gt;&lt;titles&gt;&lt;title&gt;Considerations for teaching integrated STEM education&lt;/title&gt;&lt;secondary-title&gt;Journal of Pre-College Engineering Education Research (J-PEER)&lt;/secondary-title&gt;&lt;/titles&gt;&lt;periodical&gt;&lt;full-title&gt;Journal of Pre-College Engineering Education Research (J-PEER)&lt;/full-title&gt;&lt;/periodical&gt;&lt;volume&gt;2&lt;/volume&gt;&lt;number&gt;1&lt;/number&gt;&lt;dates&gt;&lt;year&gt;2012&lt;/year&gt;&lt;/dates&gt;&lt;isbn&gt;2157-9288&lt;/isbn&gt;&lt;urls&gt;&lt;/urls&gt;&lt;electronic-resource-num&gt;10.5703/1288284314653&lt;/electronic-resource-num&gt;&lt;/record&gt;&lt;/Cite&gt;&lt;Cite&gt;&lt;Author&gt;Wang&lt;/Author&gt;&lt;Year&gt;2011&lt;/Year&gt;&lt;RecNum&gt;2521&lt;/RecNum&gt;&lt;record&gt;&lt;rec-number&gt;2521&lt;/rec-number&gt;&lt;foreign-keys&gt;&lt;key app="EN" db-id="zfsxwe99u0sd5eefze45r2scd52t0ppwttsa" timestamp="1580217188"&gt;2521&lt;/key&gt;&lt;/foreign-keys&gt;&lt;ref-type name="Journal Article"&gt;17&lt;/ref-type&gt;&lt;contributors&gt;&lt;authors&gt;&lt;author&gt;Wang, Hui-Hui&lt;/author&gt;&lt;author&gt;Moore, Tamara J&lt;/author&gt;&lt;author&gt;Roehrig, Gillian H&lt;/author&gt;&lt;author&gt;Park, Mi Sun&lt;/author&gt;&lt;/authors&gt;&lt;/contributors&gt;&lt;titles&gt;&lt;title&gt;STEM integration: Teacher perceptions and practice&lt;/title&gt;&lt;secondary-title&gt;Journal of Pre-College Engineering Education Research (J-PEER)&lt;/secondary-title&gt;&lt;/titles&gt;&lt;periodical&gt;&lt;full-title&gt;Journal of Pre-College Engineering Education Research (J-PEER)&lt;/full-title&gt;&lt;/periodical&gt;&lt;volume&gt;1&lt;/volume&gt;&lt;number&gt;2&lt;/number&gt;&lt;dates&gt;&lt;year&gt;2011&lt;/year&gt;&lt;/dates&gt;&lt;isbn&gt;2157-9288&lt;/isbn&gt;&lt;urls&gt;&lt;/urls&gt;&lt;electronic-resource-num&gt;10.5703/1288284314636&lt;/electronic-resource-num&gt;&lt;/record&gt;&lt;/Cite&gt;&lt;/EndNote&gt;</w:instrText>
      </w:r>
      <w:r w:rsidRPr="00A95AE1">
        <w:rPr>
          <w:rFonts w:ascii="Times New Roman" w:hAnsi="Times New Roman"/>
          <w:sz w:val="20"/>
          <w:szCs w:val="20"/>
          <w:lang w:val="en-US"/>
        </w:rPr>
        <w:fldChar w:fldCharType="separate"/>
      </w:r>
      <w:r>
        <w:rPr>
          <w:rFonts w:ascii="Times New Roman" w:hAnsi="Times New Roman"/>
          <w:noProof/>
          <w:sz w:val="20"/>
          <w:szCs w:val="20"/>
          <w:lang w:val="en-US"/>
        </w:rPr>
        <w:t>[101, 108]</w:t>
      </w:r>
      <w:r w:rsidRPr="00A95AE1">
        <w:rPr>
          <w:rFonts w:ascii="Times New Roman" w:hAnsi="Times New Roman"/>
          <w:sz w:val="20"/>
          <w:szCs w:val="20"/>
          <w:lang w:val="en-US"/>
        </w:rPr>
        <w:fldChar w:fldCharType="end"/>
      </w:r>
      <w:r>
        <w:rPr>
          <w:rFonts w:ascii="Times New Roman" w:hAnsi="Times New Roman"/>
          <w:sz w:val="20"/>
          <w:szCs w:val="20"/>
          <w:lang w:val="en-US"/>
        </w:rPr>
        <w:t>.</w:t>
      </w:r>
    </w:p>
    <w:p w14:paraId="3DE17AD5" w14:textId="77777777" w:rsidR="00DD1A47" w:rsidRDefault="00DD1A47" w:rsidP="00DD1A47">
      <w:pPr>
        <w:pStyle w:val="Textoindependiente"/>
      </w:pPr>
      <w:r w:rsidRPr="00F06BCA">
        <w:t xml:space="preserve">As the research outcome that answers this question, we can consider that after the analysis of these works, their classification and the educational context where they developed, it is possible to see different approaches of the application of PD&amp;R. The descriptions of each of these perspectives are equally valuable for the research. With the results obtained for Topic 1 we can conclude that there are few works that describe the application of PD&amp;R and active methodologies for STEAM Education, which means that there is an interesting gap to be filled by new works. The second topic shows that in some cases the method followed </w:t>
      </w:r>
      <w:r w:rsidRPr="00F06BCA">
        <w:lastRenderedPageBreak/>
        <w:t>is not so important but rather the competenc</w:t>
      </w:r>
      <w:r>
        <w:t>i</w:t>
      </w:r>
      <w:r w:rsidRPr="00F06BCA">
        <w:t>es achieved, so the methodology or tools used should assure the proper outcomes. Regarding the third topic it is possible to see that STEAM Education requires of students’ engagement, and elements such as PD&amp;R could be very useful to this end. Finally, as topic 4 shows, what others have used and done, it is possible to consider different approaches and the advantages and inconvenience in applying one or the other. Each of these topics could lead to define a question to be answered in a future Systematic Literature</w:t>
      </w:r>
      <w:r>
        <w:t xml:space="preserve"> Review. </w:t>
      </w:r>
    </w:p>
    <w:p w14:paraId="0E32169F" w14:textId="77777777" w:rsidR="00DD1A47" w:rsidRPr="000E69DF" w:rsidRDefault="00DD1A47" w:rsidP="00DD1A47">
      <w:pPr>
        <w:jc w:val="both"/>
        <w:outlineLvl w:val="0"/>
        <w:rPr>
          <w:b/>
          <w:lang w:val="en-US"/>
        </w:rPr>
      </w:pPr>
      <w:r>
        <w:rPr>
          <w:rFonts w:eastAsia="SimSun"/>
          <w:b/>
          <w:spacing w:val="-1"/>
          <w:sz w:val="20"/>
          <w:szCs w:val="20"/>
          <w:lang w:val="en-US" w:eastAsia="x-none"/>
        </w:rPr>
        <w:t xml:space="preserve">4.2. RQ2. Which are the potential benefits of changing the way of conducting STEAM Education approaches that apply PD&amp;R and </w:t>
      </w:r>
      <w:r w:rsidRPr="000E69DF">
        <w:rPr>
          <w:rFonts w:eastAsia="SimSun"/>
          <w:b/>
          <w:spacing w:val="-1"/>
          <w:sz w:val="20"/>
          <w:szCs w:val="20"/>
          <w:lang w:val="en-US" w:eastAsia="x-none"/>
        </w:rPr>
        <w:t>active methodologies over the years?</w:t>
      </w:r>
    </w:p>
    <w:p w14:paraId="329A920D" w14:textId="77777777" w:rsidR="00DD1A47" w:rsidRDefault="00DD1A47" w:rsidP="00DD1A47">
      <w:pPr>
        <w:pStyle w:val="Textoindependiente"/>
      </w:pPr>
      <w:r w:rsidRPr="000E69DF">
        <w:t xml:space="preserve">If we talk about benefits related to the application of different tools and methods and STEAM Education, initially we must consider the benefits </w:t>
      </w:r>
      <w:r>
        <w:t>related to</w:t>
      </w:r>
      <w:r w:rsidRPr="000E69DF">
        <w:t xml:space="preserve"> STEAM Education and why this trend emerged. STEAM can be seen as the evolution of STEM and that is not a new concept. The first appearance of the term in 1990 as SMET was in the United</w:t>
      </w:r>
      <w:r>
        <w:t xml:space="preserve"> Sates</w:t>
      </w:r>
      <w:r w:rsidRPr="00AF1B63">
        <w:fldChar w:fldCharType="begin"/>
      </w:r>
      <w:r>
        <w:instrText xml:space="preserve"> ADDIN EN.CITE &lt;EndNote&gt;&lt;Cite&gt;&lt;Author&gt;National-Research-Council&lt;/Author&gt;&lt;Year&gt;1994&lt;/Year&gt;&lt;RecNum&gt;2523&lt;/RecNum&gt;&lt;DisplayText&gt;[82]&lt;/DisplayText&gt;&lt;record&gt;&lt;rec-number&gt;2523&lt;/rec-number&gt;&lt;foreign-keys&gt;&lt;key app="EN" db-id="zfsxwe99u0sd5eefze45r2scd52t0ppwttsa" timestamp="1580218508"&gt;2523&lt;/key&gt;&lt;/foreign-keys&gt;&lt;ref-type name="Book"&gt;6&lt;/ref-type&gt;&lt;contributors&gt;&lt;authors&gt;&lt;author&gt;National-Research-Council&lt;/author&gt;&lt;/authors&gt;&lt;/contributors&gt;&lt;titles&gt;&lt;title&gt;National science education standards&lt;/title&gt;&lt;/titles&gt;&lt;dates&gt;&lt;year&gt;1994&lt;/year&gt;&lt;/dates&gt;&lt;pub-location&gt;Washington, DC, USA&lt;/pub-location&gt;&lt;publisher&gt;National Academy Press&lt;/publisher&gt;&lt;urls&gt;&lt;/urls&gt;&lt;/record&gt;&lt;/Cite&gt;&lt;/EndNote&gt;</w:instrText>
      </w:r>
      <w:r w:rsidRPr="00AF1B63">
        <w:fldChar w:fldCharType="separate"/>
      </w:r>
      <w:r>
        <w:rPr>
          <w:noProof/>
        </w:rPr>
        <w:t>[82]</w:t>
      </w:r>
      <w:r w:rsidRPr="00AF1B63">
        <w:fldChar w:fldCharType="end"/>
      </w:r>
      <w:r>
        <w:t xml:space="preserve"> which has been promoting it as a key issue in their educational system</w:t>
      </w:r>
      <w:r w:rsidRPr="00AF1B63">
        <w:fldChar w:fldCharType="begin"/>
      </w:r>
      <w:r>
        <w:instrText xml:space="preserve"> ADDIN EN.CITE &lt;EndNote&gt;&lt;Cite&gt;&lt;Author&gt;Sanders&lt;/Author&gt;&lt;Year&gt;2008&lt;/Year&gt;&lt;RecNum&gt;2519&lt;/RecNum&gt;&lt;DisplayText&gt;[94]&lt;/DisplayText&gt;&lt;record&gt;&lt;rec-number&gt;2519&lt;/rec-number&gt;&lt;foreign-keys&gt;&lt;key app="EN" db-id="zfsxwe99u0sd5eefze45r2scd52t0ppwttsa" timestamp="1580216782"&gt;2519&lt;/key&gt;&lt;/foreign-keys&gt;&lt;ref-type name="Electronic Article"&gt;43&lt;/ref-type&gt;&lt;contributors&gt;&lt;authors&gt;&lt;author&gt;Sanders, Mark E&lt;/author&gt;&lt;/authors&gt;&lt;/contributors&gt;&lt;titles&gt;&lt;title&gt;Stem, stem education, stemmania&lt;/title&gt;&lt;secondary-title&gt;The technology teacher&lt;/secondary-title&gt;&lt;/titles&gt;&lt;periodical&gt;&lt;full-title&gt;The technology teacher&lt;/full-title&gt;&lt;/periodical&gt;&lt;volume&gt;December/January&lt;/volume&gt;&lt;dates&gt;&lt;year&gt;2008&lt;/year&gt;&lt;/dates&gt;&lt;urls&gt;&lt;related-urls&gt;&lt;url&gt;http://hdl.handle.net/10919/51616&lt;/url&gt;&lt;/related-urls&gt;&lt;/urls&gt;&lt;/record&gt;&lt;/Cite&gt;&lt;/EndNote&gt;</w:instrText>
      </w:r>
      <w:r w:rsidRPr="00AF1B63">
        <w:fldChar w:fldCharType="separate"/>
      </w:r>
      <w:r>
        <w:rPr>
          <w:noProof/>
        </w:rPr>
        <w:t>[94]</w:t>
      </w:r>
      <w:r w:rsidRPr="00AF1B63">
        <w:fldChar w:fldCharType="end"/>
      </w:r>
      <w:r>
        <w:t xml:space="preserve">. However, </w:t>
      </w:r>
      <w:r w:rsidRPr="00F06BCA">
        <w:t>nowadays it has become a global priority</w:t>
      </w:r>
      <w:r w:rsidRPr="00AF1B63">
        <w:fldChar w:fldCharType="begin"/>
      </w:r>
      <w:r>
        <w:instrText xml:space="preserve"> ADDIN EN.CITE &lt;EndNote&gt;&lt;Cite&gt;&lt;Author&gt;Chesky&lt;/Author&gt;&lt;Year&gt;2015&lt;/Year&gt;&lt;RecNum&gt;2522&lt;/RecNum&gt;&lt;DisplayText&gt;[25]&lt;/DisplayText&gt;&lt;record&gt;&lt;rec-number&gt;2522&lt;/rec-number&gt;&lt;foreign-keys&gt;&lt;key app="EN" db-id="zfsxwe99u0sd5eefze45r2scd52t0ppwttsa" timestamp="1580217952"&gt;2522&lt;/key&gt;&lt;/foreign-keys&gt;&lt;ref-type name="Book"&gt;6&lt;/ref-type&gt;&lt;contributors&gt;&lt;authors&gt;&lt;author&gt;Chesky, N.Z.&lt;/author&gt;&lt;author&gt;Wolfmeyer, M.R.&lt;/author&gt;&lt;/authors&gt;&lt;/contributors&gt;&lt;titles&gt;&lt;title&gt;Philosophy of STEM Education: A Critical Investigation&lt;/title&gt;&lt;/titles&gt;&lt;dates&gt;&lt;year&gt;2015&lt;/year&gt;&lt;/dates&gt;&lt;publisher&gt;Palgrave Macmillan US&lt;/publisher&gt;&lt;isbn&gt;9781137535467&lt;/isbn&gt;&lt;urls&gt;&lt;related-urls&gt;&lt;url&gt;https://books.google.es/books?id=QYdICgAAQBAJ&lt;/url&gt;&lt;/related-urls&gt;&lt;/urls&gt;&lt;/record&gt;&lt;/Cite&gt;&lt;/EndNote&gt;</w:instrText>
      </w:r>
      <w:r w:rsidRPr="00AF1B63">
        <w:fldChar w:fldCharType="separate"/>
      </w:r>
      <w:r>
        <w:rPr>
          <w:noProof/>
        </w:rPr>
        <w:t>[25]</w:t>
      </w:r>
      <w:r w:rsidRPr="00AF1B63">
        <w:fldChar w:fldCharType="end"/>
      </w:r>
      <w:r w:rsidRPr="00F06BCA">
        <w:t>. For example, in Europe, funds have been devoted to: initiatives oriented toward developing effective and attractive STEAM curricular and teaching methods such as ENQUIRE</w:t>
      </w:r>
      <w:r w:rsidRPr="00AF1B63">
        <w:fldChar w:fldCharType="begin"/>
      </w:r>
      <w:r>
        <w:instrText xml:space="preserve"> ADDIN EN.CITE &lt;EndNote&gt;&lt;Cite&gt;&lt;Author&gt;McCutcheon&lt;/Author&gt;&lt;Year&gt;2010&lt;/Year&gt;&lt;RecNum&gt;2455&lt;/RecNum&gt;&lt;DisplayText&gt;[75]&lt;/DisplayText&gt;&lt;record&gt;&lt;rec-number&gt;2455&lt;/rec-number&gt;&lt;foreign-keys&gt;&lt;key app="EN" db-id="zfsxwe99u0sd5eefze45r2scd52t0ppwttsa" timestamp="1578658462"&gt;2455&lt;/key&gt;&lt;/foreign-keys&gt;&lt;ref-type name="Electronic Article"&gt;43&lt;/ref-type&gt;&lt;contributors&gt;&lt;authors&gt;&lt;author&gt;McCutcheon, V&lt;/author&gt;&lt;/authors&gt;&lt;/contributors&gt;&lt;titles&gt;&lt;title&gt;Enquire Final Report&lt;/title&gt;&lt;/titles&gt;&lt;dates&gt;&lt;year&gt;2010&lt;/year&gt;&lt;/dates&gt;&lt;publisher&gt;JISC&lt;/publisher&gt;&lt;urls&gt;&lt;related-urls&gt;&lt;url&gt;https://researchoutcomes.files.wordpress.com/2010/11/enquire_final-report_nov-10.pdf&lt;/url&gt;&lt;/related-urls&gt;&lt;/urls&gt;&lt;/record&gt;&lt;/Cite&gt;&lt;/EndNote&gt;</w:instrText>
      </w:r>
      <w:r w:rsidRPr="00AF1B63">
        <w:fldChar w:fldCharType="separate"/>
      </w:r>
      <w:r>
        <w:rPr>
          <w:noProof/>
        </w:rPr>
        <w:t>[75]</w:t>
      </w:r>
      <w:r w:rsidRPr="00AF1B63">
        <w:fldChar w:fldCharType="end"/>
      </w:r>
      <w:r w:rsidRPr="00F06BCA">
        <w:t>, Mind the Gap</w:t>
      </w:r>
      <w:r w:rsidRPr="00AF1B63">
        <w:fldChar w:fldCharType="begin"/>
      </w:r>
      <w:r>
        <w:instrText xml:space="preserve"> ADDIN EN.CITE &lt;EndNote&gt;&lt;Cite&gt;&lt;Author&gt;Gueudet&lt;/Author&gt;&lt;Year&gt;2015&lt;/Year&gt;&lt;RecNum&gt;2456&lt;/RecNum&gt;&lt;DisplayText&gt;[53]&lt;/DisplayText&gt;&lt;record&gt;&lt;rec-number&gt;2456&lt;/rec-number&gt;&lt;foreign-keys&gt;&lt;key app="EN" db-id="zfsxwe99u0sd5eefze45r2scd52t0ppwttsa" timestamp="1578658761"&gt;2456&lt;/key&gt;&lt;/foreign-keys&gt;&lt;ref-type name="Journal Article"&gt;17&lt;/ref-type&gt;&lt;contributors&gt;&lt;authors&gt;&lt;author&gt;Gueudet, Ghislaine&lt;/author&gt;&lt;/authors&gt;&lt;/contributors&gt;&lt;titles&gt;&lt;title&gt;Internet Resources: Designing and Critiquing Materials for Scientific Inquiry&lt;/title&gt;&lt;secondary-title&gt;Encyclopedia of Science Education&lt;/secondary-title&gt;&lt;/titles&gt;&lt;periodical&gt;&lt;full-title&gt;Encyclopedia of Science Education&lt;/full-title&gt;&lt;/periodical&gt;&lt;pages&gt;539-542&lt;/pages&gt;&lt;dates&gt;&lt;year&gt;2015&lt;/year&gt;&lt;/dates&gt;&lt;isbn&gt;9400721498&lt;/isbn&gt;&lt;urls&gt;&lt;/urls&gt;&lt;/record&gt;&lt;/Cite&gt;&lt;/EndNote&gt;</w:instrText>
      </w:r>
      <w:r w:rsidRPr="00AF1B63">
        <w:fldChar w:fldCharType="separate"/>
      </w:r>
      <w:r>
        <w:rPr>
          <w:noProof/>
        </w:rPr>
        <w:t>[53]</w:t>
      </w:r>
      <w:r w:rsidRPr="00AF1B63">
        <w:fldChar w:fldCharType="end"/>
      </w:r>
      <w:r w:rsidRPr="00F06BCA">
        <w:t>, PRIMAS</w:t>
      </w:r>
      <w:r w:rsidRPr="00AF1B63">
        <w:fldChar w:fldCharType="begin"/>
      </w:r>
      <w:r>
        <w:instrText xml:space="preserve"> ADDIN EN.CITE &lt;EndNote&gt;&lt;Cite&gt;&lt;Author&gt;Abril&lt;/Author&gt;&lt;Year&gt;2013&lt;/Year&gt;&lt;RecNum&gt;2458&lt;/RecNum&gt;&lt;DisplayText&gt;[1]&lt;/DisplayText&gt;&lt;record&gt;&lt;rec-number&gt;2458&lt;/rec-number&gt;&lt;foreign-keys&gt;&lt;key app="EN" db-id="zfsxwe99u0sd5eefze45r2scd52t0ppwttsa" timestamp="1578916918"&gt;2458&lt;/key&gt;&lt;/foreign-keys&gt;&lt;ref-type name="Book"&gt;6&lt;/ref-type&gt;&lt;contributors&gt;&lt;authors&gt;&lt;author&gt;Ana M. Abril&lt;/author&gt;&lt;author&gt;Daniel Aguirre&lt;/author&gt;&lt;author&gt;Anna-Maria Aldorf&lt;/author&gt;&lt;author&gt;Szilárd András&lt;/author&gt;&lt;author&gt;Erzsébet Antal&lt;/author&gt;&lt;author&gt;Marta R. Ariza&lt;/author&gt;&lt;author&gt;Morten Blomhøj&lt;/author&gt;&lt;author&gt;Corine den Boer&lt;/author&gt;&lt;author&gt;Patrick Bronner&lt;/author&gt;&lt;author&gt;Soňa Čeretková&lt;/author&gt;&lt;author&gt;Michiel Doorman&lt;/author&gt;&lt;author&gt;Jean-Luc Dorier&lt;/author&gt;&lt;author&gt;José Manuel Escobero&lt;/author&gt;&lt;author&gt;Josette Farrugia,&lt;/author&gt;&lt;author&gt;Maria I. M. Febri&lt;/author&gt;&lt;author&gt;Fco. Javier García&lt;/author&gt;&lt;author&gt;Tünde Kontai,&lt;/author&gt;&lt;author&gt;Henk van der Kooij&lt;/author&gt;&lt;author&gt;Ragnhild Lyngved&lt;/author&gt;&lt;author&gt;Katja Maaß&lt;/author&gt;&lt;author&gt;Janka Melušová&lt;/author&gt;&lt;author&gt;Ad Mooldijk&lt;/author&gt;&lt;author&gt;Nicholas G.Mousoulides&lt;/author&gt;&lt;author&gt;Eli Munkebye&lt;/author&gt;&lt;author&gt;Antonio Quesada&lt;/author&gt;&lt;author&gt;Zoltánné Sápi&lt;/author&gt;&lt;author&gt;Mikael Skånstrøm&lt;/author&gt;&lt;author&gt;Dana Strejčková,&lt;/author&gt;&lt;author&gt;Malcolm Swan&lt;/author&gt;&lt;author&gt;Csaba Tamási&lt;/author&gt;&lt;/authors&gt;&lt;secondary-authors&gt;&lt;author&gt;Katja Maaß&lt;/author&gt;&lt;author&gt;Karen Reitz-Koncebovski&lt;/author&gt;&lt;/secondary-authors&gt;&lt;/contributors&gt;&lt;titles&gt;&lt;title&gt;Project PRIMAS - Inquiry Based Learning in Maths and Science Classes&lt;/title&gt;&lt;/titles&gt;&lt;dates&gt;&lt;year&gt;2013&lt;/year&gt;&lt;/dates&gt;&lt;pub-location&gt;Freiburg, Germany&lt;/pub-location&gt;&lt;publisher&gt;University of Education&lt;/publisher&gt;&lt;isbn&gt; 978-3-00-043851-6&lt;/isbn&gt;&lt;urls&gt;&lt;/urls&gt;&lt;/record&gt;&lt;/Cite&gt;&lt;/EndNote&gt;</w:instrText>
      </w:r>
      <w:r w:rsidRPr="00AF1B63">
        <w:fldChar w:fldCharType="separate"/>
      </w:r>
      <w:r>
        <w:rPr>
          <w:noProof/>
        </w:rPr>
        <w:t>[1]</w:t>
      </w:r>
      <w:r w:rsidRPr="00AF1B63">
        <w:fldChar w:fldCharType="end"/>
      </w:r>
      <w:r w:rsidRPr="00F06BCA">
        <w:t>. These are approaches that aim to improve teacher education and professional development related to STEM such as STELLA</w:t>
      </w:r>
      <w:r w:rsidRPr="00AF1B63">
        <w:fldChar w:fldCharType="begin"/>
      </w:r>
      <w:r>
        <w:instrText xml:space="preserve"> ADDIN EN.CITE &lt;EndNote&gt;&lt;Cite&gt;&lt;Author&gt;STELLA-PROJECT&lt;/Author&gt;&lt;Year&gt;2009&lt;/Year&gt;&lt;RecNum&gt;2461&lt;/RecNum&gt;&lt;DisplayText&gt;[99]&lt;/DisplayText&gt;&lt;record&gt;&lt;rec-number&gt;2461&lt;/rec-number&gt;&lt;foreign-keys&gt;&lt;key app="EN" db-id="zfsxwe99u0sd5eefze45r2scd52t0ppwttsa" timestamp="1578919584"&gt;2461&lt;/key&gt;&lt;/foreign-keys&gt;&lt;ref-type name="Web Page"&gt;12&lt;/ref-type&gt;&lt;contributors&gt;&lt;authors&gt;&lt;author&gt;STELLA-PROJECT&lt;/author&gt;&lt;/authors&gt;&lt;/contributors&gt;&lt;titles&gt;&lt;title&gt;STELLA - Science Teaching in a Lifelong Learning Approach&lt;/title&gt;&lt;/titles&gt;&lt;number&gt;20/01/2020&lt;/number&gt;&lt;dates&gt;&lt;year&gt;2009&lt;/year&gt;&lt;/dates&gt;&lt;urls&gt;&lt;related-urls&gt;&lt;url&gt;https://www.stella-science.eu/&lt;/url&gt;&lt;/related-urls&gt;&lt;/urls&gt;&lt;/record&gt;&lt;/Cite&gt;&lt;/EndNote&gt;</w:instrText>
      </w:r>
      <w:r w:rsidRPr="00AF1B63">
        <w:fldChar w:fldCharType="separate"/>
      </w:r>
      <w:r>
        <w:rPr>
          <w:noProof/>
        </w:rPr>
        <w:t>[99]</w:t>
      </w:r>
      <w:r w:rsidRPr="00AF1B63">
        <w:fldChar w:fldCharType="end"/>
      </w:r>
      <w:r w:rsidRPr="00F06BCA">
        <w:t xml:space="preserve"> or GRID</w:t>
      </w:r>
      <w:r w:rsidRPr="00AF1B63">
        <w:fldChar w:fldCharType="begin"/>
      </w:r>
      <w:r>
        <w:instrText xml:space="preserve"> ADDIN EN.CITE &lt;EndNote&gt;&lt;Cite&gt;&lt;Author&gt;Meisalo&lt;/Author&gt;&lt;Year&gt;2006&lt;/Year&gt;&lt;RecNum&gt;2462&lt;/RecNum&gt;&lt;DisplayText&gt;[77]&lt;/DisplayText&gt;&lt;record&gt;&lt;rec-number&gt;2462&lt;/rec-number&gt;&lt;foreign-keys&gt;&lt;key app="EN" db-id="zfsxwe99u0sd5eefze45r2scd52t0ppwttsa" timestamp="1578919891"&gt;2462&lt;/key&gt;&lt;/foreign-keys&gt;&lt;ref-type name="Journal Article"&gt;17&lt;/ref-type&gt;&lt;contributors&gt;&lt;authors&gt;&lt;author&gt;Meisalo, Veijo&lt;/author&gt;&lt;author&gt;Lavonen, Jari&lt;/author&gt;&lt;author&gt;Juuti, Kalle&lt;/author&gt;&lt;/authors&gt;&lt;/contributors&gt;&lt;titles&gt;&lt;title&gt;Innovative approaches in school science–An analysis based on the GRID project data&lt;/title&gt;&lt;secondary-title&gt;Long-term Research in the Didactics of Mathematics and Science&lt;/secondary-title&gt;&lt;/titles&gt;&lt;periodical&gt;&lt;full-title&gt;Long-term Research in the Didactics of Mathematics and Science&lt;/full-title&gt;&lt;/periodical&gt;&lt;pages&gt;253&lt;/pages&gt;&lt;dates&gt;&lt;year&gt;2006&lt;/year&gt;&lt;/dates&gt;&lt;urls&gt;&lt;/urls&gt;&lt;/record&gt;&lt;/Cite&gt;&lt;/EndNote&gt;</w:instrText>
      </w:r>
      <w:r w:rsidRPr="00AF1B63">
        <w:fldChar w:fldCharType="separate"/>
      </w:r>
      <w:r>
        <w:rPr>
          <w:noProof/>
        </w:rPr>
        <w:t>[77]</w:t>
      </w:r>
      <w:r w:rsidRPr="00AF1B63">
        <w:fldChar w:fldCharType="end"/>
      </w:r>
      <w:r w:rsidRPr="00F06BCA">
        <w:t>; and other related attempts toward interesting young people in STEAM, such as STEM Alliance</w:t>
      </w:r>
      <w:r w:rsidRPr="00894B53">
        <w:fldChar w:fldCharType="begin"/>
      </w:r>
      <w:r>
        <w:instrText xml:space="preserve"> ADDIN EN.CITE &lt;EndNote&gt;&lt;Cite ExcludeAuth="1"&gt;&lt;Author&gt;STEM-Alliance&lt;/Author&gt;&lt;Year&gt;2016&lt;/Year&gt;&lt;RecNum&gt;2465&lt;/RecNum&gt;&lt;DisplayText&gt;[100]&lt;/DisplayText&gt;&lt;record&gt;&lt;rec-number&gt;2465&lt;/rec-number&gt;&lt;foreign-keys&gt;&lt;key app="EN" db-id="zfsxwe99u0sd5eefze45r2scd52t0ppwttsa" timestamp="1578921773"&gt;2465&lt;/key&gt;&lt;/foreign-keys&gt;&lt;ref-type name="Report"&gt;27&lt;/ref-type&gt;&lt;contributors&gt;&lt;authors&gt;&lt;author&gt;STEM-Alliance&lt;/author&gt;&lt;/authors&gt;&lt;/contributors&gt;&lt;titles&gt;&lt;title&gt;STEM Education Factsheet - Executive Summary&lt;/title&gt;&lt;/titles&gt;&lt;dates&gt;&lt;year&gt;2016&lt;/year&gt;&lt;/dates&gt;&lt;urls&gt;&lt;related-urls&gt;&lt;url&gt;http://www.stemalliance.eu/publications&lt;/url&gt;&lt;/related-urls&gt;&lt;/urls&gt;&lt;/record&gt;&lt;/Cite&gt;&lt;/EndNote&gt;</w:instrText>
      </w:r>
      <w:r w:rsidRPr="00894B53">
        <w:fldChar w:fldCharType="separate"/>
      </w:r>
      <w:r>
        <w:rPr>
          <w:noProof/>
        </w:rPr>
        <w:t>[100]</w:t>
      </w:r>
      <w:r w:rsidRPr="00894B53">
        <w:fldChar w:fldCharType="end"/>
      </w:r>
      <w:r w:rsidRPr="00F06BCA">
        <w:t xml:space="preserve"> and inGenious</w:t>
      </w:r>
      <w:r w:rsidRPr="006623F7">
        <w:fldChar w:fldCharType="begin"/>
      </w:r>
      <w:r>
        <w:instrText xml:space="preserve"> ADDIN EN.CITE &lt;EndNote&gt;&lt;Cite ExcludeAuth="1"&gt;&lt;Author&gt;inGenious&lt;/Author&gt;&lt;Year&gt;2014&lt;/Year&gt;&lt;RecNum&gt;2466&lt;/RecNum&gt;&lt;DisplayText&gt;[59]&lt;/DisplayText&gt;&lt;record&gt;&lt;rec-number&gt;2466&lt;/rec-number&gt;&lt;foreign-keys&gt;&lt;key app="EN" db-id="zfsxwe99u0sd5eefze45r2scd52t0ppwttsa" timestamp="1578952373"&gt;2466&lt;/key&gt;&lt;/foreign-keys&gt;&lt;ref-type name="Web Page"&gt;12&lt;/ref-type&gt;&lt;contributors&gt;&lt;authors&gt;&lt;author&gt;inGenious&lt;/author&gt;&lt;/authors&gt;&lt;/contributors&gt;&lt;titles&gt;&lt;title&gt;Shaping the future of maths and science education&lt;/title&gt;&lt;/titles&gt;&lt;number&gt;20/01/2020&lt;/number&gt;&lt;dates&gt;&lt;year&gt;2014&lt;/year&gt;&lt;/dates&gt;&lt;urls&gt;&lt;related-urls&gt;&lt;url&gt;http://www.ingenious-science.eu/&lt;/url&gt;&lt;/related-urls&gt;&lt;/urls&gt;&lt;/record&gt;&lt;/Cite&gt;&lt;/EndNote&gt;</w:instrText>
      </w:r>
      <w:r w:rsidRPr="006623F7">
        <w:fldChar w:fldCharType="separate"/>
      </w:r>
      <w:r>
        <w:rPr>
          <w:noProof/>
        </w:rPr>
        <w:t>[59]</w:t>
      </w:r>
      <w:r w:rsidRPr="006623F7">
        <w:fldChar w:fldCharType="end"/>
      </w:r>
      <w:r w:rsidRPr="00F06BCA">
        <w:t>. This means that, for educational institutions, STEAM Education has become essential, a fact mainly motivated because this type of education fosters the acquisition of, what we have described previously as 21st century skills. So, most of the works related to STEAM education will have as a final aim that students develop such skills. However, during the SMP, it was possible to see that these are not the only benefits. This is explored by MQ2, which classified the benefits into different categories. However, it would be interesting to go deeper with this issue.</w:t>
      </w:r>
      <w:r>
        <w:t xml:space="preserve"> </w:t>
      </w:r>
    </w:p>
    <w:p w14:paraId="6EE1D0B7" w14:textId="77777777" w:rsidR="00DD1A47" w:rsidRDefault="00DD1A47" w:rsidP="00DD1A47">
      <w:pPr>
        <w:pStyle w:val="Textoindependiente"/>
      </w:pPr>
      <w:r>
        <w:t>The main benefits observed can be described as follows:</w:t>
      </w:r>
    </w:p>
    <w:p w14:paraId="6810EE12" w14:textId="77777777" w:rsidR="00DD1A47" w:rsidRPr="00F0289A" w:rsidRDefault="00DD1A47" w:rsidP="00DD1A47">
      <w:pPr>
        <w:pStyle w:val="Textoindependiente"/>
        <w:numPr>
          <w:ilvl w:val="0"/>
          <w:numId w:val="14"/>
        </w:numPr>
        <w:ind w:left="720" w:hanging="360"/>
      </w:pPr>
      <w:r w:rsidRPr="00F0289A">
        <w:t xml:space="preserve">Benefits </w:t>
      </w:r>
      <w:r>
        <w:t>related to</w:t>
      </w:r>
      <w:r w:rsidRPr="00F0289A">
        <w:t xml:space="preserve"> technology</w:t>
      </w:r>
      <w:r w:rsidRPr="00F0289A">
        <w:rPr>
          <w:b/>
          <w:bCs/>
        </w:rPr>
        <w:t>:</w:t>
      </w:r>
      <w:r w:rsidRPr="00F0289A">
        <w:t xml:space="preserve"> Technology is continuously evolving in capacity, functionality and so on, but also becoming more affordable. This allows equipment such as robots or physical devices to be integrated in an easier way in schools, and the advantages, reported by several authors in the literature, provided by educational robotics can be leveraged</w:t>
      </w:r>
      <w:r>
        <w:fldChar w:fldCharType="begin">
          <w:fldData xml:space="preserve">PEVuZE5vdGU+PENpdGU+PEF1dGhvcj5CZW5pdHRpPC9BdXRob3I+PFllYXI+MjAxMjwvWWVhcj48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==
</w:fldData>
        </w:fldChar>
      </w:r>
      <w:r>
        <w:instrText xml:space="preserve"> ADDIN EN.CITE </w:instrText>
      </w:r>
      <w:r>
        <w:fldChar w:fldCharType="begin">
          <w:fldData xml:space="preserve">PEVuZE5vdGU+PENpdGU+PEF1dGhvcj5CZW5pdHRpPC9BdXRob3I+PFllYXI+MjAxMjwvWWVhcj48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==
</w:fldData>
        </w:fldChar>
      </w:r>
      <w:r>
        <w:instrText xml:space="preserve"> ADDIN EN.CITE.DATA </w:instrText>
      </w:r>
      <w:r>
        <w:fldChar w:fldCharType="end"/>
      </w:r>
      <w:r>
        <w:fldChar w:fldCharType="separate"/>
      </w:r>
      <w:r>
        <w:rPr>
          <w:noProof/>
        </w:rPr>
        <w:t>[15, 43]</w:t>
      </w:r>
      <w:r>
        <w:fldChar w:fldCharType="end"/>
      </w:r>
      <w:r w:rsidRPr="00F0289A">
        <w:t>. Several of the papers explored in this mapping focused their research goals on the application of such technology to achieve STEAM-related competenc</w:t>
      </w:r>
      <w:r>
        <w:t>i</w:t>
      </w:r>
      <w:r w:rsidRPr="00F0289A">
        <w:t>es</w:t>
      </w:r>
      <w:r>
        <w:fldChar w:fldCharType="begin">
          <w:fldData xml:space="preserve">PEVuZE5vdGU+PENpdGU+PEF1dGhvcj5Hb3Jzb248L0F1dGhvcj48WWVhcj4yMDE3PC9ZZWFyPjxS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</w:fldData>
        </w:fldChar>
      </w:r>
      <w:r>
        <w:instrText xml:space="preserve"> ADDIN EN.CITE </w:instrText>
      </w:r>
      <w:r>
        <w:fldChar w:fldCharType="begin">
          <w:fldData xml:space="preserve">PEVuZE5vdGU+PENpdGU+PEF1dGhvcj5Hb3Jzb248L0F1dGhvcj48WWVhcj4yMDE3PC9ZZWFyPjxS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</w:fldData>
        </w:fldChar>
      </w:r>
      <w:r>
        <w:instrText xml:space="preserve"> ADDIN EN.CITE.DATA </w:instrText>
      </w:r>
      <w:r>
        <w:fldChar w:fldCharType="end"/>
      </w:r>
      <w:r>
        <w:fldChar w:fldCharType="separate"/>
      </w:r>
      <w:r>
        <w:rPr>
          <w:noProof/>
        </w:rPr>
        <w:t>[51, 61, 78]</w:t>
      </w:r>
      <w:r>
        <w:fldChar w:fldCharType="end"/>
      </w:r>
      <w:r w:rsidRPr="00F0289A">
        <w:t>, and especially on the possibility of using such technology, in order to achieve different competencies in pre-university education</w:t>
      </w:r>
      <w:r w:rsidRPr="008037DE">
        <w:fldChar w:fldCharType="begin">
          <w:fldData xml:space="preserve">PEVuZE5vdGU+PENpdGU+PEF1dGhvcj5NaWxsZXI8L0F1dGhvcj48WWVhcj4yMDE4PC9ZZWFyPjxS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</w:fldData>
        </w:fldChar>
      </w:r>
      <w:r>
        <w:instrText xml:space="preserve"> ADDIN EN.CITE </w:instrText>
      </w:r>
      <w:r>
        <w:fldChar w:fldCharType="begin">
          <w:fldData xml:space="preserve">PEVuZE5vdGU+PENpdGU+PEF1dGhvcj5NaWxsZXI8L0F1dGhvcj48WWVhcj4yMDE4PC9ZZWFyPjxS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</w:fldData>
        </w:fldChar>
      </w:r>
      <w:r>
        <w:instrText xml:space="preserve"> ADDIN EN.CITE.DATA </w:instrText>
      </w:r>
      <w:r>
        <w:fldChar w:fldCharType="end"/>
      </w:r>
      <w:r w:rsidRPr="008037DE">
        <w:fldChar w:fldCharType="separate"/>
      </w:r>
      <w:r>
        <w:rPr>
          <w:noProof/>
        </w:rPr>
        <w:t>[61, 78, 79]</w:t>
      </w:r>
      <w:r w:rsidRPr="008037DE">
        <w:fldChar w:fldCharType="end"/>
      </w:r>
      <w:r w:rsidRPr="00F0289A">
        <w:t>. They provide different samples of the benefits of low-cost robots</w:t>
      </w:r>
      <w:r>
        <w:fldChar w:fldCharType="begin">
          <w:fldData xml:space="preserve">PEVuZE5vdGU+PENpdGU+PEF1dGhvcj5HdWN3YTwvQXV0aG9yPjxZZWFyPjIwMTQ8L1llYXI+PFJl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C9FbmROb3RlPgB=
</w:fldData>
        </w:fldChar>
      </w:r>
      <w:r>
        <w:instrText xml:space="preserve"> ADDIN EN.CITE </w:instrText>
      </w:r>
      <w:r>
        <w:fldChar w:fldCharType="begin">
          <w:fldData xml:space="preserve">PEVuZE5vdGU+PENpdGU+PEF1dGhvcj5HdWN3YTwvQXV0aG9yPjxZZWFyPjIwMTQ8L1llYXI+PFJl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C9FbmROb3RlPgB=
</w:fldData>
        </w:fldChar>
      </w:r>
      <w:r>
        <w:instrText xml:space="preserve"> ADDIN EN.CITE.DATA </w:instrText>
      </w:r>
      <w:r>
        <w:fldChar w:fldCharType="end"/>
      </w:r>
      <w:r>
        <w:fldChar w:fldCharType="separate"/>
      </w:r>
      <w:r>
        <w:rPr>
          <w:noProof/>
        </w:rPr>
        <w:t>[35, 52, 76, 86, 87, 93, 97]</w:t>
      </w:r>
      <w:r>
        <w:fldChar w:fldCharType="end"/>
      </w:r>
      <w:r w:rsidRPr="00F0289A">
        <w:t>, open hardware and software proposals or other kinds of manufacturing technologies</w:t>
      </w:r>
      <w:r>
        <w:fldChar w:fldCharType="begin"/>
      </w:r>
      <w:r>
        <w:instrText xml:space="preserve"> ADDIN EN.CITE &lt;EndNote&gt;&lt;Cite&gt;&lt;Author&gt;Gorson&lt;/Author&gt;&lt;Year&gt;2017&lt;/Year&gt;&lt;RecNum&gt;2439&lt;/RecNum&gt;&lt;DisplayText&gt;[51]&lt;/DisplayText&gt;&lt;record&gt;&lt;rec-number&gt;2439&lt;/rec-number&gt;&lt;foreign-keys&gt;&lt;key app="EN" db-id="zfsxwe99u0sd5eefze45r2scd52t0ppwttsa" timestamp="1572367353"&gt;2439&lt;/key&gt;&lt;/foreign-keys&gt;&lt;ref-type name="Conference Paper"&gt;47&lt;/ref-type&gt;&lt;contributors&gt;&lt;authors&gt;&lt;author&gt;Jamie Gorson&lt;/author&gt;&lt;author&gt;Nikita Patel&lt;/author&gt;&lt;author&gt;Elham Beheshti&lt;/author&gt;&lt;author&gt;Brian Magerko&lt;/author&gt;&lt;author&gt;Michael Horn&lt;/author&gt;&lt;/authors&gt;&lt;/contributors&gt;&lt;titles&gt;&lt;title&gt;TunePad: Computational Thinking Through Sound Composition&lt;/title&gt;&lt;secondary-title&gt;Proceedings of the 2017 Conference on Interaction Design and Children&lt;/secondary-title&gt;&lt;/titles&gt;&lt;pages&gt;484-489&lt;/pages&gt;&lt;dates&gt;&lt;year&gt;2017&lt;/year&gt;&lt;/dates&gt;&lt;pub-location&gt;Stanford, California, USA&lt;/pub-location&gt;&lt;publisher&gt;ACM&lt;/publisher&gt;&lt;urls&gt;&lt;/urls&gt;&lt;custom1&gt;3084313&lt;/custom1&gt;&lt;electronic-resource-num&gt;10.1145/3078072.3084313&lt;/electronic-resource-num&gt;&lt;/record&gt;&lt;/Cite&gt;&lt;/EndNote&gt;</w:instrText>
      </w:r>
      <w:r>
        <w:fldChar w:fldCharType="separate"/>
      </w:r>
      <w:r>
        <w:rPr>
          <w:noProof/>
        </w:rPr>
        <w:t>[51]</w:t>
      </w:r>
      <w:r>
        <w:fldChar w:fldCharType="end"/>
      </w:r>
      <w:r w:rsidRPr="00F0289A">
        <w:t xml:space="preserve">.  </w:t>
      </w:r>
    </w:p>
    <w:p w14:paraId="6C8A1076" w14:textId="77777777" w:rsidR="00DD1A47" w:rsidRPr="00D3470E" w:rsidRDefault="00DD1A47" w:rsidP="00DD1A47">
      <w:pPr>
        <w:pStyle w:val="Textoindependiente"/>
        <w:numPr>
          <w:ilvl w:val="0"/>
          <w:numId w:val="14"/>
        </w:numPr>
        <w:ind w:left="720" w:hanging="360"/>
      </w:pPr>
      <w:r w:rsidRPr="00F0289A">
        <w:t>Benefits related to the methodological application: In the context of STEAM education active methodologies have been very popular because of their benefits</w:t>
      </w:r>
      <w:r>
        <w:fldChar w:fldCharType="begin"/>
      </w:r>
      <w:r>
        <w:instrText xml:space="preserve"> ADDIN EN.CITE &lt;EndNote&gt;&lt;Cite&gt;&lt;Author&gt;García-Peñalvo&lt;/Author&gt;&lt;Year&gt;2019&lt;/Year&gt;&lt;RecNum&gt;2538&lt;/RecNum&gt;&lt;DisplayText&gt;[45]&lt;/DisplayText&gt;&lt;record&gt;&lt;rec-number&gt;2538&lt;/rec-number&gt;&lt;foreign-keys&gt;&lt;key app="EN" db-id="zfsxwe99u0sd5eefze45r2scd52t0ppwttsa" timestamp="1580390674"&gt;2538&lt;/key&gt;&lt;/foreign-keys&gt;&lt;ref-type name="Journal Article"&gt;17&lt;/ref-type&gt;&lt;contributors&gt;&lt;authors&gt;&lt;author&gt;García-Peñalvo, Francisco José&lt;/author&gt;&lt;author&gt;Alarcón, Hugo&lt;/author&gt;&lt;author&gt;Dominguez, Angeles&lt;/author&gt;&lt;/authors&gt;&lt;/contributors&gt;&lt;titles&gt;&lt;title&gt;Active learning experiences in Engineering Education&lt;/title&gt;&lt;secondary-title&gt;International Journal of Engineering Education&lt;/secondary-title&gt;&lt;/titles&gt;&lt;periodical&gt;&lt;full-title&gt;International Journal of Engineering Education&lt;/full-title&gt;&lt;/periodical&gt;&lt;pages&gt;305-309&lt;/pages&gt;&lt;volume&gt;35&lt;/volume&gt;&lt;number&gt;1&lt;/number&gt;&lt;num-vols&gt;B&lt;/num-vols&gt;&lt;dates&gt;&lt;year&gt;2019&lt;/year&gt;&lt;/dates&gt;&lt;isbn&gt;0949-149X&lt;/isbn&gt;&lt;urls&gt;&lt;/urls&gt;&lt;/record&gt;&lt;/Cite&gt;&lt;/EndNote&gt;</w:instrText>
      </w:r>
      <w:r>
        <w:fldChar w:fldCharType="separate"/>
      </w:r>
      <w:r>
        <w:rPr>
          <w:noProof/>
        </w:rPr>
        <w:t>[45]</w:t>
      </w:r>
      <w:r>
        <w:fldChar w:fldCharType="end"/>
      </w:r>
      <w:r w:rsidRPr="00F0289A">
        <w:t>. In these methodologies the traditional students’ and teachers’ roles change. The students assume a central role and take responsibility for their own learning, are supposed to look for</w:t>
      </w:r>
      <w:r>
        <w:t xml:space="preserve"> and define solutions for different problems and collaborate with peers</w:t>
      </w:r>
      <w:r>
        <w:fldChar w:fldCharType="begin"/>
      </w:r>
      <w:r>
        <w:instrText xml:space="preserve"> ADDIN EN.CITE &lt;EndNote&gt;&lt;Cite&gt;&lt;Author&gt;Exposito&lt;/Author&gt;&lt;Year&gt;2010&lt;/Year&gt;&lt;RecNum&gt;2544&lt;/RecNum&gt;&lt;DisplayText&gt;[41]&lt;/DisplayText&gt;&lt;record&gt;&lt;rec-number&gt;2544&lt;/rec-number&gt;&lt;foreign-keys&gt;&lt;key app="EN" db-id="zfsxwe99u0sd5eefze45r2scd52t0ppwttsa" timestamp="1599464915"&gt;2544&lt;/key&gt;&lt;/foreign-keys&gt;&lt;ref-type name="Conference Paper"&gt;47&lt;/ref-type&gt;&lt;contributors&gt;&lt;authors&gt;&lt;author&gt;E. Exposito&lt;/author&gt;&lt;/authors&gt;&lt;/contributors&gt;&lt;titles&gt;&lt;title&gt;yPBL methodology: A problem-based learning method applied to software engineering&lt;/title&gt;&lt;secondary-title&gt;IEEE EDUCON 2010 Conference&lt;/secondary-title&gt;&lt;alt-title&gt;IEEE EDUCON 2010 Conference&lt;/alt-title&gt;&lt;/titles&gt;&lt;pages&gt;1817-1823&lt;/pages&gt;&lt;keywords&gt;&lt;keyword&gt;computer science education&lt;/keyword&gt;&lt;keyword&gt;educational courses&lt;/keyword&gt;&lt;keyword&gt;software engineering&lt;/keyword&gt;&lt;keyword&gt;yPBL learning methodology&lt;/keyword&gt;&lt;keyword&gt;problem-based learning method&lt;/keyword&gt;&lt;keyword&gt;software engineering instructors&lt;/keyword&gt;&lt;keyword&gt;Unified Modeling Language&lt;/keyword&gt;&lt;keyword&gt;synchronous learning process&lt;/keyword&gt;&lt;keyword&gt;asynchronous learning process&lt;/keyword&gt;&lt;keyword&gt;INSA of Toulouse&lt;/keyword&gt;&lt;keyword&gt;Learning systems&lt;/keyword&gt;&lt;keyword&gt;software development process&lt;/keyword&gt;&lt;keyword&gt;problem based learning&lt;/keyword&gt;&lt;keyword&gt;software engineering process&lt;/keyword&gt;&lt;/keywords&gt;&lt;dates&gt;&lt;year&gt;2010&lt;/year&gt;&lt;pub-dates&gt;&lt;date&gt;14-16 April 2010&lt;/date&gt;&lt;/pub-dates&gt;&lt;/dates&gt;&lt;pub-location&gt;Amman, Jordan&lt;/pub-location&gt;&lt;publisher&gt;IEEE&lt;/publisher&gt;&lt;isbn&gt;2165-9567&lt;/isbn&gt;&lt;urls&gt;&lt;/urls&gt;&lt;electronic-resource-num&gt;10.1109/EDUCON.2010.5492424&lt;/electronic-resource-num&gt;&lt;/record&gt;&lt;/Cite&gt;&lt;/EndNote&gt;</w:instrText>
      </w:r>
      <w:r>
        <w:fldChar w:fldCharType="separate"/>
      </w:r>
      <w:r>
        <w:rPr>
          <w:noProof/>
        </w:rPr>
        <w:t>[41]</w:t>
      </w:r>
      <w:r>
        <w:fldChar w:fldCharType="end"/>
      </w:r>
      <w:r>
        <w:rPr>
          <w:vertAlign w:val="superscript"/>
          <w:lang w:eastAsia="en-US"/>
        </w:rPr>
        <w:t>,</w:t>
      </w:r>
      <w:r>
        <w:t>, while the teacher acts as guide in the learning process</w:t>
      </w:r>
      <w:r>
        <w:fldChar w:fldCharType="begin"/>
      </w:r>
      <w:r>
        <w:instrText xml:space="preserve"> ADDIN EN.CITE &lt;EndNote&gt;&lt;Cite&gt;&lt;Author&gt;Bielefeldt&lt;/Author&gt;&lt;Year&gt;2010&lt;/Year&gt;&lt;RecNum&gt;2545&lt;/RecNum&gt;&lt;DisplayText&gt;[17]&lt;/DisplayText&gt;&lt;record&gt;&lt;rec-number&gt;2545&lt;/rec-number&gt;&lt;foreign-keys&gt;&lt;key app="EN" db-id="zfsxwe99u0sd5eefze45r2scd52t0ppwttsa" timestamp="1599465057"&gt;2545&lt;/key&gt;&lt;/foreign-keys&gt;&lt;ref-type name="Journal Article"&gt;17&lt;/ref-type&gt;&lt;contributors&gt;&lt;authors&gt;&lt;author&gt;Bielefeldt, Angela R&lt;/author&gt;&lt;author&gt;Paterson, Kurtis G&lt;/author&gt;&lt;author&gt;Swan, Christopher W&lt;/author&gt;&lt;/authors&gt;&lt;/contributors&gt;&lt;titles&gt;&lt;title&gt;Measuring the value added from service learning in project-based engineering education&lt;/title&gt;&lt;secondary-title&gt;International Journal of Engineering Education&lt;/secondary-title&gt;&lt;/titles&gt;&lt;periodical&gt;&lt;full-title&gt;International Journal of Engineering Education&lt;/full-title&gt;&lt;/periodical&gt;&lt;pages&gt;535-546&lt;/pages&gt;&lt;volume&gt;26&lt;/volume&gt;&lt;number&gt;3&lt;/number&gt;&lt;dates&gt;&lt;year&gt;2010&lt;/year&gt;&lt;/dates&gt;&lt;urls&gt;&lt;/urls&gt;&lt;/record&gt;&lt;/Cite&gt;&lt;/EndNote&gt;</w:instrText>
      </w:r>
      <w:r>
        <w:fldChar w:fldCharType="separate"/>
      </w:r>
      <w:r>
        <w:rPr>
          <w:noProof/>
        </w:rPr>
        <w:t>[17]</w:t>
      </w:r>
      <w:r>
        <w:fldChar w:fldCharType="end"/>
      </w:r>
      <w:r>
        <w:t xml:space="preserve">. This facilitates the acquisition of </w:t>
      </w:r>
      <w:r w:rsidRPr="00183349">
        <w:t>competencies such as autonomous work, responsibility, leadership, project-management, team-work and the ability to synthesize</w:t>
      </w:r>
      <w:r>
        <w:fldChar w:fldCharType="begin"/>
      </w:r>
      <w:r>
        <w:instrText xml:space="preserve"> ADDIN EN.CITE &lt;EndNote&gt;&lt;Cite&gt;&lt;Author&gt;Prince&lt;/Author&gt;&lt;Year&gt;2004&lt;/Year&gt;&lt;RecNum&gt;2546&lt;/RecNum&gt;&lt;DisplayText&gt;[91]&lt;/DisplayText&gt;&lt;record&gt;&lt;rec-number&gt;2546&lt;/rec-number&gt;&lt;foreign-keys&gt;&lt;key app="EN" db-id="zfsxwe99u0sd5eefze45r2scd52t0ppwttsa" timestamp="1599465134"&gt;2546&lt;/key&gt;&lt;/foreign-keys&gt;&lt;ref-type name="Journal Article"&gt;17&lt;/ref-type&gt;&lt;contributors&gt;&lt;authors&gt;&lt;author&gt;Prince, Michael&lt;/author&gt;&lt;/authors&gt;&lt;/contributors&gt;&lt;titles&gt;&lt;title&gt;Does active learning work? A review of the research&lt;/title&gt;&lt;secondary-title&gt;Journal of engineering education&lt;/secondary-title&gt;&lt;/titles&gt;&lt;periodical&gt;&lt;full-title&gt;Journal of Engineering Education&lt;/full-title&gt;&lt;/periodical&gt;&lt;pages&gt;223-231&lt;/pages&gt;&lt;volume&gt;93&lt;/volume&gt;&lt;number&gt;3&lt;/number&gt;&lt;dates&gt;&lt;year&gt;2004&lt;/year&gt;&lt;/dates&gt;&lt;isbn&gt;1069-4730&lt;/isbn&gt;&lt;urls&gt;&lt;/urls&gt;&lt;/record&gt;&lt;/Cite&gt;&lt;/EndNote&gt;</w:instrText>
      </w:r>
      <w:r>
        <w:fldChar w:fldCharType="separate"/>
      </w:r>
      <w:r>
        <w:rPr>
          <w:noProof/>
        </w:rPr>
        <w:t>[91]</w:t>
      </w:r>
      <w:r>
        <w:fldChar w:fldCharType="end"/>
      </w:r>
      <w:r w:rsidRPr="00183349">
        <w:t xml:space="preserve">. Taking this into account, it is normal that several of the papers were more focused on the methodology followed and the associated benefits. Of these several are </w:t>
      </w:r>
      <w:r>
        <w:t>related to</w:t>
      </w:r>
      <w:r w:rsidRPr="00183349">
        <w:t xml:space="preserve"> PrBL</w:t>
      </w:r>
      <w:r>
        <w:fldChar w:fldCharType="begin">
          <w:fldData xml:space="preserve">PEVuZE5vdGU+PENpdGU+PEF1dGhvcj5QYW5kaWFuPC9BdXRob3I+PFllYXI+MjAxODwvWWVhcj48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</w:fldData>
        </w:fldChar>
      </w:r>
      <w:r>
        <w:instrText xml:space="preserve"> ADDIN EN.CITE </w:instrText>
      </w:r>
      <w:r>
        <w:fldChar w:fldCharType="begin">
          <w:fldData xml:space="preserve">PEVuZE5vdGU+PENpdGU+PEF1dGhvcj5QYW5kaWFuPC9BdXRob3I+PFllYXI+MjAxODwvWWVhcj48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</w:fldData>
        </w:fldChar>
      </w:r>
      <w:r>
        <w:instrText xml:space="preserve"> ADDIN EN.CITE.DATA </w:instrText>
      </w:r>
      <w:r>
        <w:fldChar w:fldCharType="end"/>
      </w:r>
      <w:r>
        <w:fldChar w:fldCharType="separate"/>
      </w:r>
      <w:r>
        <w:rPr>
          <w:noProof/>
        </w:rPr>
        <w:t>[24, 30, 31, 38, 61, 64, 65, 81, 85, 87, 90, 109, 111, 112]</w:t>
      </w:r>
      <w:r>
        <w:fldChar w:fldCharType="end"/>
      </w:r>
      <w:r w:rsidRPr="00183349">
        <w:t>, PBL</w:t>
      </w:r>
      <w:r>
        <w:fldChar w:fldCharType="begin">
          <w:fldData xml:space="preserve">PEVuZE5vdGU+PENpdGU+PEF1dGhvcj5Hb21vbGw8L0F1dGhvcj48WWVhcj4yMDE4PC9ZZWFyPjxS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NY0x1cmtpbjwvQXV0aG9yPjxZ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</w:fldData>
        </w:fldChar>
      </w:r>
      <w:r>
        <w:instrText xml:space="preserve"> ADDIN EN.CITE </w:instrText>
      </w:r>
      <w:r>
        <w:fldChar w:fldCharType="begin">
          <w:fldData xml:space="preserve">PEVuZE5vdGU+PENpdGU+PEF1dGhvcj5Hb21vbGw8L0F1dGhvcj48WWVhcj4yMDE4PC9ZZWFyPjxS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NY0x1cmtpbjwvQXV0aG9yPjxZ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</w:fldData>
        </w:fldChar>
      </w:r>
      <w:r>
        <w:instrText xml:space="preserve"> ADDIN EN.CITE.DATA </w:instrText>
      </w:r>
      <w:r>
        <w:fldChar w:fldCharType="end"/>
      </w:r>
      <w:r>
        <w:fldChar w:fldCharType="separate"/>
      </w:r>
      <w:r>
        <w:rPr>
          <w:noProof/>
        </w:rPr>
        <w:t>[49, 73, 76, 93]</w:t>
      </w:r>
      <w:r>
        <w:fldChar w:fldCharType="end"/>
      </w:r>
      <w:r w:rsidRPr="00183349">
        <w:t xml:space="preserve"> or ChBL</w:t>
      </w:r>
      <w:r>
        <w:fldChar w:fldCharType="begin">
          <w:fldData xml:space="preserve">PEVuZE5vdGU+PENpdGU+PEF1dGhvcj5Cb3llcjwvQXV0aG9yPjxZZWFyPjIwMTc8L1llYXI+PFJl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</w:fldData>
        </w:fldChar>
      </w:r>
      <w:r>
        <w:instrText xml:space="preserve"> ADDIN EN.CITE </w:instrText>
      </w:r>
      <w:r>
        <w:fldChar w:fldCharType="begin">
          <w:fldData xml:space="preserve">PEVuZE5vdGU+PENpdGU+PEF1dGhvcj5Cb3llcjwvQXV0aG9yPjxZZWFyPjIwMTc8L1llYXI+PFJl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</w:fldData>
        </w:fldChar>
      </w:r>
      <w:r>
        <w:instrText xml:space="preserve"> ADDIN EN.CITE.DATA </w:instrText>
      </w:r>
      <w:r>
        <w:fldChar w:fldCharType="end"/>
      </w:r>
      <w:r>
        <w:fldChar w:fldCharType="separate"/>
      </w:r>
      <w:r>
        <w:rPr>
          <w:noProof/>
        </w:rPr>
        <w:t>[20, 21, 26]</w:t>
      </w:r>
      <w:r>
        <w:fldChar w:fldCharType="end"/>
      </w:r>
      <w:r w:rsidRPr="00183349">
        <w:t>. In addition, some works state that this type of methodological innovation requires training</w:t>
      </w:r>
      <w:r>
        <w:fldChar w:fldCharType="begin">
          <w:fldData xml:space="preserve">PEVuZE5vdGU+PENpdGU+PEF1dGhvcj5NYXR0aGllc2VuPC9BdXRob3I+PFllYXI+MjAxODwvWWVh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</w:fldData>
        </w:fldChar>
      </w:r>
      <w:r>
        <w:instrText xml:space="preserve"> ADDIN EN.CITE </w:instrText>
      </w:r>
      <w:r>
        <w:fldChar w:fldCharType="begin">
          <w:fldData xml:space="preserve">PEVuZE5vdGU+PENpdGU+PEF1dGhvcj5NYXR0aGllc2VuPC9BdXRob3I+PFllYXI+MjAxODwvWWVh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</w:fldData>
        </w:fldChar>
      </w:r>
      <w:r>
        <w:instrText xml:space="preserve"> ADDIN EN.CITE.DATA </w:instrText>
      </w:r>
      <w:r>
        <w:fldChar w:fldCharType="end"/>
      </w:r>
      <w:r>
        <w:fldChar w:fldCharType="separate"/>
      </w:r>
      <w:r>
        <w:rPr>
          <w:noProof/>
        </w:rPr>
        <w:t>[11, 74, 104]</w:t>
      </w:r>
      <w:r>
        <w:fldChar w:fldCharType="end"/>
      </w:r>
      <w:r w:rsidRPr="00183349">
        <w:t>, and specific curricular changes</w:t>
      </w:r>
      <w:r>
        <w:fldChar w:fldCharType="begin">
          <w:fldData xml:space="preserve">PEVuZE5vdGU+PENpdGU+PEF1dGhvcj5Hb21vbGw8L0F1dGhvcj48WWVhcj4yMDE4PC9ZZWFyPjxS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NY0x1cmtpbjwvQXV0aG9yPjxZ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</w:fldData>
        </w:fldChar>
      </w:r>
      <w:r>
        <w:instrText xml:space="preserve"> ADDIN EN.CITE </w:instrText>
      </w:r>
      <w:r>
        <w:fldChar w:fldCharType="begin">
          <w:fldData xml:space="preserve">PEVuZE5vdGU+PENpdGU+PEF1dGhvcj5Hb21vbGw8L0F1dGhvcj48WWVhcj4yMDE4PC9ZZWFyPjxS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</w:fldData>
        </w:fldChar>
      </w:r>
      <w:r>
        <w:instrText xml:space="preserve"> ADDIN EN.CITE.DATA </w:instrText>
      </w:r>
      <w:r>
        <w:fldChar w:fldCharType="end"/>
      </w:r>
      <w:r>
        <w:fldChar w:fldCharType="separate"/>
      </w:r>
      <w:r>
        <w:rPr>
          <w:noProof/>
        </w:rPr>
        <w:t>[49, 73, 76, 93]</w:t>
      </w:r>
      <w:r>
        <w:fldChar w:fldCharType="end"/>
      </w:r>
      <w:r w:rsidRPr="00183349">
        <w:t xml:space="preserve">, so it is necessary to adapt the </w:t>
      </w:r>
      <w:r w:rsidRPr="00D3470E">
        <w:t>learning pathways judging from an institutional point of view.</w:t>
      </w:r>
    </w:p>
    <w:p w14:paraId="07A67C9A" w14:textId="77777777" w:rsidR="00DD1A47" w:rsidRDefault="00DD1A47" w:rsidP="00DD1A47">
      <w:pPr>
        <w:pStyle w:val="Textoindependiente"/>
        <w:numPr>
          <w:ilvl w:val="0"/>
          <w:numId w:val="14"/>
        </w:numPr>
        <w:ind w:left="720" w:hanging="360"/>
      </w:pPr>
      <w:r w:rsidRPr="00D3470E">
        <w:t>Benefits related to the acquisition of specific competenc</w:t>
      </w:r>
      <w:r>
        <w:t>i</w:t>
      </w:r>
      <w:r w:rsidRPr="00D3470E">
        <w:t>es: As this research explores STEAM education it is normal to find works related to the competencies commonly associated with STEAM Education, such as computational thinking, problem solving, critical thinking, programming, computing and design skills, interdisciplinary skills, computers science autonomy, autonomous learning, negotiating skills, and social</w:t>
      </w:r>
      <w:r>
        <w:t xml:space="preserve"> abilities. Some samples of this type of papers are </w:t>
      </w:r>
      <w:r>
        <w:rPr>
          <w:lang w:val="es-ES"/>
        </w:rPr>
        <w:fldChar w:fldCharType="begin">
          <w:fldData xml:space="preserve">PEVuZE5vdGU+PENpdGU+PEF1dGhvcj5IdXRhbWFybjwvQXV0aG9yPjxZZWFyPjIwMTc8L1llYXI+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Ib2ZmbWFubjwvQXV0aG9yPjxZZWFyPjIwMTM8L1llYXI+PFJlY051bT4yNDIxPC9SZWNO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ENpdGU+PEF1dGhvcj5Qc3ljaGFyaXM8L0F1dGhvcj48WWVhcj4yMDE3PC9ZZWFy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</w:fldData>
        </w:fldChar>
      </w:r>
      <w:r>
        <w:rPr>
          <w:lang w:val="es-ES"/>
        </w:rPr>
        <w:instrText xml:space="preserve"> ADDIN EN.CITE </w:instrText>
      </w:r>
      <w:r>
        <w:rPr>
          <w:lang w:val="es-ES"/>
        </w:rPr>
        <w:fldChar w:fldCharType="begin">
          <w:fldData xml:space="preserve">PEVuZE5vdGU+PENpdGU+PEF1dGhvcj5IdXRhbWFybjwvQXV0aG9yPjxZZWFyPjIwMTc8L1llYXI+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</w:fldData>
        </w:fldChar>
      </w:r>
      <w:r>
        <w:rPr>
          <w:lang w:val="es-ES"/>
        </w:rPr>
        <w:instrText xml:space="preserve"> ADDIN EN.CITE.DATA </w:instrText>
      </w:r>
      <w:r>
        <w:rPr>
          <w:lang w:val="es-ES"/>
        </w:rPr>
      </w:r>
      <w:r>
        <w:rPr>
          <w:lang w:val="es-ES"/>
        </w:rPr>
        <w:fldChar w:fldCharType="end"/>
      </w:r>
      <w:r>
        <w:rPr>
          <w:lang w:val="es-ES"/>
        </w:rPr>
      </w:r>
      <w:r>
        <w:rPr>
          <w:lang w:val="es-ES"/>
        </w:rPr>
        <w:fldChar w:fldCharType="separate"/>
      </w:r>
      <w:r>
        <w:rPr>
          <w:noProof/>
          <w:lang w:val="es-ES"/>
        </w:rPr>
        <w:t>[14, 16, 20, 22, 30, 31, 42, 57, 58, 63, 64, 66, 70, 84, 92, 96, 97, 102]</w:t>
      </w:r>
      <w:r>
        <w:rPr>
          <w:lang w:val="es-ES"/>
        </w:rPr>
        <w:fldChar w:fldCharType="end"/>
      </w:r>
    </w:p>
    <w:p w14:paraId="1906CBA2" w14:textId="77777777" w:rsidR="00DD1A47" w:rsidRPr="000706FD" w:rsidRDefault="00DD1A47" w:rsidP="00DD1A47">
      <w:pPr>
        <w:pStyle w:val="Textoindependiente"/>
        <w:numPr>
          <w:ilvl w:val="0"/>
          <w:numId w:val="9"/>
        </w:numPr>
        <w:ind w:left="720" w:hanging="360"/>
      </w:pPr>
      <w:r>
        <w:t xml:space="preserve">Benefits </w:t>
      </w:r>
      <w:r w:rsidRPr="000706FD">
        <w:t xml:space="preserve">related to access to new contexts. One of the most relevant benefits of the changes in technology and methodology in STEAM Education is the possibility of carrying out activities in contexts which previously were really complex. As commented above, the reduction in </w:t>
      </w:r>
      <w:r>
        <w:t xml:space="preserve">the </w:t>
      </w:r>
      <w:r w:rsidRPr="000706FD">
        <w:t xml:space="preserve">price of </w:t>
      </w:r>
      <w:r w:rsidRPr="00954382">
        <w:t>robotics and physical devices has facilitated the application of such technology in pre-university education, with</w:t>
      </w:r>
      <w:r>
        <w:t xml:space="preserve"> different advantages related to an early acquisition of STEAM related competencies </w:t>
      </w:r>
      <w:r>
        <w:lastRenderedPageBreak/>
        <w:fldChar w:fldCharType="begin"/>
      </w:r>
      <w:r>
        <w:instrText xml:space="preserve"> ADDIN EN.CITE &lt;EndNote&gt;&lt;Cite&gt;&lt;Author&gt;Álvarez-Herrero&lt;/Author&gt;&lt;Year&gt;2020&lt;/Year&gt;&lt;RecNum&gt;2549&lt;/RecNum&gt;&lt;DisplayText&gt;[2, 50]&lt;/DisplayText&gt;&lt;record&gt;&lt;rec-number&gt;2549&lt;/rec-number&gt;&lt;foreign-keys&gt;&lt;key app="EN" db-id="zfsxwe99u0sd5eefze45r2scd52t0ppwttsa" timestamp="1599646093"&gt;2549&lt;/key&gt;&lt;/foreign-keys&gt;&lt;ref-type name="Journal Article"&gt;17&lt;/ref-type&gt;&lt;contributors&gt;&lt;authors&gt;&lt;author&gt;Álvarez-Herrero, J. F.&lt;/author&gt;&lt;/authors&gt;&lt;/contributors&gt;&lt;titles&gt;&lt;title&gt;Computational Thinking in Early Childhood Education, beyond Floor Robots&lt;/title&gt;&lt;secondary-title&gt;Education in the Knowledge Society,&lt;/secondary-title&gt;&lt;/titles&gt;&lt;periodical&gt;&lt;full-title&gt;Education in the Knowledge Society,&lt;/full-title&gt;&lt;/periodical&gt;&lt;volume&gt;21&lt;/volume&gt;&lt;number&gt;21&lt;/number&gt;&lt;dates&gt;&lt;year&gt;2020&lt;/year&gt;&lt;/dates&gt;&lt;urls&gt;&lt;/urls&gt;&lt;electronic-resource-num&gt;10.14201/eks.22366&lt;/electronic-resource-num&gt;&lt;/record&gt;&lt;/Cite&gt;&lt;Cite&gt;&lt;Author&gt;González-González&lt;/Author&gt;&lt;Year&gt;2019&lt;/Year&gt;&lt;RecNum&gt;2550&lt;/RecNum&gt;&lt;record&gt;&lt;rec-number&gt;2550&lt;/rec-number&gt;&lt;foreign-keys&gt;&lt;key app="EN" db-id="zfsxwe99u0sd5eefze45r2scd52t0ppwttsa" timestamp="1599646163"&gt;2550&lt;/key&gt;&lt;/foreign-keys&gt;&lt;ref-type name="Journal Article"&gt;17&lt;/ref-type&gt;&lt;contributors&gt;&lt;authors&gt;&lt;author&gt;González-González, C. S.&lt;/author&gt;&lt;/authors&gt;&lt;/contributors&gt;&lt;titles&gt;&lt;title&gt;State of the art in the teaching of computational thinking and programming in childhood education.&lt;/title&gt;&lt;secondary-title&gt;Education in the Knowledge Society&lt;/secondary-title&gt;&lt;/titles&gt;&lt;periodical&gt;&lt;full-title&gt;Education in the Knowledge Society&lt;/full-title&gt;&lt;/periodical&gt;&lt;volume&gt;20&lt;/volume&gt;&lt;number&gt;17&lt;/number&gt;&lt;dates&gt;&lt;year&gt;2019&lt;/year&gt;&lt;/dates&gt;&lt;urls&gt;&lt;/urls&gt;&lt;electronic-resource-num&gt;0.14201/eks2019_20_a17&lt;/electronic-resource-num&gt;&lt;/record&gt;&lt;/Cite&gt;&lt;/EndNote&gt;</w:instrText>
      </w:r>
      <w:r>
        <w:fldChar w:fldCharType="separate"/>
      </w:r>
      <w:r>
        <w:rPr>
          <w:noProof/>
        </w:rPr>
        <w:t>[2, 50]</w:t>
      </w:r>
      <w:r>
        <w:fldChar w:fldCharType="end"/>
      </w:r>
      <w:r>
        <w:t xml:space="preserve">, samples of papers that describe this as one of the main goals are </w:t>
      </w:r>
      <w:r>
        <w:fldChar w:fldCharType="begin">
          <w:fldData xml:space="preserve">PEVuZE5vdGU+PENpdGU+PEF1dGhvcj5NaWxsZXI8L0F1dGhvcj48WWVhcj4yMDE4PC9ZZWFyPjxS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</w:fldData>
        </w:fldChar>
      </w:r>
      <w:r>
        <w:instrText xml:space="preserve"> ADDIN EN.CITE </w:instrText>
      </w:r>
      <w:r>
        <w:fldChar w:fldCharType="begin">
          <w:fldData xml:space="preserve">PEVuZE5vdGU+PENpdGU+PEF1dGhvcj5NaWxsZXI8L0F1dGhvcj48WWVhcj4yMDE4PC9ZZWFyPjxS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</w:fldData>
        </w:fldChar>
      </w:r>
      <w:r>
        <w:instrText xml:space="preserve"> ADDIN EN.CITE.DATA </w:instrText>
      </w:r>
      <w:r>
        <w:fldChar w:fldCharType="end"/>
      </w:r>
      <w:r>
        <w:fldChar w:fldCharType="separate"/>
      </w:r>
      <w:r>
        <w:rPr>
          <w:noProof/>
        </w:rPr>
        <w:t>[12, 42, 58, 79, 81, 103]</w:t>
      </w:r>
      <w:r>
        <w:fldChar w:fldCharType="end"/>
      </w:r>
      <w:r>
        <w:t xml:space="preserve">. In </w:t>
      </w:r>
      <w:r w:rsidRPr="0079222D">
        <w:t>addition,</w:t>
      </w:r>
      <w:r>
        <w:t xml:space="preserve">  the price reduction and the advantages </w:t>
      </w:r>
      <w:r w:rsidRPr="000706FD">
        <w:t>related to the application of PD&amp;R in STEAM Education also facilitate access to STEAM Education in new contexts such as in developing countries as India</w:t>
      </w:r>
      <w:r>
        <w:fldChar w:fldCharType="begin">
          <w:fldData xml:space="preserve">PEVuZE5vdGU+PENpdGU+PEF1dGhvcj5QYW5kaWFuPC9BdXRob3I+PFllYXI+MjAxODwvWWVhcj48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</w:fldData>
        </w:fldChar>
      </w:r>
      <w:r>
        <w:instrText xml:space="preserve"> ADDIN EN.CITE </w:instrText>
      </w:r>
      <w:r>
        <w:fldChar w:fldCharType="begin">
          <w:fldData xml:space="preserve">PEVuZE5vdGU+PENpdGU+PEF1dGhvcj5QYW5kaWFuPC9BdXRob3I+PFllYXI+MjAxODwvWWVhcj48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</w:fldData>
        </w:fldChar>
      </w:r>
      <w:r>
        <w:instrText xml:space="preserve"> ADDIN EN.CITE.DATA </w:instrText>
      </w:r>
      <w:r>
        <w:fldChar w:fldCharType="end"/>
      </w:r>
      <w:r>
        <w:fldChar w:fldCharType="separate"/>
      </w:r>
      <w:r>
        <w:rPr>
          <w:noProof/>
        </w:rPr>
        <w:t>[85]</w:t>
      </w:r>
      <w:r>
        <w:fldChar w:fldCharType="end"/>
      </w:r>
      <w:r w:rsidRPr="000706FD">
        <w:t>. Moreover, this also makes possible the access to STEAM Education for minority students</w:t>
      </w:r>
      <w:r>
        <w:fldChar w:fldCharType="begin"/>
      </w:r>
      <w:r>
        <w:instrText xml:space="preserve"> ADDIN EN.CITE &lt;EndNote&gt;&lt;Cite&gt;&lt;Author&gt;Ozis&lt;/Author&gt;&lt;Year&gt;2016&lt;/Year&gt;&lt;RecNum&gt;2401&lt;/RecNum&gt;&lt;DisplayText&gt;[84]&lt;/DisplayText&gt;&lt;record&gt;&lt;rec-number&gt;2401&lt;/rec-number&gt;&lt;foreign-keys&gt;&lt;key app="EN" db-id="zfsxwe99u0sd5eefze45r2scd52t0ppwttsa" timestamp="1572367353"&gt;2401&lt;/key&gt;&lt;/foreign-keys&gt;&lt;ref-type name="Conference Paper"&gt;47&lt;/ref-type&gt;&lt;contributors&gt;&lt;authors&gt;&lt;author&gt;Ozis, F&lt;/author&gt;&lt;author&gt;Newley, AD&lt;/author&gt;&lt;author&gt;Kaya, E&lt;/author&gt;&lt;/authors&gt;&lt;/contributors&gt;&lt;titles&gt;&lt;title&gt;First round evaluation of first tech challenge (FTC) Robotics Club: Does it really prepare students for beyond college&lt;/title&gt;&lt;secondary-title&gt;123rd ASEE Annual Conference &amp;amp; Exposition&lt;/secondary-title&gt;&lt;/titles&gt;&lt;volume&gt;10&lt;/volume&gt;&lt;dates&gt;&lt;year&gt;2016&lt;/year&gt;&lt;/dates&gt;&lt;pub-location&gt;New Orleans, Louisiana, US&lt;/pub-location&gt;&lt;publisher&gt;American Society for Engineering Education&lt;/publisher&gt;&lt;urls&gt;&lt;/urls&gt;&lt;/record&gt;&lt;/Cite&gt;&lt;/EndNote&gt;</w:instrText>
      </w:r>
      <w:r>
        <w:fldChar w:fldCharType="separate"/>
      </w:r>
      <w:r>
        <w:rPr>
          <w:noProof/>
        </w:rPr>
        <w:t>[84]</w:t>
      </w:r>
      <w:r>
        <w:fldChar w:fldCharType="end"/>
      </w:r>
      <w:r w:rsidRPr="000706FD">
        <w:t xml:space="preserve"> and the inclusion for several collectives</w:t>
      </w:r>
      <w:r>
        <w:fldChar w:fldCharType="begin">
          <w:fldData xml:space="preserve">PEVuZE5vdGU+PENpdGU+PEF1dGhvcj5FZ3VjaGk8L0F1dGhvcj48WWVhcj4yMDE1PC9ZZWFyPjxS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</w:fldData>
        </w:fldChar>
      </w:r>
      <w:r>
        <w:instrText xml:space="preserve"> ADDIN EN.CITE </w:instrText>
      </w:r>
      <w:r>
        <w:fldChar w:fldCharType="begin">
          <w:fldData xml:space="preserve">PEVuZE5vdGU+PENpdGU+PEF1dGhvcj5FZ3VjaGk8L0F1dGhvcj48WWVhcj4yMDE1PC9ZZWFyPjxS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</w:fldData>
        </w:fldChar>
      </w:r>
      <w:r>
        <w:instrText xml:space="preserve"> ADDIN EN.CITE.DATA </w:instrText>
      </w:r>
      <w:r>
        <w:fldChar w:fldCharType="end"/>
      </w:r>
      <w:r>
        <w:fldChar w:fldCharType="separate"/>
      </w:r>
      <w:r>
        <w:rPr>
          <w:noProof/>
        </w:rPr>
        <w:t>[36, 48, 87]</w:t>
      </w:r>
      <w:r>
        <w:fldChar w:fldCharType="end"/>
      </w:r>
      <w:r w:rsidRPr="000706FD">
        <w:t xml:space="preserve"> and for disabled students</w:t>
      </w:r>
      <w:r>
        <w:fldChar w:fldCharType="begin"/>
      </w:r>
      <w:r>
        <w:instrText xml:space="preserve"> ADDIN EN.CITE &lt;EndNote&gt;&lt;Cite&gt;&lt;Author&gt;Taylor&lt;/Author&gt;&lt;Year&gt;2018&lt;/Year&gt;&lt;RecNum&gt;2427&lt;/RecNum&gt;&lt;DisplayText&gt;[105]&lt;/DisplayText&gt;&lt;record&gt;&lt;rec-number&gt;2427&lt;/rec-number&gt;&lt;foreign-keys&gt;&lt;key app="EN" db-id="zfsxwe99u0sd5eefze45r2scd52t0ppwttsa" timestamp="1572367353"&gt;2427&lt;/key&gt;&lt;/foreign-keys&gt;&lt;ref-type name="Journal Article"&gt;17&lt;/ref-type&gt;&lt;contributors&gt;&lt;authors&gt;&lt;author&gt;Taylor, Matthew S.&lt;/author&gt;&lt;/authors&gt;&lt;/contributors&gt;&lt;titles&gt;&lt;title&gt;Computer Programming With Pre-K Through First-Grade Students With Intellectual Disabilities&lt;/title&gt;&lt;secondary-title&gt;The Journal of Special Education&lt;/secondary-title&gt;&lt;/titles&gt;&lt;periodical&gt;&lt;full-title&gt;The Journal of Special Education&lt;/full-title&gt;&lt;/periodical&gt;&lt;pages&gt;78-88&lt;/pages&gt;&lt;volume&gt;52&lt;/volume&gt;&lt;number&gt;2&lt;/number&gt;&lt;dates&gt;&lt;year&gt;2018&lt;/year&gt;&lt;pub-dates&gt;&lt;date&gt;2018/08/01&lt;/date&gt;&lt;/pub-dates&gt;&lt;/dates&gt;&lt;publisher&gt;SAGE Publications Inc&lt;/publisher&gt;&lt;isbn&gt;0022-4669&lt;/isbn&gt;&lt;urls&gt;&lt;related-urls&gt;&lt;url&gt;https://doi.org/10.1177/0022466918761120&lt;/url&gt;&lt;/related-urls&gt;&lt;/urls&gt;&lt;electronic-resource-num&gt;10.1177/0022466918761120&lt;/electronic-resource-num&gt;&lt;access-date&gt;2019/09/07&lt;/access-date&gt;&lt;/record&gt;&lt;/Cite&gt;&lt;/EndNote&gt;</w:instrText>
      </w:r>
      <w:r>
        <w:fldChar w:fldCharType="separate"/>
      </w:r>
      <w:r>
        <w:rPr>
          <w:noProof/>
        </w:rPr>
        <w:t>[105]</w:t>
      </w:r>
      <w:r>
        <w:fldChar w:fldCharType="end"/>
      </w:r>
      <w:r w:rsidRPr="000706FD">
        <w:t>. Last, but not least, beyond the context or the inclusion of students, PD&amp;R in STEAM Education increase the engagement of collectives traditionally not so attracted with STEAM careers, such as female students</w:t>
      </w:r>
      <w:r>
        <w:fldChar w:fldCharType="begin"/>
      </w:r>
      <w:r>
        <w:instrText xml:space="preserve"> ADDIN EN.CITE &lt;EndNote&gt;&lt;Cite&gt;&lt;Author&gt;Leonard&lt;/Author&gt;&lt;Year&gt;2016&lt;/Year&gt;&lt;RecNum&gt;2424&lt;/RecNum&gt;&lt;DisplayText&gt;[36, 70]&lt;/DisplayText&gt;&lt;record&gt;&lt;rec-number&gt;2424&lt;/rec-number&gt;&lt;foreign-keys&gt;&lt;key app="EN" db-id="zfsxwe99u0sd5eefze45r2scd52t0ppwttsa" timestamp="1572367353"&gt;2424&lt;/key&gt;&lt;/foreign-keys&gt;&lt;ref-type name="Journal Article"&gt;17&lt;/ref-type&gt;&lt;contributors&gt;&lt;authors&gt;&lt;author&gt;Leonard, Jacqueline&lt;/author&gt;&lt;author&gt;Buss, Alan&lt;/author&gt;&lt;author&gt;Gamboa, Ruben&lt;/author&gt;&lt;author&gt;Mitchell, Monica&lt;/author&gt;&lt;author&gt;Fashola, Olatokunbo S&lt;/author&gt;&lt;author&gt;Hubert, Tarcia&lt;/author&gt;&lt;author&gt;Almughyirah, Sultan&lt;/author&gt;&lt;/authors&gt;&lt;/contributors&gt;&lt;titles&gt;&lt;title&gt;Using robotics and game design to enhance children’s self-efficacy, STEM attitudes, and computational thinking skills&lt;/title&gt;&lt;secondary-title&gt;Journal of Science Education and Technology&lt;/secondary-title&gt;&lt;/titles&gt;&lt;periodical&gt;&lt;full-title&gt;Journal of Science Education and Technology&lt;/full-title&gt;&lt;/periodical&gt;&lt;pages&gt;860-876&lt;/pages&gt;&lt;volume&gt;25&lt;/volume&gt;&lt;number&gt;6&lt;/number&gt;&lt;dates&gt;&lt;year&gt;2016&lt;/year&gt;&lt;/dates&gt;&lt;isbn&gt;1059-0145&lt;/isbn&gt;&lt;urls&gt;&lt;/urls&gt;&lt;electronic-resource-num&gt;10.1007/s10956-016-9628-2&lt;/electronic-resource-num&gt;&lt;/record&gt;&lt;/Cite&gt;&lt;Cite&gt;&lt;Author&gt;Eguchi&lt;/Author&gt;&lt;Year&gt;2015&lt;/Year&gt;&lt;RecNum&gt;2411&lt;/RecNum&gt;&lt;record&gt;&lt;rec-number&gt;2411&lt;/rec-number&gt;&lt;foreign-keys&gt;&lt;key app="EN" db-id="zfsxwe99u0sd5eefze45r2scd52t0ppwttsa" timestamp="1572367353"&gt;2411&lt;/key&gt;&lt;/foreign-keys&gt;&lt;ref-type name="Conference Paper"&gt;47&lt;/ref-type&gt;&lt;contributors&gt;&lt;authors&gt;&lt;author&gt;Eguchi, Amy&lt;/author&gt;&lt;/authors&gt;&lt;/contributors&gt;&lt;titles&gt;&lt;title&gt;Educational robotics to promote 21 st century skills and technological understanding among underprivileged undergraduate students&lt;/title&gt;&lt;secondary-title&gt;2015 IEEE Integrated STEM Education Conference&lt;/secondary-title&gt;&lt;/titles&gt;&lt;pages&gt;76-82&lt;/pages&gt;&lt;dates&gt;&lt;year&gt;2015&lt;/year&gt;&lt;/dates&gt;&lt;pub-location&gt;Princeton, NJ, USA&lt;/pub-location&gt;&lt;publisher&gt;IEEE&lt;/publisher&gt;&lt;isbn&gt;1479918296&lt;/isbn&gt;&lt;urls&gt;&lt;/urls&gt;&lt;electronic-resource-num&gt;10.1109/ISECon.2015.7119949&lt;/electronic-resource-num&gt;&lt;/record&gt;&lt;/Cite&gt;&lt;/EndNote&gt;</w:instrText>
      </w:r>
      <w:r>
        <w:fldChar w:fldCharType="separate"/>
      </w:r>
      <w:r>
        <w:rPr>
          <w:noProof/>
        </w:rPr>
        <w:t>[36, 70]</w:t>
      </w:r>
      <w:r>
        <w:fldChar w:fldCharType="end"/>
      </w:r>
      <w:r w:rsidRPr="000706FD">
        <w:t>.</w:t>
      </w:r>
    </w:p>
    <w:p w14:paraId="34BEB55B" w14:textId="77777777" w:rsidR="00DD1A47" w:rsidRPr="000706FD" w:rsidRDefault="00DD1A47" w:rsidP="00DD1A47">
      <w:pPr>
        <w:pStyle w:val="Textoindependiente"/>
        <w:ind w:firstLine="0"/>
      </w:pPr>
      <w:r w:rsidRPr="000706FD">
        <w:t xml:space="preserve">We should also mention that through analysis of the year of publication of each paper regarding the benefits we can see how publications have evolved with time. This is shown in </w:t>
      </w:r>
      <w:r>
        <w:t>Figure.</w:t>
      </w:r>
      <w:r w:rsidRPr="000706FD">
        <w:t xml:space="preserve"> 8. It is necessary to take into account that, as mentioned in the section 3.1, most of the selected works were published after 2014.</w:t>
      </w:r>
    </w:p>
    <w:p w14:paraId="1340440B" w14:textId="77777777" w:rsidR="00DD1A47" w:rsidRDefault="00DD1A47" w:rsidP="00DD1A47">
      <w:pPr>
        <w:pStyle w:val="Textoindependiente"/>
        <w:ind w:left="648" w:firstLine="0"/>
        <w:jc w:val="center"/>
      </w:pPr>
      <w:r w:rsidRPr="000706FD">
        <w:t>PLACE FIGURE 8 HERE</w:t>
      </w:r>
    </w:p>
    <w:p w14:paraId="237F27A0" w14:textId="77777777" w:rsidR="00DD1A47" w:rsidRPr="000706FD" w:rsidRDefault="00DD1A47" w:rsidP="00DD1A47">
      <w:pPr>
        <w:pStyle w:val="Textoindependiente"/>
        <w:ind w:firstLine="0"/>
      </w:pPr>
      <w:r>
        <w:rPr>
          <w:noProof/>
        </w:rPr>
        <w:drawing>
          <wp:inline distT="0" distB="0" distL="0" distR="0" wp14:anchorId="7E09B7BE" wp14:editId="55DAF0A1">
            <wp:extent cx="5396230" cy="3541395"/>
            <wp:effectExtent l="0" t="0" r="127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21">
                      <a:extLst>
                        <a:ext uri="{28A0092B-C50C-407E-A947-70E740481C1C}">
                          <a14:useLocalDpi xmlns:a14="http://schemas.microsoft.com/office/drawing/2010/main" val="0"/>
                        </a:ext>
                      </a:extLst>
                    </a:blip>
                    <a:stretch>
                      <a:fillRect/>
                    </a:stretch>
                  </pic:blipFill>
                  <pic:spPr>
                    <a:xfrm>
                      <a:off x="0" y="0"/>
                      <a:ext cx="5396230" cy="3541395"/>
                    </a:xfrm>
                    <a:prstGeom prst="rect">
                      <a:avLst/>
                    </a:prstGeom>
                  </pic:spPr>
                </pic:pic>
              </a:graphicData>
            </a:graphic>
          </wp:inline>
        </w:drawing>
      </w:r>
    </w:p>
    <w:p w14:paraId="601FDF7E" w14:textId="77777777" w:rsidR="00DD1A47" w:rsidRDefault="00DD1A47" w:rsidP="00DD1A47">
      <w:pPr>
        <w:pStyle w:val="Textoindependiente"/>
        <w:ind w:firstLine="0"/>
        <w:jc w:val="center"/>
      </w:pPr>
      <w:r w:rsidRPr="000706FD">
        <w:rPr>
          <w:i/>
          <w:iCs/>
          <w:color w:val="000000"/>
        </w:rPr>
        <w:t>Figure 8. – Distribution of works publication classified by benefits with the</w:t>
      </w:r>
      <w:r>
        <w:rPr>
          <w:i/>
          <w:iCs/>
          <w:color w:val="000000"/>
        </w:rPr>
        <w:t xml:space="preserve"> time</w:t>
      </w:r>
    </w:p>
    <w:p w14:paraId="41CDD1B8" w14:textId="77777777" w:rsidR="00DD1A47" w:rsidRPr="0079222D" w:rsidRDefault="00DD1A47" w:rsidP="00DD1A47">
      <w:pPr>
        <w:pStyle w:val="Textoindependiente"/>
        <w:ind w:firstLine="0"/>
      </w:pPr>
      <w:r>
        <w:t xml:space="preserve">The papers </w:t>
      </w:r>
      <w:r w:rsidRPr="0079222D">
        <w:t>related to technology affordability were mostly published between 2017 and 2018, related to the fact that hardware technology reduction has been very important in the last few years. Those works with benefits related to methodological impact are more distributed in time although with an important peak in 2017. The distribution along the time could be normal due to the fact that these methodologies are not new, however active methodologies have been widely adopted in the last years due to the benefits associated with them and the technology availability which makes their application easier in the context of STEAM education. The works related to competencies acquisition are well distributed among the years, as STEAM Education associated competenc</w:t>
      </w:r>
      <w:r>
        <w:t>i</w:t>
      </w:r>
      <w:r w:rsidRPr="0079222D">
        <w:t>es are well-known and there is an important effort to foster them through different initiatives and an important investment, as commented above. Finally, the integration in pre-university education is not so new, although most of the selected works were published in the last 5 years, while the idea of integrating collectives or engaging some of them is more recent.</w:t>
      </w:r>
    </w:p>
    <w:p w14:paraId="0FF35DBB" w14:textId="77777777" w:rsidR="00DD1A47" w:rsidRDefault="00DD1A47" w:rsidP="00DD1A47">
      <w:pPr>
        <w:pStyle w:val="Textoindependiente"/>
        <w:ind w:firstLine="0"/>
      </w:pPr>
      <w:r w:rsidRPr="0079222D">
        <w:t>Following this analysis, it is clear that there are several categories of goals in the works related to PD&amp;R and STEAM Education, some more focused on methodologies and others on STEAM but also some more linked to the technology and to the possible application contexts.</w:t>
      </w:r>
    </w:p>
    <w:p w14:paraId="065F9944" w14:textId="77777777" w:rsidR="00DD1A47" w:rsidRDefault="00DD1A47" w:rsidP="00DD1A47">
      <w:pPr>
        <w:pStyle w:val="Textoindependiente"/>
        <w:ind w:firstLine="0"/>
      </w:pPr>
    </w:p>
    <w:p w14:paraId="1C878060" w14:textId="77777777" w:rsidR="00DD1A47" w:rsidRDefault="00DD1A47" w:rsidP="00DD1A47">
      <w:pPr>
        <w:jc w:val="both"/>
        <w:outlineLvl w:val="0"/>
        <w:rPr>
          <w:b/>
          <w:lang w:val="en-US"/>
        </w:rPr>
      </w:pPr>
      <w:r>
        <w:rPr>
          <w:rFonts w:eastAsia="SimSun"/>
          <w:b/>
          <w:spacing w:val="-1"/>
          <w:sz w:val="20"/>
          <w:szCs w:val="20"/>
          <w:lang w:val="en-US" w:eastAsia="x-none"/>
        </w:rPr>
        <w:t>4.3.RQ3. Which are the emerging tendencies in the application of PD&amp;R and active methodologies in STEAM Education?</w:t>
      </w:r>
    </w:p>
    <w:p w14:paraId="15549EF8" w14:textId="77777777" w:rsidR="00DD1A47" w:rsidRDefault="00DD1A47" w:rsidP="00DD1A47">
      <w:pPr>
        <w:pStyle w:val="Textoindependiente"/>
        <w:ind w:firstLine="0"/>
      </w:pPr>
      <w:r>
        <w:lastRenderedPageBreak/>
        <w:t xml:space="preserve">The emerging tendencies in the application of PD&amp;R and active methodologies in STEAM Education are related to the previous questions and have been answered by MQ3 and MQ4. We will consider again the tendency in issues </w:t>
      </w:r>
      <w:r w:rsidRPr="0079222D">
        <w:t>related to technology</w:t>
      </w:r>
      <w:r>
        <w:t xml:space="preserve">, methodology and educational context. </w:t>
      </w:r>
    </w:p>
    <w:p w14:paraId="6A635D7E" w14:textId="77777777" w:rsidR="00DD1A47" w:rsidRDefault="00DD1A47" w:rsidP="00DD1A47">
      <w:pPr>
        <w:pStyle w:val="Textoindependiente"/>
        <w:ind w:firstLine="0"/>
      </w:pPr>
      <w:r>
        <w:t xml:space="preserve">From a technological perspective the emerging tendency can be the application of robots in STEAM Education approaches mainly because: 1) robots are really affordable now, some of which are low cost with multiple functionalities; and 2) they are very </w:t>
      </w:r>
      <w:r w:rsidRPr="0079222D">
        <w:t>popular. Companies</w:t>
      </w:r>
      <w:r>
        <w:t xml:space="preserve"> such as LEGO Robots have promoted competitions </w:t>
      </w:r>
      <w:r w:rsidRPr="0079222D">
        <w:t>related to</w:t>
      </w:r>
      <w:r>
        <w:t xml:space="preserve"> STEAM</w:t>
      </w:r>
      <w:r>
        <w:fldChar w:fldCharType="begin"/>
      </w:r>
      <w:r>
        <w:instrText xml:space="preserve"> ADDIN EN.CITE &lt;EndNote&gt;&lt;Cite&gt;&lt;Author&gt;LEGO-Education&lt;/Author&gt;&lt;Year&gt;2019&lt;/Year&gt;&lt;RecNum&gt;2350&lt;/RecNum&gt;&lt;DisplayText&gt;[67]&lt;/DisplayText&gt;&lt;record&gt;&lt;rec-number&gt;2350&lt;/rec-number&gt;&lt;foreign-keys&gt;&lt;key app="EN" db-id="zfsxwe99u0sd5eefze45r2scd52t0ppwttsa" timestamp="1572367353"&gt;2350&lt;/key&gt;&lt;/foreign-keys&gt;&lt;ref-type name="Web Page"&gt;12&lt;/ref-type&gt;&lt;contributors&gt;&lt;authors&gt;&lt;author&gt;LEGO-Education&lt;/author&gt;&lt;/authors&gt;&lt;/contributors&gt;&lt;titles&gt;&lt;title&gt;First Lego League&lt;/title&gt;&lt;/titles&gt;&lt;number&gt;20/01/2020&lt;/number&gt;&lt;dates&gt;&lt;year&gt;2019&lt;/year&gt;&lt;/dates&gt;&lt;urls&gt;&lt;related-urls&gt;&lt;url&gt;https://www.robotix.es/es/first-lego-league&lt;/url&gt;&lt;/related-urls&gt;&lt;/urls&gt;&lt;/record&gt;&lt;/Cite&gt;&lt;/EndNote&gt;</w:instrText>
      </w:r>
      <w:r>
        <w:fldChar w:fldCharType="separate"/>
      </w:r>
      <w:r>
        <w:rPr>
          <w:noProof/>
        </w:rPr>
        <w:t>[67]</w:t>
      </w:r>
      <w:r>
        <w:fldChar w:fldCharType="end"/>
      </w:r>
      <w:r>
        <w:t xml:space="preserve"> and have kits for STEAM Education such as LEGO MINDSTORM</w:t>
      </w:r>
      <w:r>
        <w:fldChar w:fldCharType="begin"/>
      </w:r>
      <w:r>
        <w:instrText xml:space="preserve"> ADDIN EN.CITE &lt;EndNote&gt;&lt;Cite&gt;&lt;Author&gt;LEGO-Education&lt;/Author&gt;&lt;Year&gt;2019&lt;/Year&gt;&lt;RecNum&gt;2348&lt;/RecNum&gt;&lt;DisplayText&gt;[68]&lt;/DisplayText&gt;&lt;record&gt;&lt;rec-number&gt;2348&lt;/rec-number&gt;&lt;foreign-keys&gt;&lt;key app="EN" db-id="zfsxwe99u0sd5eefze45r2scd52t0ppwttsa" timestamp="1572367353"&gt;2348&lt;/key&gt;&lt;/foreign-keys&gt;&lt;ref-type name="Web Page"&gt;12&lt;/ref-type&gt;&lt;contributors&gt;&lt;authors&gt;&lt;author&gt;LEGO-Education&lt;/author&gt;&lt;/authors&gt;&lt;/contributors&gt;&lt;titles&gt;&lt;title&gt;Lego Mindstorms&lt;/title&gt;&lt;/titles&gt;&lt;number&gt;20/01/2020&lt;/number&gt;&lt;dates&gt;&lt;year&gt;2019&lt;/year&gt;&lt;/dates&gt;&lt;urls&gt;&lt;related-urls&gt;&lt;url&gt;https://education.lego.com/en-us/shop/mindstorms-ev3&lt;/url&gt;&lt;/related-urls&gt;&lt;/urls&gt;&lt;/record&gt;&lt;/Cite&gt;&lt;/EndNote&gt;</w:instrText>
      </w:r>
      <w:r>
        <w:fldChar w:fldCharType="separate"/>
      </w:r>
      <w:r>
        <w:rPr>
          <w:noProof/>
        </w:rPr>
        <w:t>[68]</w:t>
      </w:r>
      <w:r>
        <w:fldChar w:fldCharType="end"/>
      </w:r>
      <w:r>
        <w:t xml:space="preserve"> or LEGO WEDO</w:t>
      </w:r>
      <w:r>
        <w:fldChar w:fldCharType="begin"/>
      </w:r>
      <w:r>
        <w:instrText xml:space="preserve"> ADDIN EN.CITE &lt;EndNote&gt;&lt;Cite&gt;&lt;Author&gt;LEGO-Education&lt;/Author&gt;&lt;Year&gt;2019&lt;/Year&gt;&lt;RecNum&gt;2349&lt;/RecNum&gt;&lt;DisplayText&gt;[69]&lt;/DisplayText&gt;&lt;record&gt;&lt;rec-number&gt;2349&lt;/rec-number&gt;&lt;foreign-keys&gt;&lt;key app="EN" db-id="zfsxwe99u0sd5eefze45r2scd52t0ppwttsa" timestamp="1572367353"&gt;2349&lt;/key&gt;&lt;/foreign-keys&gt;&lt;ref-type name="Web Page"&gt;12&lt;/ref-type&gt;&lt;contributors&gt;&lt;authors&gt;&lt;author&gt;LEGO-Education&lt;/author&gt;&lt;/authors&gt;&lt;/contributors&gt;&lt;titles&gt;&lt;title&gt;Lego Wedo Construction Set&lt;/title&gt;&lt;/titles&gt;&lt;volume&gt;20/01/2020&lt;/volume&gt;&lt;dates&gt;&lt;year&gt;2019&lt;/year&gt;&lt;/dates&gt;&lt;urls&gt;&lt;related-urls&gt;&lt;url&gt;https://education.lego.com/en-gb/product/wedo&lt;/url&gt;&lt;/related-urls&gt;&lt;/urls&gt;&lt;/record&gt;&lt;/Cite&gt;&lt;/EndNote&gt;</w:instrText>
      </w:r>
      <w:r>
        <w:fldChar w:fldCharType="separate"/>
      </w:r>
      <w:r>
        <w:rPr>
          <w:noProof/>
        </w:rPr>
        <w:t>[69]</w:t>
      </w:r>
      <w:r>
        <w:fldChar w:fldCharType="end"/>
      </w:r>
      <w:r>
        <w:t xml:space="preserve">. Regarding physical </w:t>
      </w:r>
      <w:r w:rsidRPr="0079222D">
        <w:t>devices, the most popular one is Arduino, which that also has an educational section with different kits</w:t>
      </w:r>
      <w:r>
        <w:fldChar w:fldCharType="begin"/>
      </w:r>
      <w:r>
        <w:instrText xml:space="preserve"> ADDIN EN.CITE &lt;EndNote&gt;&lt;Cite&gt;&lt;Author&gt;Arduino&lt;/Author&gt;&lt;Year&gt;2020&lt;/Year&gt;&lt;RecNum&gt;2524&lt;/RecNum&gt;&lt;DisplayText&gt;[6]&lt;/DisplayText&gt;&lt;record&gt;&lt;rec-number&gt;2524&lt;/rec-number&gt;&lt;foreign-keys&gt;&lt;key app="EN" db-id="zfsxwe99u0sd5eefze45r2scd52t0ppwttsa" timestamp="1580219667"&gt;2524&lt;/key&gt;&lt;/foreign-keys&gt;&lt;ref-type name="Web Page"&gt;12&lt;/ref-type&gt;&lt;contributors&gt;&lt;authors&gt;&lt;author&gt;Arduino&lt;/author&gt;&lt;/authors&gt;&lt;/contributors&gt;&lt;titles&gt;&lt;title&gt;Arduino Education - Teaching, Inspiring and Empowering!&lt;/title&gt;&lt;/titles&gt;&lt;number&gt;31/01/2020&lt;/number&gt;&lt;dates&gt;&lt;year&gt;2020&lt;/year&gt;&lt;/dates&gt;&lt;urls&gt;&lt;related-urls&gt;&lt;url&gt;https://www.arduino.cc/en/main/education&lt;/url&gt;&lt;/related-urls&gt;&lt;/urls&gt;&lt;/record&gt;&lt;/Cite&gt;&lt;/EndNote&gt;</w:instrText>
      </w:r>
      <w:r>
        <w:fldChar w:fldCharType="separate"/>
      </w:r>
      <w:r>
        <w:rPr>
          <w:noProof/>
        </w:rPr>
        <w:t>[6]</w:t>
      </w:r>
      <w:r>
        <w:fldChar w:fldCharType="end"/>
      </w:r>
      <w:r w:rsidRPr="0079222D">
        <w:t>. The tendency in the research field is to apply certain type of devices and the new active methodologies.</w:t>
      </w:r>
      <w:r>
        <w:t xml:space="preserve"> </w:t>
      </w:r>
    </w:p>
    <w:p w14:paraId="01069CF8" w14:textId="77777777" w:rsidR="00DD1A47" w:rsidRPr="00B650AF" w:rsidRDefault="00DD1A47" w:rsidP="00DD1A47">
      <w:pPr>
        <w:pStyle w:val="Textoindependiente"/>
        <w:ind w:firstLine="0"/>
      </w:pPr>
      <w:r>
        <w:t xml:space="preserve">From a methodological point of view the experiments carried out are farther from the trendy option that </w:t>
      </w:r>
      <w:r w:rsidRPr="00954382">
        <w:t>could be the newest,</w:t>
      </w:r>
      <w:r w:rsidRPr="0079222D">
        <w:t xml:space="preserve"> namely ChBL. As previously commented we have considered three of the most popular collaborative methodologies: ChBL, PrBL and PBL. However, we did not limit the search to them. After applying the different selection criteria and using the data extraction form, we have classified the works by methodology as shown in MQ4 and Table 2</w:t>
      </w:r>
      <w:r>
        <w:t>. In this table the most popular methodologies are PBL and PrBL. The probable reason for this is that ChBL is quite recent. ChBL foundations were described in the Apple ACOT reports about Learning in the 21</w:t>
      </w:r>
      <w:r>
        <w:rPr>
          <w:vertAlign w:val="superscript"/>
        </w:rPr>
        <w:t>st</w:t>
      </w:r>
      <w:r>
        <w:t xml:space="preserve"> Century and the educational system in America in 2008</w:t>
      </w:r>
      <w:r w:rsidRPr="00370DDB">
        <w:fldChar w:fldCharType="begin"/>
      </w:r>
      <w:r>
        <w:instrText xml:space="preserve"> ADDIN EN.CITE &lt;EndNote&gt;&lt;Cite&gt;&lt;Author&gt;Apple-Inc&lt;/Author&gt;&lt;Year&gt;2008&lt;/Year&gt;&lt;RecNum&gt;2525&lt;/RecNum&gt;&lt;DisplayText&gt;[4]&lt;/DisplayText&gt;&lt;record&gt;&lt;rec-number&gt;2525&lt;/rec-number&gt;&lt;foreign-keys&gt;&lt;key app="EN" db-id="zfsxwe99u0sd5eefze45r2scd52t0ppwttsa" timestamp="1580227869"&gt;2525&lt;/key&gt;&lt;/foreign-keys&gt;&lt;ref-type name="Report"&gt;27&lt;/ref-type&gt;&lt;contributors&gt;&lt;authors&gt;&lt;author&gt;Apple-Inc&lt;/author&gt;&lt;/authors&gt;&lt;/contributors&gt;&lt;titles&gt;&lt;title&gt;Apple Classrooms of Tomorrow—Today (April 2008 Report)&lt;/title&gt;&lt;secondary-title&gt;Learning in the 21st Century&lt;/secondary-title&gt;&lt;/titles&gt;&lt;dates&gt;&lt;year&gt;2008&lt;/year&gt;&lt;/dates&gt;&lt;pub-location&gt;USA&lt;/pub-location&gt;&lt;publisher&gt;Apple-Inc&lt;/publisher&gt;&lt;urls&gt;&lt;/urls&gt;&lt;/record&gt;&lt;/Cite&gt;&lt;/EndNote&gt;</w:instrText>
      </w:r>
      <w:r w:rsidRPr="00370DDB">
        <w:fldChar w:fldCharType="separate"/>
      </w:r>
      <w:r>
        <w:rPr>
          <w:noProof/>
        </w:rPr>
        <w:t>[4]</w:t>
      </w:r>
      <w:r w:rsidRPr="00370DDB">
        <w:fldChar w:fldCharType="end"/>
      </w:r>
      <w:r>
        <w:t xml:space="preserve"> and defined in 2009</w:t>
      </w:r>
      <w:r w:rsidRPr="00370DDB">
        <w:fldChar w:fldCharType="begin"/>
      </w:r>
      <w:r>
        <w:instrText xml:space="preserve"> ADDIN EN.CITE &lt;EndNote&gt;&lt;Cite&gt;&lt;Author&gt;Apple-Inc&lt;/Author&gt;&lt;Year&gt;2009&lt;/Year&gt;&lt;RecNum&gt;1481&lt;/RecNum&gt;&lt;DisplayText&gt;[5]&lt;/DisplayText&gt;&lt;record&gt;&lt;rec-number&gt;1481&lt;/rec-number&gt;&lt;foreign-keys&gt;&lt;key app="EN" db-id="zfsxwe99u0sd5eefze45r2scd52t0ppwttsa" timestamp="1572367351"&gt;1481&lt;/key&gt;&lt;/foreign-keys&gt;&lt;ref-type name="Electronic Article"&gt;43&lt;/ref-type&gt;&lt;contributors&gt;&lt;authors&gt;&lt;author&gt;Apple-Inc&lt;/author&gt;&lt;/authors&gt;&lt;/contributors&gt;&lt;titles&gt;&lt;title&gt;Challenge Based Learning  - Take action and make a difference&lt;/title&gt;&lt;/titles&gt;&lt;dates&gt;&lt;year&gt;2009&lt;/year&gt;&lt;pub-dates&gt;&lt;date&gt;10/02/2017&lt;/date&gt;&lt;/pub-dates&gt;&lt;/dates&gt;&lt;pub-location&gt;US&lt;/pub-location&gt;&lt;urls&gt;&lt;related-urls&gt;&lt;url&gt;http://ali.apple.com/cbl/global/files/CBL_Paper.pdf&lt;/url&gt;&lt;/related-urls&gt;&lt;/urls&gt;&lt;/record&gt;&lt;/Cite&gt;&lt;/EndNote&gt;</w:instrText>
      </w:r>
      <w:r w:rsidRPr="00370DDB">
        <w:fldChar w:fldCharType="separate"/>
      </w:r>
      <w:r>
        <w:rPr>
          <w:noProof/>
        </w:rPr>
        <w:t>[5]</w:t>
      </w:r>
      <w:r w:rsidRPr="00370DDB">
        <w:fldChar w:fldCharType="end"/>
      </w:r>
      <w:r>
        <w:t>, only 11 years ago. However, the other methodologies are older; PBL was firstly defined in 1980</w:t>
      </w:r>
      <w:r w:rsidRPr="00370DDB">
        <w:fldChar w:fldCharType="begin"/>
      </w:r>
      <w:r>
        <w:instrText xml:space="preserve"> ADDIN EN.CITE &lt;EndNote&gt;&lt;Cite&gt;&lt;Author&gt;Barrows&lt;/Author&gt;&lt;Year&gt;1980&lt;/Year&gt;&lt;RecNum&gt;2526&lt;/RecNum&gt;&lt;DisplayText&gt;[13]&lt;/DisplayText&gt;&lt;record&gt;&lt;rec-number&gt;2526&lt;/rec-number&gt;&lt;foreign-keys&gt;&lt;key app="EN" db-id="zfsxwe99u0sd5eefze45r2scd52t0ppwttsa" timestamp="1580228235"&gt;2526&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Pr="00370DDB">
        <w:fldChar w:fldCharType="separate"/>
      </w:r>
      <w:r>
        <w:rPr>
          <w:noProof/>
        </w:rPr>
        <w:t>[13]</w:t>
      </w:r>
      <w:r w:rsidRPr="00370DDB">
        <w:fldChar w:fldCharType="end"/>
      </w:r>
      <w:r>
        <w:t xml:space="preserve"> and PrBL in </w:t>
      </w:r>
      <w:r w:rsidRPr="00954382">
        <w:t>1918</w:t>
      </w:r>
      <w:r w:rsidRPr="00370DDB">
        <w:fldChar w:fldCharType="begin"/>
      </w:r>
      <w:r>
        <w:instrText xml:space="preserve"> ADDIN EN.CITE &lt;EndNote&gt;&lt;Cite&gt;&lt;Author&gt;Kilpatrick&lt;/Author&gt;&lt;Year&gt;1918&lt;/Year&gt;&lt;RecNum&gt;2527&lt;/RecNum&gt;&lt;DisplayText&gt;[62]&lt;/DisplayText&gt;&lt;record&gt;&lt;rec-number&gt;2527&lt;/rec-number&gt;&lt;foreign-keys&gt;&lt;key app="EN" db-id="zfsxwe99u0sd5eefze45r2scd52t0ppwttsa" timestamp="1580229036"&gt;2527&lt;/key&gt;&lt;/foreign-keys&gt;&lt;ref-type name="Book"&gt;6&lt;/ref-type&gt;&lt;contributors&gt;&lt;authors&gt;&lt;author&gt;William Heard Kilpatrick&lt;/author&gt;&lt;/authors&gt;&lt;/contributors&gt;&lt;titles&gt;&lt;title&gt;The Project Method&lt;/title&gt;&lt;/titles&gt;&lt;dates&gt;&lt;year&gt;1918&lt;/year&gt;&lt;/dates&gt;&lt;pub-location&gt;New York, USA&lt;/pub-location&gt;&lt;publisher&gt;Teachers College, Columbia University&lt;/publisher&gt;&lt;urls&gt;&lt;/urls&gt;&lt;/record&gt;&lt;/Cite&gt;&lt;/EndNote&gt;</w:instrText>
      </w:r>
      <w:r w:rsidRPr="00370DDB">
        <w:fldChar w:fldCharType="separate"/>
      </w:r>
      <w:r>
        <w:rPr>
          <w:noProof/>
        </w:rPr>
        <w:t>[62]</w:t>
      </w:r>
      <w:r w:rsidRPr="00370DDB">
        <w:fldChar w:fldCharType="end"/>
      </w:r>
      <w:r>
        <w:t xml:space="preserve">. This means that PBL and PrBL are more popular and are more </w:t>
      </w:r>
      <w:r w:rsidRPr="00B650AF">
        <w:t>settled than ChBL, so that these methodologies have more applications among the selected works in the SMP. In any case, PrBL has evolved and now is very close to what we understand as ChBL, “a project may be included</w:t>
      </w:r>
      <w:r>
        <w:t xml:space="preserve"> in Challenge Based Learning, and a Challenge may be part of a Project Based </w:t>
      </w:r>
      <w:r w:rsidRPr="00B650AF">
        <w:t>Learning Experience”</w:t>
      </w:r>
      <w:r w:rsidRPr="00130042">
        <w:t xml:space="preserve"> </w:t>
      </w:r>
      <w:r w:rsidRPr="00370DDB">
        <w:fldChar w:fldCharType="begin"/>
      </w:r>
      <w:r>
        <w:instrText xml:space="preserve"> ADDIN EN.CITE &lt;EndNote&gt;&lt;Cite&gt;&lt;Author&gt;Nichols&lt;/Author&gt;&lt;Year&gt;2016&lt;/Year&gt;&lt;RecNum&gt;2329&lt;/RecNum&gt;&lt;DisplayText&gt;[83]&lt;/DisplayText&gt;&lt;record&gt;&lt;rec-number&gt;2329&lt;/rec-number&gt;&lt;foreign-keys&gt;&lt;key app="EN" db-id="zfsxwe99u0sd5eefze45r2scd52t0ppwttsa" timestamp="1572367352"&gt;2329&lt;/key&gt;&lt;/foreign-keys&gt;&lt;ref-type name="Book"&gt;6&lt;/ref-type&gt;&lt;contributors&gt;&lt;authors&gt;&lt;author&gt;Nichols, Mark&lt;/author&gt;&lt;author&gt;Cator, K&lt;/author&gt;&lt;author&gt;Torres, M&lt;/author&gt;&lt;/authors&gt;&lt;/contributors&gt;&lt;titles&gt;&lt;title&gt;Challenge Based Learning Guide&lt;/title&gt;&lt;/titles&gt;&lt;dates&gt;&lt;year&gt;2016&lt;/year&gt;&lt;/dates&gt;&lt;pub-location&gt;Redwood City, CA&lt;/pub-location&gt;&lt;publisher&gt;Digital Promise&lt;/publisher&gt;&lt;urls&gt;&lt;/urls&gt;&lt;/record&gt;&lt;/Cite&gt;&lt;/EndNote&gt;</w:instrText>
      </w:r>
      <w:r w:rsidRPr="00370DDB">
        <w:fldChar w:fldCharType="separate"/>
      </w:r>
      <w:r>
        <w:rPr>
          <w:noProof/>
        </w:rPr>
        <w:t>[83]</w:t>
      </w:r>
      <w:r w:rsidRPr="00370DDB">
        <w:fldChar w:fldCharType="end"/>
      </w:r>
      <w:r w:rsidRPr="00B650AF">
        <w:t>.</w:t>
      </w:r>
    </w:p>
    <w:p w14:paraId="75C082AC" w14:textId="77777777" w:rsidR="00DD1A47" w:rsidRPr="00B650AF" w:rsidRDefault="00DD1A47" w:rsidP="00DD1A47">
      <w:pPr>
        <w:jc w:val="both"/>
        <w:outlineLvl w:val="0"/>
        <w:rPr>
          <w:sz w:val="20"/>
          <w:szCs w:val="20"/>
          <w:lang w:val="en-US"/>
        </w:rPr>
      </w:pPr>
      <w:r w:rsidRPr="00B650AF">
        <w:rPr>
          <w:sz w:val="20"/>
          <w:szCs w:val="20"/>
          <w:lang w:val="en-US"/>
        </w:rPr>
        <w:t>Another interesting issue to explore, and which can affect the type of approaches is the educational context and where it is carried out as commented in RQ3. MQ5 provides us information about this. After exploring the educational level where experiments were carried out it is possible to point out that there is a tendency for development</w:t>
      </w:r>
      <w:r>
        <w:rPr>
          <w:sz w:val="20"/>
          <w:szCs w:val="20"/>
          <w:lang w:val="en-US"/>
        </w:rPr>
        <w:t xml:space="preserve"> in Middle School, the rest of categories have more or less the same number of applications, except for elementary school students, where the number was only 4. This does not meet the recommendation of different studies that say that STEAM education should begin in elementary school because it has a positive effect in perceptions and </w:t>
      </w:r>
      <w:r w:rsidRPr="00B650AF">
        <w:rPr>
          <w:sz w:val="20"/>
          <w:szCs w:val="20"/>
          <w:lang w:val="en-US"/>
        </w:rPr>
        <w:t>dispositions</w:t>
      </w:r>
      <w:r>
        <w:rPr>
          <w:sz w:val="20"/>
          <w:szCs w:val="20"/>
          <w:lang w:val="en-US"/>
        </w:rPr>
        <w:fldChar w:fldCharType="begin">
          <w:fldData xml:space="preserve">PEVuZE5vdGU+PENpdGU+PEF1dGhvcj5EZUphcm5ldHRlPC9BdXRob3I+PFllYXI+MjAxMjwvWWVh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EZUphcm5ldHRlPC9BdXRob3I+PFllYXI+MjAxMjwvWWVh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8, 23, 32]</w:t>
      </w:r>
      <w:r>
        <w:rPr>
          <w:sz w:val="20"/>
          <w:szCs w:val="20"/>
          <w:lang w:val="en-US"/>
        </w:rPr>
        <w:fldChar w:fldCharType="end"/>
      </w:r>
      <w:r w:rsidRPr="00B650AF">
        <w:rPr>
          <w:sz w:val="20"/>
          <w:szCs w:val="20"/>
          <w:lang w:val="en-US"/>
        </w:rPr>
        <w:t>; but agrees with different studies</w:t>
      </w:r>
      <w:r>
        <w:rPr>
          <w:sz w:val="20"/>
          <w:szCs w:val="20"/>
          <w:lang w:val="en-US"/>
        </w:rPr>
        <w:fldChar w:fldCharType="begin"/>
      </w:r>
      <w:r>
        <w:rPr>
          <w:sz w:val="20"/>
          <w:szCs w:val="20"/>
          <w:lang w:val="en-US"/>
        </w:rPr>
        <w:instrText xml:space="preserve"> ADDIN EN.CITE &lt;EndNote&gt;&lt;Cite&gt;&lt;Author&gt;Dorie&lt;/Author&gt;&lt;Year&gt;2014&lt;/Year&gt;&lt;RecNum&gt;2531&lt;/RecNum&gt;&lt;DisplayText&gt;[34, 39]&lt;/DisplayText&gt;&lt;record&gt;&lt;rec-number&gt;2531&lt;/rec-number&gt;&lt;foreign-keys&gt;&lt;key app="EN" db-id="zfsxwe99u0sd5eefze45r2scd52t0ppwttsa" timestamp="1580249326"&gt;2531&lt;/key&gt;&lt;/foreign-keys&gt;&lt;ref-type name="Conference Paper"&gt;47&lt;/ref-type&gt;&lt;contributors&gt;&lt;authors&gt;&lt;author&gt;Dorie, Brianna L&lt;/author&gt;&lt;author&gt;Cardella, Monica&lt;/author&gt;&lt;author&gt;Svarovsky, Gina Navoa&lt;/author&gt;&lt;/authors&gt;&lt;/contributors&gt;&lt;titles&gt;&lt;title&gt;Capturing the design thinking of young children interacting with a parent&lt;/title&gt;&lt;secondary-title&gt;121st ASEE Annual Conference &amp;amp; Exposition&lt;/secondary-title&gt;&lt;/titles&gt;&lt;dates&gt;&lt;year&gt;2014&lt;/year&gt;&lt;/dates&gt;&lt;pub-location&gt;Indianápolis, US&lt;/pub-location&gt;&lt;publisher&gt;American Society for Engineering Education&lt;/publisher&gt;&lt;urls&gt;&lt;/urls&gt;&lt;/record&gt;&lt;/Cite&gt;&lt;Cite&gt;&lt;Author&gt;English&lt;/Author&gt;&lt;Year&gt;2017&lt;/Year&gt;&lt;RecNum&gt;2532&lt;/RecNum&gt;&lt;record&gt;&lt;rec-number&gt;2532&lt;/rec-number&gt;&lt;foreign-keys&gt;&lt;key app="EN" db-id="zfsxwe99u0sd5eefze45r2scd52t0ppwttsa" timestamp="1580249552"&gt;2532&lt;/key&gt;&lt;/foreign-keys&gt;&lt;ref-type name="Journal Article"&gt;17&lt;/ref-type&gt;&lt;contributors&gt;&lt;authors&gt;&lt;author&gt;English, Lyn D.&lt;/author&gt;&lt;/authors&gt;&lt;/contributors&gt;&lt;titles&gt;&lt;title&gt;Advancing Elementary and Middle School STEM Education&lt;/title&gt;&lt;secondary-title&gt;International Journal of Science and Mathematics Education&lt;/secondary-title&gt;&lt;/titles&gt;&lt;periodical&gt;&lt;full-title&gt;International Journal of Science and Mathematics Education&lt;/full-title&gt;&lt;/periodical&gt;&lt;pages&gt;5-24&lt;/pages&gt;&lt;volume&gt;15&lt;/volume&gt;&lt;number&gt;1&lt;/number&gt;&lt;dates&gt;&lt;year&gt;2017&lt;/year&gt;&lt;pub-dates&gt;&lt;date&gt;2017/05/01&lt;/date&gt;&lt;/pub-dates&gt;&lt;/dates&gt;&lt;isbn&gt;1573-1774&lt;/isbn&gt;&lt;urls&gt;&lt;related-urls&gt;&lt;url&gt;https://doi.org/10.1007/s10763-017-9802-x&lt;/url&gt;&lt;/related-urls&gt;&lt;/urls&gt;&lt;electronic-resource-num&gt;10.1007/s10763-017-9802-x&lt;/electronic-resource-num&gt;&lt;/record&gt;&lt;/Cite&gt;&lt;/EndNote&gt;</w:instrText>
      </w:r>
      <w:r>
        <w:rPr>
          <w:sz w:val="20"/>
          <w:szCs w:val="20"/>
          <w:lang w:val="en-US"/>
        </w:rPr>
        <w:fldChar w:fldCharType="separate"/>
      </w:r>
      <w:r>
        <w:rPr>
          <w:noProof/>
          <w:sz w:val="20"/>
          <w:szCs w:val="20"/>
          <w:lang w:val="en-US"/>
        </w:rPr>
        <w:t>[34, 39]</w:t>
      </w:r>
      <w:r>
        <w:rPr>
          <w:sz w:val="20"/>
          <w:szCs w:val="20"/>
          <w:lang w:val="en-US"/>
        </w:rPr>
        <w:fldChar w:fldCharType="end"/>
      </w:r>
      <w:r w:rsidRPr="00B650AF">
        <w:rPr>
          <w:sz w:val="20"/>
          <w:szCs w:val="20"/>
          <w:lang w:val="en-US"/>
        </w:rPr>
        <w:t xml:space="preserve"> that consider that it has not been applied at this level </w:t>
      </w:r>
      <w:r>
        <w:rPr>
          <w:sz w:val="20"/>
          <w:szCs w:val="20"/>
          <w:lang w:val="en-US"/>
        </w:rPr>
        <w:t>f</w:t>
      </w:r>
      <w:r w:rsidRPr="00B650AF">
        <w:rPr>
          <w:sz w:val="20"/>
          <w:szCs w:val="20"/>
          <w:lang w:val="en-US"/>
        </w:rPr>
        <w:t>or several reasons: the nature of the elementary school teaching</w:t>
      </w:r>
      <w:r>
        <w:rPr>
          <w:sz w:val="20"/>
          <w:szCs w:val="20"/>
          <w:lang w:val="en-US"/>
        </w:rPr>
        <w:fldChar w:fldCharType="begin"/>
      </w:r>
      <w:r>
        <w:rPr>
          <w:sz w:val="20"/>
          <w:szCs w:val="20"/>
          <w:lang w:val="en-US"/>
        </w:rPr>
        <w:instrText xml:space="preserve"> ADDIN EN.CITE &lt;EndNote&gt;&lt;Cite&gt;&lt;Author&gt;Hansen&lt;/Author&gt;&lt;Year&gt;2014&lt;/Year&gt;&lt;RecNum&gt;2533&lt;/RecNum&gt;&lt;DisplayText&gt;[55]&lt;/DisplayText&gt;&lt;record&gt;&lt;rec-number&gt;2533&lt;/rec-number&gt;&lt;foreign-keys&gt;&lt;key app="EN" db-id="zfsxwe99u0sd5eefze45r2scd52t0ppwttsa" timestamp="1580249651"&gt;2533&lt;/key&gt;&lt;/foreign-keys&gt;&lt;ref-type name="Journal Article"&gt;17&lt;/ref-type&gt;&lt;contributors&gt;&lt;authors&gt;&lt;author&gt;Hansen, Michael&lt;/author&gt;&lt;/authors&gt;&lt;/contributors&gt;&lt;titles&gt;&lt;title&gt;Characteristics of schools successful in STEM: Evidence from two states’ longitudinal data&lt;/title&gt;&lt;secondary-title&gt;The Journal of Educational Research&lt;/secondary-title&gt;&lt;/titles&gt;&lt;periodical&gt;&lt;full-title&gt;The Journal of Educational Research&lt;/full-title&gt;&lt;/periodical&gt;&lt;pages&gt;374-391&lt;/pages&gt;&lt;volume&gt;107&lt;/volume&gt;&lt;number&gt;5&lt;/number&gt;&lt;dates&gt;&lt;year&gt;2014&lt;/year&gt;&lt;/dates&gt;&lt;isbn&gt;0022-0671&lt;/isbn&gt;&lt;urls&gt;&lt;/urls&gt;&lt;/record&gt;&lt;/Cite&gt;&lt;/EndNote&gt;</w:instrText>
      </w:r>
      <w:r>
        <w:rPr>
          <w:sz w:val="20"/>
          <w:szCs w:val="20"/>
          <w:lang w:val="en-US"/>
        </w:rPr>
        <w:fldChar w:fldCharType="separate"/>
      </w:r>
      <w:r>
        <w:rPr>
          <w:noProof/>
          <w:sz w:val="20"/>
          <w:szCs w:val="20"/>
          <w:lang w:val="en-US"/>
        </w:rPr>
        <w:t>[55]</w:t>
      </w:r>
      <w:r>
        <w:rPr>
          <w:sz w:val="20"/>
          <w:szCs w:val="20"/>
          <w:lang w:val="en-US"/>
        </w:rPr>
        <w:fldChar w:fldCharType="end"/>
      </w:r>
      <w:r w:rsidRPr="00B650AF">
        <w:rPr>
          <w:sz w:val="20"/>
          <w:szCs w:val="20"/>
          <w:lang w:val="en-US"/>
        </w:rPr>
        <w:t xml:space="preserve">; the need to provide </w:t>
      </w:r>
      <w:r>
        <w:rPr>
          <w:sz w:val="20"/>
          <w:szCs w:val="20"/>
          <w:lang w:val="en-US"/>
        </w:rPr>
        <w:t>secondary teachers with</w:t>
      </w:r>
      <w:r w:rsidRPr="00B650AF">
        <w:rPr>
          <w:sz w:val="20"/>
          <w:szCs w:val="20"/>
          <w:lang w:val="en-US"/>
        </w:rPr>
        <w:t xml:space="preserve"> knowled</w:t>
      </w:r>
      <w:r>
        <w:rPr>
          <w:sz w:val="20"/>
          <w:szCs w:val="20"/>
          <w:lang w:val="en-US"/>
        </w:rPr>
        <w:t xml:space="preserve">ge and resources </w:t>
      </w:r>
      <w:r w:rsidRPr="00B650AF">
        <w:rPr>
          <w:sz w:val="20"/>
          <w:szCs w:val="20"/>
          <w:lang w:val="en-US"/>
        </w:rPr>
        <w:t>about STEAM</w:t>
      </w:r>
      <w:r>
        <w:rPr>
          <w:sz w:val="20"/>
          <w:szCs w:val="20"/>
          <w:lang w:val="en-US"/>
        </w:rPr>
        <w:fldChar w:fldCharType="begin"/>
      </w:r>
      <w:r>
        <w:rPr>
          <w:sz w:val="20"/>
          <w:szCs w:val="20"/>
          <w:lang w:val="en-US"/>
        </w:rPr>
        <w:instrText xml:space="preserve"> ADDIN EN.CITE &lt;EndNote&gt;&lt;Cite&gt;&lt;Author&gt;Thomas&lt;/Author&gt;&lt;Year&gt;2014&lt;/Year&gt;&lt;RecNum&gt;2534&lt;/RecNum&gt;&lt;DisplayText&gt;[106]&lt;/DisplayText&gt;&lt;record&gt;&lt;rec-number&gt;2534&lt;/rec-number&gt;&lt;foreign-keys&gt;&lt;key app="EN" db-id="zfsxwe99u0sd5eefze45r2scd52t0ppwttsa" timestamp="1580249799"&gt;2534&lt;/key&gt;&lt;/foreign-keys&gt;&lt;ref-type name="Electronic Article"&gt;43&lt;/ref-type&gt;&lt;contributors&gt;&lt;authors&gt;&lt;author&gt;Thomas, Troy Andrew&lt;/author&gt;&lt;/authors&gt;&lt;tertiary-authors&gt;&lt;author&gt; Lynda R. Wiest&lt;/author&gt;&lt;/tertiary-authors&gt;&lt;/contributors&gt;&lt;titles&gt;&lt;title&gt;Elementary teachers&amp;apos; receptivity to integrated science, technology, engineering, and mathematics (STEM) education in the elementary grades&lt;/title&gt;&lt;/titles&gt;&lt;volume&gt;Doctor of Philosophy in Educational Specialties &lt;/volume&gt;&lt;dates&gt;&lt;year&gt;2014&lt;/year&gt;&lt;/dates&gt;&lt;publisher&gt;University of Nevada&lt;/publisher&gt;&lt;urls&gt;&lt;related-urls&gt;&lt;url&gt;http://hdl.handle.net/11714/2852&lt;/url&gt;&lt;/related-urls&gt;&lt;/urls&gt;&lt;/record&gt;&lt;/Cite&gt;&lt;/EndNote&gt;</w:instrText>
      </w:r>
      <w:r>
        <w:rPr>
          <w:sz w:val="20"/>
          <w:szCs w:val="20"/>
          <w:lang w:val="en-US"/>
        </w:rPr>
        <w:fldChar w:fldCharType="separate"/>
      </w:r>
      <w:r>
        <w:rPr>
          <w:noProof/>
          <w:sz w:val="20"/>
          <w:szCs w:val="20"/>
          <w:lang w:val="en-US"/>
        </w:rPr>
        <w:t>[106]</w:t>
      </w:r>
      <w:r>
        <w:rPr>
          <w:sz w:val="20"/>
          <w:szCs w:val="20"/>
          <w:lang w:val="en-US"/>
        </w:rPr>
        <w:fldChar w:fldCharType="end"/>
      </w:r>
      <w:r w:rsidRPr="00B650AF">
        <w:rPr>
          <w:sz w:val="20"/>
          <w:szCs w:val="20"/>
          <w:lang w:val="en-US"/>
        </w:rPr>
        <w:t>; the maturity level of students and the contents to include in the curricula</w:t>
      </w:r>
      <w:r>
        <w:rPr>
          <w:sz w:val="20"/>
          <w:szCs w:val="20"/>
          <w:lang w:val="en-US"/>
        </w:rPr>
        <w:fldChar w:fldCharType="begin"/>
      </w:r>
      <w:r>
        <w:rPr>
          <w:sz w:val="20"/>
          <w:szCs w:val="20"/>
          <w:lang w:val="en-US"/>
        </w:rPr>
        <w:instrText xml:space="preserve"> ADDIN EN.CITE &lt;EndNote&gt;&lt;Cite&gt;&lt;Author&gt;Xie&lt;/Author&gt;&lt;Year&gt;2015&lt;/Year&gt;&lt;RecNum&gt;2536&lt;/RecNum&gt;&lt;DisplayText&gt;[110]&lt;/DisplayText&gt;&lt;record&gt;&lt;rec-number&gt;2536&lt;/rec-number&gt;&lt;foreign-keys&gt;&lt;key app="EN" db-id="zfsxwe99u0sd5eefze45r2scd52t0ppwttsa" timestamp="1580250176"&gt;2536&lt;/key&gt;&lt;/foreign-keys&gt;&lt;ref-type name="Journal Article"&gt;17&lt;/ref-type&gt;&lt;contributors&gt;&lt;authors&gt;&lt;author&gt;Xie, Yu&lt;/author&gt;&lt;author&gt;Fang, Michael&lt;/author&gt;&lt;author&gt;Shauman, Kimberlee&lt;/author&gt;&lt;/authors&gt;&lt;/contributors&gt;&lt;titles&gt;&lt;title&gt;STEM Education&lt;/title&gt;&lt;secondary-title&gt;Annual review of sociology&lt;/secondary-title&gt;&lt;alt-title&gt;Annu Rev Sociol&lt;/alt-title&gt;&lt;/titles&gt;&lt;periodical&gt;&lt;full-title&gt;Annual review of sociology&lt;/full-title&gt;&lt;abbr-1&gt;Annu Rev Sociol&lt;/abbr-1&gt;&lt;/periodical&gt;&lt;alt-periodical&gt;&lt;full-title&gt;Annual review of sociology&lt;/full-title&gt;&lt;abbr-1&gt;Annu Rev Sociol&lt;/abbr-1&gt;&lt;/alt-periodical&gt;&lt;pages&gt;331-357&lt;/pages&gt;&lt;volume&gt;41&lt;/volume&gt;&lt;edition&gt;2015/05/04&lt;/edition&gt;&lt;dates&gt;&lt;year&gt;2015&lt;/year&gt;&lt;/dates&gt;&lt;isbn&gt;0360-0572&lt;/isbn&gt;&lt;accession-num&gt;26778893&lt;/accession-num&gt;&lt;urls&gt;&lt;related-urls&gt;&lt;url&gt;https://www.ncbi.nlm.nih.gov/pubmed/26778893&lt;/url&gt;&lt;url&gt;https://www.ncbi.nlm.nih.gov/pmc/articles/PMC4712712/&lt;/url&gt;&lt;/related-urls&gt;&lt;/urls&gt;&lt;electronic-resource-num&gt;10.1146/annurev-soc-071312-145659&lt;/electronic-resource-num&gt;&lt;remote-database-name&gt;PubMed&lt;/remote-database-name&gt;&lt;language&gt;eng&lt;/language&gt;&lt;/record&gt;&lt;/Cite&gt;&lt;/EndNote&gt;</w:instrText>
      </w:r>
      <w:r>
        <w:rPr>
          <w:sz w:val="20"/>
          <w:szCs w:val="20"/>
          <w:lang w:val="en-US"/>
        </w:rPr>
        <w:fldChar w:fldCharType="separate"/>
      </w:r>
      <w:r>
        <w:rPr>
          <w:noProof/>
          <w:sz w:val="20"/>
          <w:szCs w:val="20"/>
          <w:lang w:val="en-US"/>
        </w:rPr>
        <w:t>[110]</w:t>
      </w:r>
      <w:r>
        <w:rPr>
          <w:sz w:val="20"/>
          <w:szCs w:val="20"/>
          <w:lang w:val="en-US"/>
        </w:rPr>
        <w:fldChar w:fldCharType="end"/>
      </w:r>
      <w:r w:rsidRPr="00B650AF">
        <w:rPr>
          <w:sz w:val="20"/>
          <w:szCs w:val="20"/>
          <w:lang w:val="en-US"/>
        </w:rPr>
        <w:t>. Given these facts, the next higher school level after Elementary School would be Middle School, as it is normal to have more initiatives at this level. It should be pointed out that STEAM Education is not necessarily only applicable in formal environments</w:t>
      </w:r>
      <w:r>
        <w:rPr>
          <w:sz w:val="20"/>
          <w:szCs w:val="20"/>
          <w:lang w:val="en-US"/>
        </w:rPr>
        <w:fldChar w:fldCharType="begin"/>
      </w:r>
      <w:r>
        <w:rPr>
          <w:sz w:val="20"/>
          <w:szCs w:val="20"/>
          <w:lang w:val="en-US"/>
        </w:rPr>
        <w:instrText xml:space="preserve"> ADDIN EN.CITE &lt;EndNote&gt;&lt;Cite&gt;&lt;Author&gt;Burbaitė&lt;/Author&gt;&lt;Year&gt;2018&lt;/Year&gt;&lt;RecNum&gt;2416&lt;/RecNum&gt;&lt;DisplayText&gt;[22]&lt;/DisplayText&gt;&lt;record&gt;&lt;rec-number&gt;2416&lt;/rec-number&gt;&lt;foreign-keys&gt;&lt;key app="EN" db-id="zfsxwe99u0sd5eefze45r2scd52t0ppwttsa" timestamp="1572367353"&gt;2416&lt;/key&gt;&lt;/foreign-keys&gt;&lt;ref-type name="Conference Paper"&gt;47&lt;/ref-type&gt;&lt;contributors&gt;&lt;authors&gt;&lt;author&gt;R. Burbaitė&lt;/author&gt;&lt;author&gt;V. Drąsutė&lt;/author&gt;&lt;author&gt;V. Štuikys&lt;/author&gt;&lt;/authors&gt;&lt;/contributors&gt;&lt;titles&gt;&lt;title&gt;Integration of computational thinking skills in STEM-driven computer science education&lt;/title&gt;&lt;secondary-title&gt;2018 IEEE Global Engineering Education Conference (EDUCON)&lt;/secondary-title&gt;&lt;alt-title&gt;2018 IEEE Global Engineering Education Conference (EDUCON)&lt;/alt-title&gt;&lt;/titles&gt;&lt;pages&gt;1824-1832&lt;/pages&gt;&lt;keywords&gt;&lt;keyword&gt;computer science education&lt;/keyword&gt;&lt;keyword&gt;educational courses&lt;/keyword&gt;&lt;keyword&gt;educational institutions&lt;/keyword&gt;&lt;keyword&gt;STEM&lt;/keyword&gt;&lt;keyword&gt;fundamental programming concepts&lt;/keyword&gt;&lt;keyword&gt;CS education challenges&lt;/keyword&gt;&lt;keyword&gt;educational tools&lt;/keyword&gt;&lt;keyword&gt;CT skills&lt;/keyword&gt;&lt;keyword&gt;STEM-driven aspects&lt;/keyword&gt;&lt;keyword&gt;educational environment&lt;/keyword&gt;&lt;keyword&gt;computational thinking skills&lt;/keyword&gt;&lt;keyword&gt;problem solving skills&lt;/keyword&gt;&lt;keyword&gt;STEM-driven CS education approach&lt;/keyword&gt;&lt;keyword&gt;Engineering education&lt;/keyword&gt;&lt;keyword&gt;Conferences&lt;/keyword&gt;&lt;keyword&gt;Three-dimensional displays&lt;/keyword&gt;&lt;keyword&gt;Computational Thinking&lt;/keyword&gt;&lt;keyword&gt;STEM-Driven education&lt;/keyword&gt;&lt;keyword&gt;STEM-driven CS education&lt;/keyword&gt;&lt;keyword&gt;Revised Bloom&amp;apos;s Taxonomy&lt;/keyword&gt;&lt;/keywords&gt;&lt;dates&gt;&lt;year&gt;2018&lt;/year&gt;&lt;pub-dates&gt;&lt;date&gt;17-20 April 2018&lt;/date&gt;&lt;/pub-dates&gt;&lt;/dates&gt;&lt;pub-location&gt;Tenerife, Spain&lt;/pub-location&gt;&lt;publisher&gt;IEEE&lt;/publisher&gt;&lt;isbn&gt;2165-9567&lt;/isbn&gt;&lt;urls&gt;&lt;/urls&gt;&lt;electronic-resource-num&gt;10.1109/EDUCON.2018.8363456&lt;/electronic-resource-num&gt;&lt;/record&gt;&lt;/Cite&gt;&lt;/EndNote&gt;</w:instrText>
      </w:r>
      <w:r>
        <w:rPr>
          <w:sz w:val="20"/>
          <w:szCs w:val="20"/>
          <w:lang w:val="en-US"/>
        </w:rPr>
        <w:fldChar w:fldCharType="separate"/>
      </w:r>
      <w:r>
        <w:rPr>
          <w:noProof/>
          <w:sz w:val="20"/>
          <w:szCs w:val="20"/>
          <w:lang w:val="en-US"/>
        </w:rPr>
        <w:t>[22]</w:t>
      </w:r>
      <w:r>
        <w:rPr>
          <w:sz w:val="20"/>
          <w:szCs w:val="20"/>
          <w:lang w:val="en-US"/>
        </w:rPr>
        <w:fldChar w:fldCharType="end"/>
      </w:r>
      <w:r w:rsidRPr="00B650AF">
        <w:rPr>
          <w:sz w:val="20"/>
          <w:szCs w:val="20"/>
          <w:lang w:val="en-US"/>
        </w:rPr>
        <w:t xml:space="preserve"> and that it also could be useful for students with special needs</w:t>
      </w:r>
      <w:r>
        <w:rPr>
          <w:sz w:val="20"/>
          <w:szCs w:val="20"/>
          <w:lang w:val="en-US"/>
        </w:rPr>
        <w:fldChar w:fldCharType="begin"/>
      </w:r>
      <w:r>
        <w:rPr>
          <w:sz w:val="20"/>
          <w:szCs w:val="20"/>
          <w:lang w:val="en-US"/>
        </w:rPr>
        <w:instrText xml:space="preserve"> ADDIN EN.CITE &lt;EndNote&gt;&lt;Cite&gt;&lt;Author&gt;Taylor&lt;/Author&gt;&lt;Year&gt;2018&lt;/Year&gt;&lt;RecNum&gt;2427&lt;/RecNum&gt;&lt;DisplayText&gt;[105]&lt;/DisplayText&gt;&lt;record&gt;&lt;rec-number&gt;2427&lt;/rec-number&gt;&lt;foreign-keys&gt;&lt;key app="EN" db-id="zfsxwe99u0sd5eefze45r2scd52t0ppwttsa" timestamp="1572367353"&gt;2427&lt;/key&gt;&lt;/foreign-keys&gt;&lt;ref-type name="Journal Article"&gt;17&lt;/ref-type&gt;&lt;contributors&gt;&lt;authors&gt;&lt;author&gt;Taylor, Matthew S.&lt;/author&gt;&lt;/authors&gt;&lt;/contributors&gt;&lt;titles&gt;&lt;title&gt;Computer Programming With Pre-K Through First-Grade Students With Intellectual Disabilities&lt;/title&gt;&lt;secondary-title&gt;The Journal of Special Education&lt;/secondary-title&gt;&lt;/titles&gt;&lt;periodical&gt;&lt;full-title&gt;The Journal of Special Education&lt;/full-title&gt;&lt;/periodical&gt;&lt;pages&gt;78-88&lt;/pages&gt;&lt;volume&gt;52&lt;/volume&gt;&lt;number&gt;2&lt;/number&gt;&lt;dates&gt;&lt;year&gt;2018&lt;/year&gt;&lt;pub-dates&gt;&lt;date&gt;2018/08/01&lt;/date&gt;&lt;/pub-dates&gt;&lt;/dates&gt;&lt;publisher&gt;SAGE Publications Inc&lt;/publisher&gt;&lt;isbn&gt;0022-4669&lt;/isbn&gt;&lt;urls&gt;&lt;related-urls&gt;&lt;url&gt;https://doi.org/10.1177/0022466918761120&lt;/url&gt;&lt;/related-urls&gt;&lt;/urls&gt;&lt;electronic-resource-num&gt;10.1177/0022466918761120&lt;/electronic-resource-num&gt;&lt;access-date&gt;2019/09/07&lt;/access-date&gt;&lt;/record&gt;&lt;/Cite&gt;&lt;/EndNote&gt;</w:instrText>
      </w:r>
      <w:r>
        <w:rPr>
          <w:sz w:val="20"/>
          <w:szCs w:val="20"/>
          <w:lang w:val="en-US"/>
        </w:rPr>
        <w:fldChar w:fldCharType="separate"/>
      </w:r>
      <w:r>
        <w:rPr>
          <w:noProof/>
          <w:sz w:val="20"/>
          <w:szCs w:val="20"/>
          <w:lang w:val="en-US"/>
        </w:rPr>
        <w:t>[105]</w:t>
      </w:r>
      <w:r>
        <w:rPr>
          <w:sz w:val="20"/>
          <w:szCs w:val="20"/>
          <w:lang w:val="en-US"/>
        </w:rPr>
        <w:fldChar w:fldCharType="end"/>
      </w:r>
      <w:r w:rsidRPr="00B650AF">
        <w:rPr>
          <w:sz w:val="20"/>
          <w:szCs w:val="20"/>
          <w:lang w:val="en-US"/>
        </w:rPr>
        <w:t xml:space="preserve">. </w:t>
      </w:r>
    </w:p>
    <w:p w14:paraId="7562039B" w14:textId="77777777" w:rsidR="00DD1A47" w:rsidRPr="00B650AF" w:rsidRDefault="00DD1A47" w:rsidP="00DD1A47">
      <w:pPr>
        <w:jc w:val="both"/>
        <w:outlineLvl w:val="0"/>
        <w:rPr>
          <w:sz w:val="20"/>
          <w:szCs w:val="20"/>
          <w:lang w:val="en-US"/>
        </w:rPr>
      </w:pPr>
      <w:r w:rsidRPr="00B650AF">
        <w:rPr>
          <w:sz w:val="20"/>
          <w:szCs w:val="20"/>
          <w:lang w:val="en-US"/>
        </w:rPr>
        <w:t>Another factor to take into account regarding the context is the number of students involved. In this case, there are different approaches in the SMP, especially taking into account the standard deviation from the average number. This is because some initiatives are only focused on their own experiments in a single</w:t>
      </w:r>
      <w:r>
        <w:rPr>
          <w:sz w:val="20"/>
          <w:szCs w:val="20"/>
          <w:lang w:val="en-US"/>
        </w:rPr>
        <w:t xml:space="preserve"> class e.g.:</w:t>
      </w:r>
      <w:r>
        <w:rPr>
          <w:sz w:val="20"/>
          <w:szCs w:val="20"/>
          <w:lang w:val="en-US"/>
        </w:rPr>
        <w:fldChar w:fldCharType="begin"/>
      </w:r>
      <w:r>
        <w:rPr>
          <w:sz w:val="20"/>
          <w:szCs w:val="20"/>
          <w:lang w:val="en-US"/>
        </w:rPr>
        <w:instrText xml:space="preserve"> ADDIN EN.CITE &lt;EndNote&gt;&lt;Cite&gt;&lt;Author&gt;Merkouris&lt;/Author&gt;&lt;Year&gt;2018&lt;/Year&gt;&lt;RecNum&gt;2391&lt;/RecNum&gt;&lt;DisplayText&gt;[78, 84]&lt;/DisplayText&gt;&lt;record&gt;&lt;rec-number&gt;2391&lt;/rec-number&gt;&lt;foreign-keys&gt;&lt;key app="EN" db-id="zfsxwe99u0sd5eefze45r2scd52t0ppwttsa" timestamp="1572367353"&gt;2391&lt;/key&gt;&lt;/foreign-keys&gt;&lt;ref-type name="Conference Paper"&gt;47&lt;/ref-type&gt;&lt;contributors&gt;&lt;authors&gt;&lt;author&gt;Alexandres Merkouris&lt;/author&gt;&lt;author&gt;Konstantinos Chorianopoulos&lt;/author&gt;&lt;/authors&gt;&lt;/contributors&gt;&lt;titles&gt;&lt;title&gt;Programming touch and full-body interaction with a remotely controlled robot in a secondary education STEM course&lt;/title&gt;&lt;secondary-title&gt;Proceedings of the 22nd Pan-Hellenic Conference on Informatics&lt;/secondary-title&gt;&lt;/titles&gt;&lt;pages&gt;225-229&lt;/pages&gt;&lt;dates&gt;&lt;year&gt;2018&lt;/year&gt;&lt;/dates&gt;&lt;pub-location&gt;Athens, Greece&lt;/pub-location&gt;&lt;publisher&gt;ACM&lt;/publisher&gt;&lt;urls&gt;&lt;/urls&gt;&lt;custom1&gt;3291537&lt;/custom1&gt;&lt;electronic-resource-num&gt;10.1145/3291533.3291537&lt;/electronic-resource-num&gt;&lt;/record&gt;&lt;/Cite&gt;&lt;Cite&gt;&lt;Author&gt;Ozis&lt;/Author&gt;&lt;Year&gt;2016&lt;/Year&gt;&lt;RecNum&gt;2401&lt;/RecNum&gt;&lt;record&gt;&lt;rec-number&gt;2401&lt;/rec-number&gt;&lt;foreign-keys&gt;&lt;key app="EN" db-id="zfsxwe99u0sd5eefze45r2scd52t0ppwttsa" timestamp="1572367353"&gt;2401&lt;/key&gt;&lt;/foreign-keys&gt;&lt;ref-type name="Conference Paper"&gt;47&lt;/ref-type&gt;&lt;contributors&gt;&lt;authors&gt;&lt;author&gt;Ozis, F&lt;/author&gt;&lt;author&gt;Newley, AD&lt;/author&gt;&lt;author&gt;Kaya, E&lt;/author&gt;&lt;/authors&gt;&lt;/contributors&gt;&lt;titles&gt;&lt;title&gt;First round evaluation of first tech challenge (FTC) Robotics Club: Does it really prepare students for beyond college&lt;/title&gt;&lt;secondary-title&gt;123rd ASEE Annual Conference &amp;amp; Exposition&lt;/secondary-title&gt;&lt;/titles&gt;&lt;volume&gt;10&lt;/volume&gt;&lt;dates&gt;&lt;year&gt;2016&lt;/year&gt;&lt;/dates&gt;&lt;pub-location&gt;New Orleans, Louisiana, US&lt;/pub-location&gt;&lt;publisher&gt;American Society for Engineering Education&lt;/publisher&gt;&lt;urls&gt;&lt;/urls&gt;&lt;/record&gt;&lt;/Cite&gt;&lt;/EndNote&gt;</w:instrText>
      </w:r>
      <w:r>
        <w:rPr>
          <w:sz w:val="20"/>
          <w:szCs w:val="20"/>
          <w:lang w:val="en-US"/>
        </w:rPr>
        <w:fldChar w:fldCharType="separate"/>
      </w:r>
      <w:r>
        <w:rPr>
          <w:noProof/>
          <w:sz w:val="20"/>
          <w:szCs w:val="20"/>
          <w:lang w:val="en-US"/>
        </w:rPr>
        <w:t>[78, 84]</w:t>
      </w:r>
      <w:r>
        <w:rPr>
          <w:sz w:val="20"/>
          <w:szCs w:val="20"/>
          <w:lang w:val="en-US"/>
        </w:rPr>
        <w:fldChar w:fldCharType="end"/>
      </w:r>
      <w:r>
        <w:rPr>
          <w:sz w:val="20"/>
          <w:szCs w:val="20"/>
          <w:lang w:val="en-US"/>
        </w:rPr>
        <w:t>; others apply the same approach in several schools e.g:</w:t>
      </w:r>
      <w:r w:rsidRPr="00130042">
        <w:rPr>
          <w:sz w:val="20"/>
          <w:szCs w:val="20"/>
          <w:lang w:val="en-US"/>
        </w:rPr>
        <w:t xml:space="preserve"> </w:t>
      </w:r>
      <w:r>
        <w:rPr>
          <w:sz w:val="20"/>
          <w:szCs w:val="20"/>
          <w:lang w:val="en-US"/>
        </w:rPr>
        <w:fldChar w:fldCharType="begin">
          <w:fldData xml:space="preserve">PEVuZE5vdGU+PENpdGU+PEF1dGhvcj5Db25ub3JzLUtlbGxncmVuPC9BdXRob3I+PFllYXI+MjAx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</w:fldData>
        </w:fldChar>
      </w:r>
      <w:r>
        <w:rPr>
          <w:sz w:val="20"/>
          <w:szCs w:val="20"/>
          <w:lang w:val="en-US"/>
        </w:rPr>
        <w:instrText xml:space="preserve"> ADDIN EN.CITE </w:instrText>
      </w:r>
      <w:r>
        <w:rPr>
          <w:sz w:val="20"/>
          <w:szCs w:val="20"/>
          <w:lang w:val="en-US"/>
        </w:rPr>
        <w:fldChar w:fldCharType="begin">
          <w:fldData xml:space="preserve">PEVuZE5vdGU+PENpdGU+PEF1dGhvcj5Db25ub3JzLUtlbGxncmVuPC9BdXRob3I+PFllYXI+MjAx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30, 81]</w:t>
      </w:r>
      <w:r>
        <w:rPr>
          <w:sz w:val="20"/>
          <w:szCs w:val="20"/>
          <w:lang w:val="en-US"/>
        </w:rPr>
        <w:fldChar w:fldCharType="end"/>
      </w:r>
      <w:r>
        <w:rPr>
          <w:sz w:val="20"/>
          <w:szCs w:val="20"/>
          <w:lang w:val="en-US"/>
        </w:rPr>
        <w:t xml:space="preserve">; and others show the results in competitions, e.g.: </w:t>
      </w:r>
      <w:r>
        <w:rPr>
          <w:sz w:val="20"/>
          <w:szCs w:val="20"/>
          <w:lang w:val="en-US"/>
        </w:rPr>
        <w:fldChar w:fldCharType="begin"/>
      </w:r>
      <w:r>
        <w:rPr>
          <w:sz w:val="20"/>
          <w:szCs w:val="20"/>
          <w:lang w:val="en-US"/>
        </w:rPr>
        <w:instrText xml:space="preserve"> ADDIN EN.CITE &lt;EndNote&gt;&lt;Cite&gt;&lt;Author&gt;Chung&lt;/Author&gt;&lt;Year&gt;2017&lt;/Year&gt;&lt;RecNum&gt;2442&lt;/RecNum&gt;&lt;DisplayText&gt;[26, 37]&lt;/DisplayText&gt;&lt;record&gt;&lt;rec-number&gt;2442&lt;/rec-number&gt;&lt;foreign-keys&gt;&lt;key app="EN" db-id="zfsxwe99u0sd5eefze45r2scd52t0ppwttsa" timestamp="1572367353"&gt;2442&lt;/key&gt;&lt;/foreign-keys&gt;&lt;ref-type name="Book Section"&gt;5&lt;/ref-type&gt;&lt;contributors&gt;&lt;authors&gt;&lt;author&gt;Chung, ChanJin&lt;/author&gt;&lt;author&gt;Cartwright, Christopher&lt;/author&gt;&lt;author&gt;DeRose, Joe&lt;/author&gt;&lt;/authors&gt;&lt;secondary-authors&gt;&lt;author&gt;Khine, Myint Swe&lt;/author&gt;&lt;/secondary-authors&gt;&lt;/contributors&gt;&lt;titles&gt;&lt;title&gt;Robotics Festival and Competitions Designed for STEM+C Education&lt;/title&gt;&lt;secondary-title&gt;Robotics in STEM Education: Redesigning the Learning Experience&lt;/secondary-title&gt;&lt;/titles&gt;&lt;pages&gt;131-170&lt;/pages&gt;&lt;dates&gt;&lt;year&gt;2017&lt;/year&gt;&lt;/dates&gt;&lt;pub-location&gt;Cham&lt;/pub-location&gt;&lt;publisher&gt;Springer International Publishing&lt;/publisher&gt;&lt;isbn&gt;978-3-319-57786-9&lt;/isbn&gt;&lt;label&gt;Chung2017&lt;/label&gt;&lt;urls&gt;&lt;related-urls&gt;&lt;url&gt;https://doi.org/10.1007/978-3-319-57786-9_6&lt;/url&gt;&lt;/related-urls&gt;&lt;/urls&gt;&lt;electronic-resource-num&gt;10.1007/978-3-319-57786-9_6&lt;/electronic-resource-num&gt;&lt;/record&gt;&lt;/Cite&gt;&lt;Cite&gt;&lt;Author&gt;Eguchi&lt;/Author&gt;&lt;Year&gt;2016&lt;/Year&gt;&lt;RecNum&gt;2418&lt;/RecNum&gt;&lt;record&gt;&lt;rec-number&gt;2418&lt;/rec-number&gt;&lt;foreign-keys&gt;&lt;key app="EN" db-id="zfsxwe99u0sd5eefze45r2scd52t0ppwttsa" timestamp="1572367353"&gt;2418&lt;/key&gt;&lt;/foreign-keys&gt;&lt;ref-type name="Journal Article"&gt;17&lt;/ref-type&gt;&lt;contributors&gt;&lt;authors&gt;&lt;author&gt;Eguchi, Amy&lt;/author&gt;&lt;/authors&gt;&lt;/contributors&gt;&lt;titles&gt;&lt;title&gt;RoboCupJunior for promoting STEM education, 21st century skills, and technological advancement through robotics competition&lt;/title&gt;&lt;secondary-title&gt;Robotics and Autonomous Systems&lt;/secondary-title&gt;&lt;/titles&gt;&lt;periodical&gt;&lt;full-title&gt;Robotics and Autonomous Systems&lt;/full-title&gt;&lt;/periodical&gt;&lt;pages&gt;692-699&lt;/pages&gt;&lt;volume&gt;75&lt;/volume&gt;&lt;num-vols&gt;B&lt;/num-vols&gt;&lt;dates&gt;&lt;year&gt;2016&lt;/year&gt;&lt;/dates&gt;&lt;isbn&gt;0921-8890&lt;/isbn&gt;&lt;urls&gt;&lt;/urls&gt;&lt;electronic-resource-num&gt;10.1016/j.robot.2015.05.013&lt;/electronic-resource-num&gt;&lt;/record&gt;&lt;/Cite&gt;&lt;/EndNote&gt;</w:instrText>
      </w:r>
      <w:r>
        <w:rPr>
          <w:sz w:val="20"/>
          <w:szCs w:val="20"/>
          <w:lang w:val="en-US"/>
        </w:rPr>
        <w:fldChar w:fldCharType="separate"/>
      </w:r>
      <w:r>
        <w:rPr>
          <w:noProof/>
          <w:sz w:val="20"/>
          <w:szCs w:val="20"/>
          <w:lang w:val="en-US"/>
        </w:rPr>
        <w:t>[26, 37]</w:t>
      </w:r>
      <w:r>
        <w:rPr>
          <w:sz w:val="20"/>
          <w:szCs w:val="20"/>
          <w:lang w:val="en-US"/>
        </w:rPr>
        <w:fldChar w:fldCharType="end"/>
      </w:r>
      <w:r>
        <w:rPr>
          <w:sz w:val="20"/>
          <w:szCs w:val="20"/>
          <w:lang w:val="en-US"/>
        </w:rPr>
        <w:t xml:space="preserve">. Given this situation the number of students involved in the different applications is probably not so relevant, and there is not a clear tendency regarding the type of initiative. What can be more interesting is that in 54 works we </w:t>
      </w:r>
      <w:r w:rsidRPr="00B650AF">
        <w:rPr>
          <w:sz w:val="20"/>
          <w:szCs w:val="20"/>
          <w:lang w:val="en-US"/>
        </w:rPr>
        <w:t>have a total of 7428 students involved, which means that STEAM Education and the application of PD&amp;R are having a high impact on our current educational contexts.</w:t>
      </w:r>
    </w:p>
    <w:p w14:paraId="4C31581B" w14:textId="77777777" w:rsidR="00DD1A47" w:rsidRDefault="00DD1A47" w:rsidP="00DD1A47">
      <w:pPr>
        <w:rPr>
          <w:lang w:val="en-US"/>
        </w:rPr>
      </w:pPr>
      <w:r w:rsidRPr="00B650AF">
        <w:rPr>
          <w:sz w:val="20"/>
          <w:szCs w:val="20"/>
          <w:lang w:val="en-US"/>
        </w:rPr>
        <w:t>This means that the tendencies are mostly related to the technology evolution and the educational context in which the activity was carried out.</w:t>
      </w:r>
    </w:p>
    <w:p w14:paraId="1C0DD4F5" w14:textId="77777777" w:rsidR="00DD1A47" w:rsidRDefault="00DD1A47" w:rsidP="00DD1A47">
      <w:pPr>
        <w:outlineLvl w:val="0"/>
        <w:rPr>
          <w:sz w:val="20"/>
          <w:szCs w:val="20"/>
          <w:lang w:val="en-US"/>
        </w:rPr>
      </w:pPr>
    </w:p>
    <w:p w14:paraId="59AF89FA" w14:textId="77777777" w:rsidR="00DD1A47" w:rsidRDefault="00DD1A47" w:rsidP="00DD1A47">
      <w:pPr>
        <w:outlineLvl w:val="0"/>
        <w:rPr>
          <w:b/>
          <w:lang w:val="en-US"/>
        </w:rPr>
      </w:pPr>
      <w:r>
        <w:rPr>
          <w:b/>
          <w:lang w:val="en-US"/>
        </w:rPr>
        <w:t>5. Conclusions</w:t>
      </w:r>
    </w:p>
    <w:p w14:paraId="3E4D26E5" w14:textId="77777777" w:rsidR="00DD1A47" w:rsidRDefault="00DD1A47" w:rsidP="00DD1A47">
      <w:pPr>
        <w:outlineLvl w:val="0"/>
        <w:rPr>
          <w:sz w:val="20"/>
          <w:szCs w:val="20"/>
          <w:lang w:val="en-US"/>
        </w:rPr>
      </w:pPr>
    </w:p>
    <w:p w14:paraId="30D9E853" w14:textId="77777777" w:rsidR="00DD1A47" w:rsidRPr="00B650AF" w:rsidRDefault="00DD1A47" w:rsidP="00DD1A47">
      <w:pPr>
        <w:jc w:val="both"/>
        <w:outlineLvl w:val="0"/>
        <w:rPr>
          <w:sz w:val="20"/>
          <w:szCs w:val="20"/>
          <w:lang w:val="en-US"/>
        </w:rPr>
      </w:pPr>
      <w:r>
        <w:rPr>
          <w:sz w:val="20"/>
          <w:szCs w:val="20"/>
          <w:lang w:val="en-US"/>
        </w:rPr>
        <w:t xml:space="preserve">STEAM Education is essential for our current educational systems as specified in several reports and shown by the quantity of </w:t>
      </w:r>
      <w:r w:rsidRPr="00B650AF">
        <w:rPr>
          <w:sz w:val="20"/>
          <w:szCs w:val="20"/>
          <w:lang w:val="en-US"/>
        </w:rPr>
        <w:t>funds and efforts devoted to it. However, the development of STEAM Education and especially the integration in current educational curricula is not easy. It is necessary to engage young students in these disciplines, which is something difficult because STEAM cannot be understood as a subject or a set of them, but as disciplines that need to be included in daily education.</w:t>
      </w:r>
    </w:p>
    <w:p w14:paraId="32B2766B" w14:textId="77777777" w:rsidR="00DD1A47" w:rsidRPr="00B650AF" w:rsidRDefault="00DD1A47" w:rsidP="00DD1A47">
      <w:pPr>
        <w:jc w:val="both"/>
        <w:outlineLvl w:val="0"/>
        <w:rPr>
          <w:sz w:val="20"/>
          <w:szCs w:val="20"/>
          <w:lang w:val="en-US"/>
        </w:rPr>
      </w:pPr>
      <w:r w:rsidRPr="00B650AF">
        <w:rPr>
          <w:sz w:val="20"/>
          <w:szCs w:val="20"/>
          <w:lang w:val="en-US"/>
        </w:rPr>
        <w:t xml:space="preserve">The present paper has aimed to describe the landscape in the field both from a general and from an academic perspective, so that it can later be useful for initiatives such as </w:t>
      </w:r>
      <w:r>
        <w:rPr>
          <w:sz w:val="20"/>
          <w:szCs w:val="20"/>
          <w:lang w:val="en-US"/>
        </w:rPr>
        <w:t>RoboSTEAM Project</w:t>
      </w:r>
      <w:r w:rsidRPr="00B650AF">
        <w:rPr>
          <w:sz w:val="20"/>
          <w:szCs w:val="20"/>
          <w:lang w:val="en-US"/>
        </w:rPr>
        <w:t xml:space="preserve"> in order to facilitate </w:t>
      </w:r>
      <w:r w:rsidRPr="00B650AF">
        <w:rPr>
          <w:sz w:val="20"/>
          <w:szCs w:val="20"/>
          <w:lang w:val="en-US"/>
        </w:rPr>
        <w:lastRenderedPageBreak/>
        <w:t>the development of computational thinking and the integration of STEAM by using attractive tools for students such as Robotics and Physical</w:t>
      </w:r>
      <w:r>
        <w:rPr>
          <w:sz w:val="20"/>
          <w:szCs w:val="20"/>
          <w:lang w:val="en-US"/>
        </w:rPr>
        <w:t xml:space="preserve"> </w:t>
      </w:r>
      <w:r w:rsidRPr="00B650AF">
        <w:rPr>
          <w:sz w:val="20"/>
          <w:szCs w:val="20"/>
          <w:lang w:val="en-US"/>
        </w:rPr>
        <w:t xml:space="preserve">Devices and applying collaborative methodologies such as Challenge Based Learning. </w:t>
      </w:r>
    </w:p>
    <w:p w14:paraId="0375BE8B" w14:textId="77777777" w:rsidR="00DD1A47" w:rsidRPr="00B650AF" w:rsidRDefault="00DD1A47" w:rsidP="00DD1A47">
      <w:pPr>
        <w:jc w:val="both"/>
        <w:outlineLvl w:val="0"/>
        <w:rPr>
          <w:sz w:val="20"/>
          <w:szCs w:val="20"/>
          <w:lang w:val="en-US"/>
        </w:rPr>
      </w:pPr>
      <w:r w:rsidRPr="00B650AF">
        <w:rPr>
          <w:sz w:val="20"/>
          <w:szCs w:val="20"/>
          <w:lang w:val="en-US"/>
        </w:rPr>
        <w:t>From our experience several conclusions can be drawn:</w:t>
      </w:r>
    </w:p>
    <w:p w14:paraId="571B7B8A" w14:textId="77777777" w:rsidR="00DD1A47" w:rsidRDefault="00DD1A47" w:rsidP="00DD1A47">
      <w:pPr>
        <w:pStyle w:val="Prrafodelista"/>
        <w:numPr>
          <w:ilvl w:val="0"/>
          <w:numId w:val="15"/>
        </w:numPr>
        <w:ind w:hanging="360"/>
        <w:jc w:val="both"/>
        <w:outlineLvl w:val="0"/>
        <w:rPr>
          <w:rFonts w:ascii="Times New Roman" w:hAnsi="Times New Roman"/>
          <w:sz w:val="20"/>
          <w:szCs w:val="20"/>
          <w:lang w:val="en-US"/>
        </w:rPr>
      </w:pPr>
      <w:r w:rsidRPr="00B650AF">
        <w:rPr>
          <w:rFonts w:ascii="Times New Roman" w:hAnsi="Times New Roman"/>
          <w:sz w:val="20"/>
          <w:szCs w:val="20"/>
          <w:lang w:val="en-US"/>
        </w:rPr>
        <w:t>The application of PD&amp;R in STEAM education is quite common and increases students’ motivation, which may improve their learning and also increase their engagement with STEAM disciplines. There are different applications in this</w:t>
      </w:r>
      <w:r>
        <w:rPr>
          <w:rFonts w:ascii="Times New Roman" w:hAnsi="Times New Roman"/>
          <w:sz w:val="20"/>
          <w:szCs w:val="20"/>
          <w:lang w:val="en-US"/>
        </w:rPr>
        <w:t xml:space="preserve"> sense but given the benefits provided by them it is necessary to promote this type of activities.</w:t>
      </w:r>
    </w:p>
    <w:p w14:paraId="545F3AF1" w14:textId="77777777" w:rsidR="00DD1A47" w:rsidRPr="00B650AF" w:rsidRDefault="00DD1A47" w:rsidP="00DD1A47">
      <w:pPr>
        <w:pStyle w:val="Prrafodelista"/>
        <w:numPr>
          <w:ilvl w:val="0"/>
          <w:numId w:val="15"/>
        </w:numPr>
        <w:ind w:hanging="360"/>
        <w:jc w:val="both"/>
        <w:outlineLvl w:val="0"/>
        <w:rPr>
          <w:rFonts w:ascii="Times New Roman" w:hAnsi="Times New Roman"/>
          <w:sz w:val="20"/>
          <w:szCs w:val="20"/>
          <w:lang w:val="en-US"/>
        </w:rPr>
      </w:pPr>
      <w:r>
        <w:rPr>
          <w:rFonts w:ascii="Times New Roman" w:hAnsi="Times New Roman"/>
          <w:sz w:val="20"/>
          <w:szCs w:val="20"/>
          <w:lang w:val="en-US"/>
        </w:rPr>
        <w:t xml:space="preserve">Active methodologies are helpful for STEAM integration because they are quite flexible. The most common one is Project Based Learning but, as </w:t>
      </w:r>
      <w:r w:rsidRPr="00B650AF">
        <w:rPr>
          <w:rFonts w:ascii="Times New Roman" w:hAnsi="Times New Roman"/>
          <w:sz w:val="20"/>
          <w:szCs w:val="20"/>
          <w:lang w:val="en-US"/>
        </w:rPr>
        <w:t>Challenge Based Learning is very similar but newer and focused on 21</w:t>
      </w:r>
      <w:r w:rsidRPr="00B650AF">
        <w:rPr>
          <w:rFonts w:ascii="Times New Roman" w:hAnsi="Times New Roman"/>
          <w:sz w:val="20"/>
          <w:szCs w:val="20"/>
          <w:vertAlign w:val="superscript"/>
          <w:lang w:val="en-US"/>
        </w:rPr>
        <w:t>st</w:t>
      </w:r>
      <w:r w:rsidRPr="00B650AF">
        <w:rPr>
          <w:rFonts w:ascii="Times New Roman" w:hAnsi="Times New Roman"/>
          <w:sz w:val="20"/>
          <w:szCs w:val="20"/>
          <w:lang w:val="en-US"/>
        </w:rPr>
        <w:t xml:space="preserve"> century competence acquisition, it would be normal that, in the near future, the number of applications of this methodology would be increased.</w:t>
      </w:r>
    </w:p>
    <w:p w14:paraId="64651946" w14:textId="77777777" w:rsidR="00DD1A47" w:rsidRPr="00B650AF" w:rsidRDefault="00DD1A47" w:rsidP="00DD1A47">
      <w:pPr>
        <w:pStyle w:val="Prrafodelista"/>
        <w:numPr>
          <w:ilvl w:val="0"/>
          <w:numId w:val="15"/>
        </w:numPr>
        <w:ind w:hanging="360"/>
        <w:jc w:val="both"/>
        <w:outlineLvl w:val="0"/>
        <w:rPr>
          <w:rFonts w:ascii="Times New Roman" w:hAnsi="Times New Roman"/>
          <w:sz w:val="20"/>
          <w:szCs w:val="20"/>
          <w:lang w:val="en-US"/>
        </w:rPr>
      </w:pPr>
      <w:r w:rsidRPr="00B650AF">
        <w:rPr>
          <w:rFonts w:ascii="Times New Roman" w:hAnsi="Times New Roman"/>
          <w:sz w:val="20"/>
          <w:szCs w:val="20"/>
          <w:lang w:val="en-US"/>
        </w:rPr>
        <w:t>The tendency in this field is to apply low-cost robots in STEAM Education and fostering STEAM</w:t>
      </w:r>
      <w:r w:rsidRPr="00B650AF">
        <w:rPr>
          <w:rFonts w:ascii="Times New Roman" w:hAnsi="Times New Roman"/>
          <w:strike/>
          <w:sz w:val="20"/>
          <w:szCs w:val="20"/>
          <w:lang w:val="en-US"/>
        </w:rPr>
        <w:t>-</w:t>
      </w:r>
      <w:r w:rsidRPr="00B650AF">
        <w:rPr>
          <w:rFonts w:ascii="Times New Roman" w:hAnsi="Times New Roman"/>
          <w:sz w:val="20"/>
          <w:szCs w:val="20"/>
          <w:lang w:val="en-US"/>
        </w:rPr>
        <w:t>related competenc</w:t>
      </w:r>
      <w:r>
        <w:rPr>
          <w:rFonts w:ascii="Times New Roman" w:hAnsi="Times New Roman"/>
          <w:sz w:val="20"/>
          <w:szCs w:val="20"/>
          <w:lang w:val="en-US"/>
        </w:rPr>
        <w:t>i</w:t>
      </w:r>
      <w:r w:rsidRPr="00B650AF">
        <w:rPr>
          <w:rFonts w:ascii="Times New Roman" w:hAnsi="Times New Roman"/>
          <w:sz w:val="20"/>
          <w:szCs w:val="20"/>
          <w:lang w:val="en-US"/>
        </w:rPr>
        <w:t xml:space="preserve">es through competitions. As this is carried out by using active and collaborative methodologies, the integration into educational plans is easy. However, it should be a continuous process, with special emphasis in early stages of the educational process. In order to facilitate this, it is necessary to provide students and teachers with tools, resources and support, because elementary education is a very particular context that has its own features. </w:t>
      </w:r>
    </w:p>
    <w:p w14:paraId="15877796" w14:textId="77777777" w:rsidR="00DD1A47" w:rsidRDefault="00DD1A47" w:rsidP="00DD1A47">
      <w:pPr>
        <w:pStyle w:val="Prrafodelista"/>
        <w:numPr>
          <w:ilvl w:val="0"/>
          <w:numId w:val="15"/>
        </w:numPr>
        <w:ind w:hanging="360"/>
        <w:jc w:val="both"/>
        <w:outlineLvl w:val="0"/>
        <w:rPr>
          <w:rFonts w:ascii="Times New Roman" w:hAnsi="Times New Roman"/>
          <w:sz w:val="20"/>
          <w:szCs w:val="20"/>
          <w:lang w:val="en-US"/>
        </w:rPr>
      </w:pPr>
      <w:r w:rsidRPr="00B650AF">
        <w:rPr>
          <w:rFonts w:ascii="Times New Roman" w:hAnsi="Times New Roman"/>
          <w:sz w:val="20"/>
          <w:szCs w:val="20"/>
          <w:lang w:val="en-US"/>
        </w:rPr>
        <w:t>STEAM education happens not only in formal contexts but</w:t>
      </w:r>
      <w:r>
        <w:rPr>
          <w:rFonts w:ascii="Times New Roman" w:hAnsi="Times New Roman"/>
          <w:sz w:val="20"/>
          <w:szCs w:val="20"/>
          <w:lang w:val="en-US"/>
        </w:rPr>
        <w:t xml:space="preserve"> beyond educational institutions, it this can be explored looking for new application areas.</w:t>
      </w:r>
    </w:p>
    <w:p w14:paraId="09037137" w14:textId="77777777" w:rsidR="00DD1A47" w:rsidRDefault="00DD1A47" w:rsidP="00DD1A47">
      <w:pPr>
        <w:jc w:val="both"/>
        <w:outlineLvl w:val="0"/>
        <w:rPr>
          <w:sz w:val="20"/>
          <w:szCs w:val="20"/>
          <w:lang w:val="en-US"/>
        </w:rPr>
      </w:pPr>
      <w:r>
        <w:rPr>
          <w:sz w:val="20"/>
          <w:szCs w:val="20"/>
          <w:lang w:val="en-US"/>
        </w:rPr>
        <w:t>Taking these findings into account, the RoboSTEAM project development can clearly be an advance in the field of STEAM education. It explores the application of tools and methodologies, the production of outcomes that can be used by teachers and students at different school levels, and it also provides support to STEAM education practitioners.</w:t>
      </w:r>
    </w:p>
    <w:p w14:paraId="641AF58A" w14:textId="77777777" w:rsidR="00DD1A47" w:rsidRDefault="00DD1A47" w:rsidP="00DD1A47">
      <w:pPr>
        <w:outlineLvl w:val="0"/>
        <w:rPr>
          <w:sz w:val="20"/>
          <w:szCs w:val="20"/>
          <w:lang w:val="en-US"/>
        </w:rPr>
      </w:pPr>
    </w:p>
    <w:p w14:paraId="794A8F90" w14:textId="77777777" w:rsidR="00DD1A47" w:rsidRDefault="00DD1A47" w:rsidP="00DD1A47">
      <w:pPr>
        <w:outlineLvl w:val="0"/>
        <w:rPr>
          <w:b/>
          <w:sz w:val="20"/>
          <w:szCs w:val="20"/>
          <w:lang w:val="en-US"/>
        </w:rPr>
      </w:pPr>
      <w:r>
        <w:rPr>
          <w:b/>
          <w:sz w:val="20"/>
          <w:szCs w:val="20"/>
          <w:lang w:val="en-US"/>
        </w:rPr>
        <w:t>Data Availability Statement</w:t>
      </w:r>
    </w:p>
    <w:p w14:paraId="3C727EC0" w14:textId="77777777" w:rsidR="00DD1A47" w:rsidRPr="00020BF0" w:rsidRDefault="00DD1A47" w:rsidP="00DD1A47">
      <w:pPr>
        <w:outlineLvl w:val="0"/>
        <w:rPr>
          <w:rFonts w:eastAsia="SimSun"/>
          <w:spacing w:val="-1"/>
          <w:sz w:val="20"/>
          <w:szCs w:val="20"/>
          <w:lang w:val="en-US" w:eastAsia="x-none"/>
        </w:rPr>
      </w:pPr>
      <w:r w:rsidRPr="00020BF0">
        <w:rPr>
          <w:rFonts w:eastAsia="SimSun"/>
          <w:spacing w:val="-1"/>
          <w:sz w:val="20"/>
          <w:szCs w:val="20"/>
          <w:lang w:val="en-US" w:eastAsia="x-none"/>
        </w:rPr>
        <w:t xml:space="preserve">The data that support the findings of this study are openly available in </w:t>
      </w:r>
      <w:r>
        <w:rPr>
          <w:rFonts w:eastAsia="SimSun"/>
          <w:spacing w:val="-1"/>
          <w:sz w:val="20"/>
          <w:szCs w:val="20"/>
          <w:lang w:val="en-US" w:eastAsia="x-none"/>
        </w:rPr>
        <w:t>Zenodo</w:t>
      </w:r>
      <w:r w:rsidRPr="00020BF0">
        <w:rPr>
          <w:rFonts w:eastAsia="SimSun"/>
          <w:spacing w:val="-1"/>
          <w:sz w:val="20"/>
          <w:szCs w:val="20"/>
          <w:lang w:val="en-US" w:eastAsia="x-none"/>
        </w:rPr>
        <w:t xml:space="preserve"> at </w:t>
      </w:r>
      <w:hyperlink r:id="rId22" w:history="1">
        <w:r w:rsidRPr="00F26762">
          <w:rPr>
            <w:rStyle w:val="Hipervnculo"/>
            <w:rFonts w:eastAsia="SimSun"/>
            <w:spacing w:val="-1"/>
            <w:sz w:val="20"/>
            <w:szCs w:val="20"/>
            <w:lang w:val="en-US" w:eastAsia="x-none"/>
          </w:rPr>
          <w:t>http://doi.org/10.5281/zenodo.4048086</w:t>
        </w:r>
      </w:hyperlink>
      <w:r w:rsidRPr="00F26762">
        <w:rPr>
          <w:rFonts w:eastAsia="SimSun"/>
          <w:spacing w:val="-1"/>
          <w:sz w:val="20"/>
          <w:szCs w:val="20"/>
          <w:lang w:val="en-US" w:eastAsia="x-none"/>
        </w:rPr>
        <w:t>.</w:t>
      </w:r>
      <w:r w:rsidRPr="00020BF0">
        <w:rPr>
          <w:rFonts w:eastAsia="SimSun"/>
          <w:spacing w:val="-1"/>
          <w:sz w:val="20"/>
          <w:szCs w:val="20"/>
          <w:lang w:val="en-US" w:eastAsia="x-none"/>
        </w:rPr>
        <w:t>, reference number</w:t>
      </w:r>
      <w:r>
        <w:rPr>
          <w:rFonts w:eastAsia="SimSun"/>
          <w:spacing w:val="-1"/>
          <w:sz w:val="20"/>
          <w:szCs w:val="20"/>
          <w:lang w:val="en-US" w:eastAsia="x-none"/>
        </w:rPr>
        <w:t xml:space="preserve"> </w:t>
      </w:r>
      <w:r>
        <w:rPr>
          <w:rFonts w:eastAsia="SimSun"/>
          <w:spacing w:val="-1"/>
          <w:sz w:val="20"/>
          <w:szCs w:val="20"/>
          <w:lang w:val="en-US" w:eastAsia="x-none"/>
        </w:rPr>
        <w:fldChar w:fldCharType="begin"/>
      </w:r>
      <w:r>
        <w:rPr>
          <w:rFonts w:eastAsia="SimSun"/>
          <w:spacing w:val="-1"/>
          <w:sz w:val="20"/>
          <w:szCs w:val="20"/>
          <w:lang w:val="en-US" w:eastAsia="x-none"/>
        </w:rPr>
        <w:instrText xml:space="preserve"> ADDIN EN.CITE &lt;EndNote&gt;&lt;Cite&gt;&lt;Author&gt;Conde&lt;/Author&gt;&lt;Year&gt;2020&lt;/Year&gt;&lt;RecNum&gt;2559&lt;/RecNum&gt;&lt;DisplayText&gt;[28]&lt;/DisplayText&gt;&lt;record&gt;&lt;rec-number&gt;2559&lt;/rec-number&gt;&lt;foreign-keys&gt;&lt;key app="EN" db-id="zfsxwe99u0sd5eefze45r2scd52t0ppwttsa" timestamp="1600959631"&gt;2559&lt;/key&gt;&lt;/foreign-keys&gt;&lt;ref-type name="Dataset"&gt;59&lt;/ref-type&gt;&lt;contributors&gt;&lt;authors&gt;&lt;author&gt;Conde, M. Á.&lt;/author&gt;&lt;author&gt;Rodríguez-Sedano, F. J.&lt;/author&gt;&lt;author&gt;Fernández-Llamas, C.&lt;/author&gt;&lt;author&gt;Gonçalves, J.&lt;/author&gt;&lt;author&gt;Lima, J.&lt;/author&gt;&lt;author&gt;García-Peñalvo, F. J.&lt;/author&gt;&lt;/authors&gt;&lt;/contributors&gt;&lt;titles&gt;&lt;title&gt;Dataset for systematic mapping literature about STEAM through Challenge-Based Learning, Robotics and Physical Devices&lt;/title&gt;&lt;/titles&gt;&lt;edition&gt;1.0&lt;/edition&gt;&lt;dates&gt;&lt;year&gt;2020&lt;/year&gt;&lt;/dates&gt;&lt;pub-location&gt;Zenodo&lt;/pub-location&gt;&lt;urls&gt;&lt;/urls&gt;&lt;electronic-resource-num&gt;http://doi.org/10.5281/zenodo.4048086&lt;/electronic-resource-num&gt;&lt;/record&gt;&lt;/Cite&gt;&lt;/EndNote&gt;</w:instrText>
      </w:r>
      <w:r>
        <w:rPr>
          <w:rFonts w:eastAsia="SimSun"/>
          <w:spacing w:val="-1"/>
          <w:sz w:val="20"/>
          <w:szCs w:val="20"/>
          <w:lang w:val="en-US" w:eastAsia="x-none"/>
        </w:rPr>
        <w:fldChar w:fldCharType="separate"/>
      </w:r>
      <w:r>
        <w:rPr>
          <w:rFonts w:eastAsia="SimSun"/>
          <w:noProof/>
          <w:spacing w:val="-1"/>
          <w:sz w:val="20"/>
          <w:szCs w:val="20"/>
          <w:lang w:val="en-US" w:eastAsia="x-none"/>
        </w:rPr>
        <w:t>[28]</w:t>
      </w:r>
      <w:r>
        <w:rPr>
          <w:rFonts w:eastAsia="SimSun"/>
          <w:spacing w:val="-1"/>
          <w:sz w:val="20"/>
          <w:szCs w:val="20"/>
          <w:lang w:val="en-US" w:eastAsia="x-none"/>
        </w:rPr>
        <w:fldChar w:fldCharType="end"/>
      </w:r>
      <w:r w:rsidRPr="00020BF0">
        <w:rPr>
          <w:rFonts w:eastAsia="SimSun"/>
          <w:spacing w:val="-1"/>
          <w:sz w:val="20"/>
          <w:szCs w:val="20"/>
          <w:lang w:val="en-US" w:eastAsia="x-none"/>
        </w:rPr>
        <w:t>.</w:t>
      </w:r>
    </w:p>
    <w:p w14:paraId="0F7553E9" w14:textId="77777777" w:rsidR="00DD1A47" w:rsidRDefault="00DD1A47" w:rsidP="00DD1A47">
      <w:pPr>
        <w:outlineLvl w:val="0"/>
        <w:rPr>
          <w:sz w:val="20"/>
          <w:szCs w:val="20"/>
          <w:lang w:val="en-US"/>
        </w:rPr>
      </w:pPr>
    </w:p>
    <w:p w14:paraId="2320C20D" w14:textId="77777777" w:rsidR="00DD1A47" w:rsidRPr="00DD1A47" w:rsidRDefault="00DD1A47" w:rsidP="00DD1A47">
      <w:pPr>
        <w:outlineLvl w:val="0"/>
        <w:rPr>
          <w:b/>
          <w:sz w:val="20"/>
          <w:szCs w:val="20"/>
          <w:lang w:val="en-US"/>
        </w:rPr>
      </w:pPr>
      <w:r w:rsidRPr="00DD1A47">
        <w:rPr>
          <w:b/>
          <w:sz w:val="20"/>
          <w:szCs w:val="20"/>
          <w:lang w:val="en-US"/>
        </w:rPr>
        <w:t>References</w:t>
      </w:r>
    </w:p>
    <w:p w14:paraId="3AC12D3D" w14:textId="77777777" w:rsidR="00DD1A47" w:rsidRPr="00DD1A47" w:rsidRDefault="00DD1A47" w:rsidP="00DD1A47">
      <w:pPr>
        <w:ind w:left="301" w:hanging="567"/>
        <w:outlineLvl w:val="0"/>
        <w:rPr>
          <w:b/>
          <w:sz w:val="20"/>
          <w:szCs w:val="20"/>
          <w:lang w:val="en-US"/>
        </w:rPr>
      </w:pPr>
    </w:p>
    <w:p w14:paraId="1FF13FB3" w14:textId="77777777" w:rsidR="00DD1A47" w:rsidRPr="00F26762" w:rsidRDefault="00DD1A47" w:rsidP="00DD1A47">
      <w:pPr>
        <w:pStyle w:val="EndNoteBibliography"/>
        <w:ind w:left="300" w:hanging="300"/>
        <w:rPr>
          <w:noProof/>
        </w:rPr>
      </w:pPr>
      <w:r>
        <w:rPr>
          <w:b/>
        </w:rPr>
        <w:fldChar w:fldCharType="begin"/>
      </w:r>
      <w:r>
        <w:rPr>
          <w:b/>
        </w:rPr>
        <w:instrText xml:space="preserve"> ADDIN EN.REFLIST </w:instrText>
      </w:r>
      <w:r>
        <w:rPr>
          <w:b/>
        </w:rPr>
        <w:fldChar w:fldCharType="separate"/>
      </w:r>
      <w:r w:rsidRPr="00F26762">
        <w:rPr>
          <w:noProof/>
        </w:rPr>
        <w:t xml:space="preserve">1. A. M. Abril, et al., </w:t>
      </w:r>
      <w:r w:rsidRPr="00F26762">
        <w:rPr>
          <w:i/>
          <w:noProof/>
        </w:rPr>
        <w:t>Project PRIMAS - Inquiry Based Learning in Maths and Science Classes</w:t>
      </w:r>
      <w:r w:rsidRPr="00F26762">
        <w:rPr>
          <w:noProof/>
        </w:rPr>
        <w:t xml:space="preserve">, University of Education, Freiburg, Germany, 2013. </w:t>
      </w:r>
    </w:p>
    <w:p w14:paraId="052574E5" w14:textId="77777777" w:rsidR="00DD1A47" w:rsidRPr="00F26762" w:rsidRDefault="00DD1A47" w:rsidP="00DD1A47">
      <w:pPr>
        <w:pStyle w:val="EndNoteBibliography"/>
        <w:ind w:left="300" w:hanging="300"/>
        <w:rPr>
          <w:noProof/>
        </w:rPr>
      </w:pPr>
      <w:r w:rsidRPr="00F26762">
        <w:rPr>
          <w:noProof/>
        </w:rPr>
        <w:t xml:space="preserve">2. J. F. Álvarez-Herrero: </w:t>
      </w:r>
      <w:r w:rsidRPr="00F26762">
        <w:rPr>
          <w:i/>
          <w:noProof/>
        </w:rPr>
        <w:t>Computational Thinking in Early Childhood Education, beyond Floor Robots</w:t>
      </w:r>
      <w:r w:rsidRPr="00F26762">
        <w:rPr>
          <w:noProof/>
        </w:rPr>
        <w:t xml:space="preserve">, Education in the Knowledge Society,, </w:t>
      </w:r>
      <w:r w:rsidRPr="00F26762">
        <w:rPr>
          <w:b/>
          <w:noProof/>
        </w:rPr>
        <w:t>21</w:t>
      </w:r>
      <w:r w:rsidRPr="00F26762">
        <w:rPr>
          <w:noProof/>
        </w:rPr>
        <w:t xml:space="preserve"> (2020), no. 21. DOI: 10.14201/eks.22366.</w:t>
      </w:r>
    </w:p>
    <w:p w14:paraId="090237E2" w14:textId="77777777" w:rsidR="00DD1A47" w:rsidRPr="00F26762" w:rsidRDefault="00DD1A47" w:rsidP="00DD1A47">
      <w:pPr>
        <w:pStyle w:val="EndNoteBibliography"/>
        <w:ind w:left="300" w:hanging="300"/>
        <w:rPr>
          <w:noProof/>
        </w:rPr>
      </w:pPr>
      <w:r w:rsidRPr="00F26762">
        <w:rPr>
          <w:noProof/>
        </w:rPr>
        <w:t xml:space="preserve">3. K. Ananiadou and M. Claro: </w:t>
      </w:r>
      <w:r w:rsidRPr="00F26762">
        <w:rPr>
          <w:i/>
          <w:noProof/>
        </w:rPr>
        <w:t>21st century skills and competences for new millennium learners in OECD countries</w:t>
      </w:r>
      <w:r w:rsidRPr="00F26762">
        <w:rPr>
          <w:noProof/>
        </w:rPr>
        <w:t>, OECD Education Working Papers,  (2009), no. 41. DOI: 10.1787/19939019.</w:t>
      </w:r>
    </w:p>
    <w:p w14:paraId="35267F8A" w14:textId="77777777" w:rsidR="00DD1A47" w:rsidRPr="00F26762" w:rsidRDefault="00DD1A47" w:rsidP="00DD1A47">
      <w:pPr>
        <w:pStyle w:val="EndNoteBibliography"/>
        <w:ind w:left="300" w:hanging="300"/>
        <w:rPr>
          <w:noProof/>
        </w:rPr>
      </w:pPr>
      <w:r w:rsidRPr="00F26762">
        <w:rPr>
          <w:noProof/>
        </w:rPr>
        <w:t xml:space="preserve">4. Apple-Inc, Apple Classrooms of Tomorrow—Today (April 2008 Report), Learning in the 21st Century, USA, 2008. </w:t>
      </w:r>
    </w:p>
    <w:p w14:paraId="20F7B1F1" w14:textId="77777777" w:rsidR="00DD1A47" w:rsidRPr="00F26762" w:rsidRDefault="00DD1A47" w:rsidP="00DD1A47">
      <w:pPr>
        <w:pStyle w:val="EndNoteBibliography"/>
        <w:ind w:left="300" w:hanging="300"/>
        <w:rPr>
          <w:noProof/>
        </w:rPr>
      </w:pPr>
      <w:r w:rsidRPr="00F26762">
        <w:rPr>
          <w:noProof/>
        </w:rPr>
        <w:t xml:space="preserve">5. Apple-Inc, </w:t>
      </w:r>
      <w:r w:rsidRPr="00F26762">
        <w:rPr>
          <w:i/>
          <w:noProof/>
        </w:rPr>
        <w:t>Challenge Based Learning  - Take action and make a difference</w:t>
      </w:r>
      <w:r w:rsidRPr="00F26762">
        <w:rPr>
          <w:noProof/>
        </w:rPr>
        <w:t xml:space="preserve">, available at </w:t>
      </w:r>
      <w:hyperlink r:id="rId23" w:history="1">
        <w:r w:rsidRPr="00F26762">
          <w:rPr>
            <w:rStyle w:val="Hipervnculo"/>
            <w:noProof/>
          </w:rPr>
          <w:t>http://ali.apple.com/cbl/global/files/CBL_Paper.pdf</w:t>
        </w:r>
      </w:hyperlink>
      <w:r w:rsidRPr="00F26762">
        <w:rPr>
          <w:noProof/>
        </w:rPr>
        <w:t>, 2009.</w:t>
      </w:r>
    </w:p>
    <w:p w14:paraId="5972381A" w14:textId="77777777" w:rsidR="00DD1A47" w:rsidRPr="00F26762" w:rsidRDefault="00DD1A47" w:rsidP="00DD1A47">
      <w:pPr>
        <w:pStyle w:val="EndNoteBibliography"/>
        <w:ind w:left="300" w:hanging="300"/>
        <w:rPr>
          <w:noProof/>
        </w:rPr>
      </w:pPr>
      <w:r w:rsidRPr="00F26762">
        <w:rPr>
          <w:noProof/>
        </w:rPr>
        <w:t xml:space="preserve">6. Arduino, </w:t>
      </w:r>
      <w:r w:rsidRPr="00F26762">
        <w:rPr>
          <w:i/>
          <w:noProof/>
        </w:rPr>
        <w:t>Arduino Education - Teaching, Inspiring and Empowering!</w:t>
      </w:r>
      <w:r w:rsidRPr="00F26762">
        <w:rPr>
          <w:noProof/>
        </w:rPr>
        <w:t xml:space="preserve">, available at </w:t>
      </w:r>
      <w:hyperlink r:id="rId24" w:history="1">
        <w:r w:rsidRPr="00F26762">
          <w:rPr>
            <w:rStyle w:val="Hipervnculo"/>
            <w:noProof/>
          </w:rPr>
          <w:t>https://www.arduino.cc/en/main/education</w:t>
        </w:r>
      </w:hyperlink>
      <w:r w:rsidRPr="00F26762">
        <w:rPr>
          <w:noProof/>
        </w:rPr>
        <w:t>, 2020.</w:t>
      </w:r>
    </w:p>
    <w:p w14:paraId="0DDF1736" w14:textId="77777777" w:rsidR="00DD1A47" w:rsidRPr="00F26762" w:rsidRDefault="00DD1A47" w:rsidP="00DD1A47">
      <w:pPr>
        <w:pStyle w:val="EndNoteBibliography"/>
        <w:ind w:left="300" w:hanging="300"/>
        <w:rPr>
          <w:noProof/>
        </w:rPr>
      </w:pPr>
      <w:r w:rsidRPr="00F26762">
        <w:rPr>
          <w:noProof/>
        </w:rPr>
        <w:t xml:space="preserve">7. N. Arís and L. Orcos: </w:t>
      </w:r>
      <w:r w:rsidRPr="00F26762">
        <w:rPr>
          <w:i/>
          <w:noProof/>
        </w:rPr>
        <w:t>Educational robotics in the stage of secondary education: empirical study on motivation and STEM skills</w:t>
      </w:r>
      <w:r w:rsidRPr="00F26762">
        <w:rPr>
          <w:noProof/>
        </w:rPr>
        <w:t xml:space="preserve">, Education Sciences, </w:t>
      </w:r>
      <w:r w:rsidRPr="00F26762">
        <w:rPr>
          <w:b/>
          <w:noProof/>
        </w:rPr>
        <w:t>9</w:t>
      </w:r>
      <w:r w:rsidRPr="00F26762">
        <w:rPr>
          <w:noProof/>
        </w:rPr>
        <w:t xml:space="preserve"> (2019), no. 2, 73. </w:t>
      </w:r>
    </w:p>
    <w:p w14:paraId="428A3D52" w14:textId="77777777" w:rsidR="00DD1A47" w:rsidRPr="00F26762" w:rsidRDefault="00DD1A47" w:rsidP="00DD1A47">
      <w:pPr>
        <w:pStyle w:val="EndNoteBibliography"/>
        <w:ind w:left="300" w:hanging="300"/>
        <w:rPr>
          <w:noProof/>
        </w:rPr>
      </w:pPr>
      <w:r w:rsidRPr="00F26762">
        <w:rPr>
          <w:noProof/>
        </w:rPr>
        <w:t xml:space="preserve">8. A. Bagiati, et al.: </w:t>
      </w:r>
      <w:r w:rsidRPr="00F26762">
        <w:rPr>
          <w:i/>
          <w:noProof/>
        </w:rPr>
        <w:t>Engineering Curricula in Early Education: Describing the Landscape of Open Resources</w:t>
      </w:r>
      <w:r w:rsidRPr="00F26762">
        <w:rPr>
          <w:noProof/>
        </w:rPr>
        <w:t xml:space="preserve">, Early Childhood Research &amp; Practice, </w:t>
      </w:r>
      <w:r w:rsidRPr="00F26762">
        <w:rPr>
          <w:b/>
          <w:noProof/>
        </w:rPr>
        <w:t>12</w:t>
      </w:r>
      <w:r w:rsidRPr="00F26762">
        <w:rPr>
          <w:noProof/>
        </w:rPr>
        <w:t xml:space="preserve"> (2010), no. 2, n2. </w:t>
      </w:r>
    </w:p>
    <w:p w14:paraId="4C5F504D" w14:textId="77777777" w:rsidR="00DD1A47" w:rsidRPr="00F26762" w:rsidRDefault="00DD1A47" w:rsidP="00DD1A47">
      <w:pPr>
        <w:pStyle w:val="EndNoteBibliography"/>
        <w:ind w:left="300" w:hanging="300"/>
        <w:rPr>
          <w:noProof/>
        </w:rPr>
      </w:pPr>
      <w:r w:rsidRPr="00F26762">
        <w:rPr>
          <w:noProof/>
        </w:rPr>
        <w:t xml:space="preserve">9. A. Balanskat and K. Engelhardt, Computing our future. Computer programming and coding Priorities, school curricula and initiatives across Europe., Brussels, Belgium, 2015. </w:t>
      </w:r>
    </w:p>
    <w:p w14:paraId="7F9867D2" w14:textId="77777777" w:rsidR="00DD1A47" w:rsidRPr="00F26762" w:rsidRDefault="00DD1A47" w:rsidP="00DD1A47">
      <w:pPr>
        <w:pStyle w:val="EndNoteBibliography"/>
        <w:ind w:left="300" w:hanging="300"/>
        <w:rPr>
          <w:noProof/>
        </w:rPr>
      </w:pPr>
      <w:r w:rsidRPr="00F26762">
        <w:rPr>
          <w:noProof/>
        </w:rPr>
        <w:t xml:space="preserve">10. D. Ball, et al., </w:t>
      </w:r>
      <w:r w:rsidRPr="00F26762">
        <w:rPr>
          <w:i/>
          <w:noProof/>
        </w:rPr>
        <w:t>Sustaining Making in the Era of Accountability: STEM Integration Using E-Textiles Materials in a High School Physics Class</w:t>
      </w:r>
      <w:r w:rsidRPr="00F26762">
        <w:rPr>
          <w:noProof/>
        </w:rPr>
        <w:t>, Proceedings of the 7th Annual Conference on Creativity and Fabrication in Education, Stanford, CA, USA, ACM, 2017, pp. 1-7.DOI: 10.1145/3141798.3141801.</w:t>
      </w:r>
    </w:p>
    <w:p w14:paraId="14D3D8EE" w14:textId="77777777" w:rsidR="00DD1A47" w:rsidRPr="00F26762" w:rsidRDefault="00DD1A47" w:rsidP="00DD1A47">
      <w:pPr>
        <w:pStyle w:val="EndNoteBibliography"/>
        <w:ind w:left="300" w:hanging="300"/>
        <w:rPr>
          <w:noProof/>
        </w:rPr>
      </w:pPr>
      <w:r w:rsidRPr="00F26762">
        <w:rPr>
          <w:noProof/>
        </w:rPr>
        <w:t xml:space="preserve">11. M. Barak and M. Assal: </w:t>
      </w:r>
      <w:r w:rsidRPr="00F26762">
        <w:rPr>
          <w:i/>
          <w:noProof/>
        </w:rPr>
        <w:t>Robotics and STEM learning: students’ achievements in assignments according to the P3 Task Taxonomy—practice, problem solving, and projects</w:t>
      </w:r>
      <w:r w:rsidRPr="00F26762">
        <w:rPr>
          <w:noProof/>
        </w:rPr>
        <w:t xml:space="preserve">, International Journal of Technology and Design Education, </w:t>
      </w:r>
      <w:r w:rsidRPr="00F26762">
        <w:rPr>
          <w:b/>
          <w:noProof/>
        </w:rPr>
        <w:t>28</w:t>
      </w:r>
      <w:r w:rsidRPr="00F26762">
        <w:rPr>
          <w:noProof/>
        </w:rPr>
        <w:t xml:space="preserve"> (2016), no. 1, 121-144. DOI: 10.1007/s10798-016-9385-9.</w:t>
      </w:r>
    </w:p>
    <w:p w14:paraId="1E35DCD5" w14:textId="77777777" w:rsidR="00DD1A47" w:rsidRPr="00F26762" w:rsidRDefault="00DD1A47" w:rsidP="00DD1A47">
      <w:pPr>
        <w:pStyle w:val="EndNoteBibliography"/>
        <w:ind w:left="300" w:hanging="300"/>
        <w:rPr>
          <w:noProof/>
        </w:rPr>
      </w:pPr>
      <w:r w:rsidRPr="00F26762">
        <w:rPr>
          <w:noProof/>
        </w:rPr>
        <w:t xml:space="preserve">12. M. Barger and M. A. Boyette, </w:t>
      </w:r>
      <w:r w:rsidRPr="00F26762">
        <w:rPr>
          <w:i/>
          <w:noProof/>
        </w:rPr>
        <w:t>Do K-12 Robotics Activities Lead to Engineering and Technology Career Choices?</w:t>
      </w:r>
      <w:r w:rsidRPr="00F26762">
        <w:rPr>
          <w:noProof/>
        </w:rPr>
        <w:t>, 2015 ASEE Annual Conference &amp; Exposition, 2015.</w:t>
      </w:r>
    </w:p>
    <w:p w14:paraId="13659DF7" w14:textId="77777777" w:rsidR="00DD1A47" w:rsidRPr="00F26762" w:rsidRDefault="00DD1A47" w:rsidP="00DD1A47">
      <w:pPr>
        <w:pStyle w:val="EndNoteBibliography"/>
        <w:ind w:left="300" w:hanging="300"/>
        <w:rPr>
          <w:noProof/>
        </w:rPr>
      </w:pPr>
      <w:r w:rsidRPr="00F26762">
        <w:rPr>
          <w:noProof/>
        </w:rPr>
        <w:t xml:space="preserve">13. H. S. Barrows and R. M. Tamblyn, </w:t>
      </w:r>
      <w:r w:rsidRPr="00F26762">
        <w:rPr>
          <w:i/>
          <w:noProof/>
        </w:rPr>
        <w:t>Problem-based learning: An approach to medical education</w:t>
      </w:r>
      <w:r w:rsidRPr="00F26762">
        <w:rPr>
          <w:noProof/>
        </w:rPr>
        <w:t xml:space="preserve">, Springer Publishing Company, 1980. </w:t>
      </w:r>
    </w:p>
    <w:p w14:paraId="3C69C441" w14:textId="77777777" w:rsidR="00DD1A47" w:rsidRPr="00F26762" w:rsidRDefault="00DD1A47" w:rsidP="00DD1A47">
      <w:pPr>
        <w:pStyle w:val="EndNoteBibliography"/>
        <w:ind w:left="300" w:hanging="300"/>
        <w:rPr>
          <w:noProof/>
        </w:rPr>
      </w:pPr>
      <w:r w:rsidRPr="00F26762">
        <w:rPr>
          <w:noProof/>
        </w:rPr>
        <w:lastRenderedPageBreak/>
        <w:t xml:space="preserve">14. A. R. Basawapatna, et al., </w:t>
      </w:r>
      <w:r w:rsidRPr="00F26762">
        <w:rPr>
          <w:i/>
          <w:noProof/>
        </w:rPr>
        <w:t>The consume - create spectrum: balancing convenience and computational thinking in stem learning</w:t>
      </w:r>
      <w:r w:rsidRPr="00F26762">
        <w:rPr>
          <w:noProof/>
        </w:rPr>
        <w:t>, Proceedings of the 45th ACM technical symposium on Computer science education, Atlanta, Georgia, USA, ACM, 2014, pp. 659-664.DOI: 10.1145/2538862.2538950.</w:t>
      </w:r>
    </w:p>
    <w:p w14:paraId="409ABBF1" w14:textId="77777777" w:rsidR="00DD1A47" w:rsidRPr="00F26762" w:rsidRDefault="00DD1A47" w:rsidP="00DD1A47">
      <w:pPr>
        <w:pStyle w:val="EndNoteBibliography"/>
        <w:ind w:left="300" w:hanging="300"/>
        <w:rPr>
          <w:noProof/>
        </w:rPr>
      </w:pPr>
      <w:r w:rsidRPr="00F26762">
        <w:rPr>
          <w:noProof/>
        </w:rPr>
        <w:t xml:space="preserve">15. F. B. V. Benitti: </w:t>
      </w:r>
      <w:r w:rsidRPr="00F26762">
        <w:rPr>
          <w:i/>
          <w:noProof/>
        </w:rPr>
        <w:t>Exploring the educational potential of robotics in schools: A systematic review</w:t>
      </w:r>
      <w:r w:rsidRPr="00F26762">
        <w:rPr>
          <w:noProof/>
        </w:rPr>
        <w:t xml:space="preserve">, Computers &amp; Education, </w:t>
      </w:r>
      <w:r w:rsidRPr="00F26762">
        <w:rPr>
          <w:b/>
          <w:noProof/>
        </w:rPr>
        <w:t>58</w:t>
      </w:r>
      <w:r w:rsidRPr="00F26762">
        <w:rPr>
          <w:noProof/>
        </w:rPr>
        <w:t xml:space="preserve"> (2012), no. 3, 978-988. DOI: 10.1016/j.compedu.2011.10.006.</w:t>
      </w:r>
    </w:p>
    <w:p w14:paraId="0B28ED96" w14:textId="77777777" w:rsidR="00DD1A47" w:rsidRPr="00F26762" w:rsidRDefault="00DD1A47" w:rsidP="00DD1A47">
      <w:pPr>
        <w:pStyle w:val="EndNoteBibliography"/>
        <w:ind w:left="300" w:hanging="300"/>
        <w:rPr>
          <w:noProof/>
        </w:rPr>
      </w:pPr>
      <w:r w:rsidRPr="00F26762">
        <w:rPr>
          <w:noProof/>
        </w:rPr>
        <w:t xml:space="preserve">16. A. Bermúdez, et al.: </w:t>
      </w:r>
      <w:r w:rsidRPr="00F26762">
        <w:rPr>
          <w:i/>
          <w:noProof/>
        </w:rPr>
        <w:t>Drone challenge: A platform for promoting programming and robotics skills in K-12 education</w:t>
      </w:r>
      <w:r w:rsidRPr="00F26762">
        <w:rPr>
          <w:noProof/>
        </w:rPr>
        <w:t xml:space="preserve">, International Journal of Advanced Robotic Systems, </w:t>
      </w:r>
      <w:r w:rsidRPr="00F26762">
        <w:rPr>
          <w:b/>
          <w:noProof/>
        </w:rPr>
        <w:t>16</w:t>
      </w:r>
      <w:r w:rsidRPr="00F26762">
        <w:rPr>
          <w:noProof/>
        </w:rPr>
        <w:t xml:space="preserve"> (2019), no. 1. DOI: 10.1177/1729881418820425.</w:t>
      </w:r>
    </w:p>
    <w:p w14:paraId="3C2F4F96" w14:textId="77777777" w:rsidR="00DD1A47" w:rsidRPr="00F26762" w:rsidRDefault="00DD1A47" w:rsidP="00DD1A47">
      <w:pPr>
        <w:pStyle w:val="EndNoteBibliography"/>
        <w:ind w:left="300" w:hanging="300"/>
        <w:rPr>
          <w:noProof/>
        </w:rPr>
      </w:pPr>
      <w:r w:rsidRPr="00F26762">
        <w:rPr>
          <w:noProof/>
        </w:rPr>
        <w:t xml:space="preserve">17. A. R. Bielefeldt, et al.: </w:t>
      </w:r>
      <w:r w:rsidRPr="00F26762">
        <w:rPr>
          <w:i/>
          <w:noProof/>
        </w:rPr>
        <w:t>Measuring the value added from service learning in project-based engineering education</w:t>
      </w:r>
      <w:r w:rsidRPr="00F26762">
        <w:rPr>
          <w:noProof/>
        </w:rPr>
        <w:t xml:space="preserve">, International Journal of Engineering Education, </w:t>
      </w:r>
      <w:r w:rsidRPr="00F26762">
        <w:rPr>
          <w:b/>
          <w:noProof/>
        </w:rPr>
        <w:t>26</w:t>
      </w:r>
      <w:r w:rsidRPr="00F26762">
        <w:rPr>
          <w:noProof/>
        </w:rPr>
        <w:t xml:space="preserve"> (2010), no. 3, 535-546. </w:t>
      </w:r>
    </w:p>
    <w:p w14:paraId="7E0CFAE4" w14:textId="77777777" w:rsidR="00DD1A47" w:rsidRPr="00F26762" w:rsidRDefault="00DD1A47" w:rsidP="00DD1A47">
      <w:pPr>
        <w:pStyle w:val="EndNoteBibliography"/>
        <w:ind w:left="300" w:hanging="300"/>
        <w:rPr>
          <w:noProof/>
        </w:rPr>
      </w:pPr>
      <w:r w:rsidRPr="00F26762">
        <w:rPr>
          <w:noProof/>
        </w:rPr>
        <w:t xml:space="preserve">18. M. Binkley, et al., </w:t>
      </w:r>
      <w:r w:rsidRPr="00F26762">
        <w:rPr>
          <w:i/>
          <w:noProof/>
        </w:rPr>
        <w:t>Defining twenty-first century skills</w:t>
      </w:r>
      <w:r w:rsidRPr="00F26762">
        <w:rPr>
          <w:noProof/>
        </w:rPr>
        <w:t xml:space="preserve">, Springer, 2012. </w:t>
      </w:r>
    </w:p>
    <w:p w14:paraId="5301EF05" w14:textId="77777777" w:rsidR="00DD1A47" w:rsidRPr="00F26762" w:rsidRDefault="00DD1A47" w:rsidP="00DD1A47">
      <w:pPr>
        <w:pStyle w:val="EndNoteBibliography"/>
        <w:ind w:left="300" w:hanging="300"/>
        <w:rPr>
          <w:noProof/>
        </w:rPr>
      </w:pPr>
      <w:r w:rsidRPr="00F26762">
        <w:rPr>
          <w:noProof/>
        </w:rPr>
        <w:t xml:space="preserve">19. P. C. Blumenfeld, et al.: </w:t>
      </w:r>
      <w:r w:rsidRPr="00F26762">
        <w:rPr>
          <w:i/>
          <w:noProof/>
        </w:rPr>
        <w:t>Motivating Project-Based Learning: Sustaining the Doing, Supporting the Learning</w:t>
      </w:r>
      <w:r w:rsidRPr="00F26762">
        <w:rPr>
          <w:noProof/>
        </w:rPr>
        <w:t xml:space="preserve">, Educational Psychologist, </w:t>
      </w:r>
      <w:r w:rsidRPr="00F26762">
        <w:rPr>
          <w:b/>
          <w:noProof/>
        </w:rPr>
        <w:t>26</w:t>
      </w:r>
      <w:r w:rsidRPr="00F26762">
        <w:rPr>
          <w:noProof/>
        </w:rPr>
        <w:t xml:space="preserve"> (1991), no. 3-4, 369-398. DOI: 10.1080/00461520.1991.9653139.</w:t>
      </w:r>
    </w:p>
    <w:p w14:paraId="0C3B65C4" w14:textId="77777777" w:rsidR="00DD1A47" w:rsidRPr="00F26762" w:rsidRDefault="00DD1A47" w:rsidP="00DD1A47">
      <w:pPr>
        <w:pStyle w:val="EndNoteBibliography"/>
        <w:ind w:left="300" w:hanging="300"/>
        <w:rPr>
          <w:noProof/>
        </w:rPr>
      </w:pPr>
      <w:r w:rsidRPr="00F26762">
        <w:rPr>
          <w:noProof/>
        </w:rPr>
        <w:t xml:space="preserve">20. N. Boyer: </w:t>
      </w:r>
      <w:r w:rsidRPr="00F26762">
        <w:rPr>
          <w:i/>
          <w:noProof/>
        </w:rPr>
        <w:t>Inspiring the Next Generation of Scientists and Engineers: K-12 and Beyond</w:t>
      </w:r>
      <w:r w:rsidRPr="00F26762">
        <w:rPr>
          <w:noProof/>
        </w:rPr>
        <w:t xml:space="preserve">, Computer, </w:t>
      </w:r>
      <w:r w:rsidRPr="00F26762">
        <w:rPr>
          <w:b/>
          <w:noProof/>
        </w:rPr>
        <w:t>50</w:t>
      </w:r>
      <w:r w:rsidRPr="00F26762">
        <w:rPr>
          <w:noProof/>
        </w:rPr>
        <w:t xml:space="preserve"> (2017), no. 7, 17-19. DOI: 10.1109/MC.2017.204.</w:t>
      </w:r>
    </w:p>
    <w:p w14:paraId="5DBBC699" w14:textId="77777777" w:rsidR="00DD1A47" w:rsidRPr="00F26762" w:rsidRDefault="00DD1A47" w:rsidP="00DD1A47">
      <w:pPr>
        <w:pStyle w:val="EndNoteBibliography"/>
        <w:ind w:left="300" w:hanging="300"/>
        <w:rPr>
          <w:noProof/>
        </w:rPr>
      </w:pPr>
      <w:r w:rsidRPr="00F26762">
        <w:rPr>
          <w:noProof/>
        </w:rPr>
        <w:t xml:space="preserve">21. G. Bull, et al., </w:t>
      </w:r>
      <w:r w:rsidRPr="00F26762">
        <w:rPr>
          <w:i/>
          <w:noProof/>
        </w:rPr>
        <w:t>Educational Leadership and Planning for Digital Manufacturing in Schools</w:t>
      </w:r>
      <w:r w:rsidRPr="00F26762">
        <w:rPr>
          <w:noProof/>
        </w:rPr>
        <w:t xml:space="preserve">, Springer Berlin Heidelberg, Berlin, Heidelberg, 2016. </w:t>
      </w:r>
    </w:p>
    <w:p w14:paraId="07BED6D8" w14:textId="77777777" w:rsidR="00DD1A47" w:rsidRPr="00F26762" w:rsidRDefault="00DD1A47" w:rsidP="00DD1A47">
      <w:pPr>
        <w:pStyle w:val="EndNoteBibliography"/>
        <w:ind w:left="300" w:hanging="300"/>
        <w:rPr>
          <w:noProof/>
        </w:rPr>
      </w:pPr>
      <w:r w:rsidRPr="00F26762">
        <w:rPr>
          <w:noProof/>
        </w:rPr>
        <w:t xml:space="preserve">22. R. Burbaitė, et al., </w:t>
      </w:r>
      <w:r w:rsidRPr="00F26762">
        <w:rPr>
          <w:i/>
          <w:noProof/>
        </w:rPr>
        <w:t>Integration of computational thinking skills in STEM-driven computer science education</w:t>
      </w:r>
      <w:r w:rsidRPr="00F26762">
        <w:rPr>
          <w:noProof/>
        </w:rPr>
        <w:t>, 2018 IEEE Global Engineering Education Conference (EDUCON), Tenerife, Spain, IEEE, 2018, pp. 1824-1832.DOI: 10.1109/EDUCON.2018.8363456.</w:t>
      </w:r>
    </w:p>
    <w:p w14:paraId="3F44C83A" w14:textId="77777777" w:rsidR="00DD1A47" w:rsidRPr="00F26762" w:rsidRDefault="00DD1A47" w:rsidP="00DD1A47">
      <w:pPr>
        <w:pStyle w:val="EndNoteBibliography"/>
        <w:ind w:left="300" w:hanging="300"/>
        <w:rPr>
          <w:noProof/>
        </w:rPr>
      </w:pPr>
      <w:r w:rsidRPr="00F26762">
        <w:rPr>
          <w:noProof/>
        </w:rPr>
        <w:t xml:space="preserve">23. R. W. Bybee and B. Fuchs: </w:t>
      </w:r>
      <w:r w:rsidRPr="00F26762">
        <w:rPr>
          <w:i/>
          <w:noProof/>
        </w:rPr>
        <w:t>Preparing the 21st century workforce: A new reform in science and technology education</w:t>
      </w:r>
      <w:r w:rsidRPr="00F26762">
        <w:rPr>
          <w:noProof/>
        </w:rPr>
        <w:t xml:space="preserve">, Journal of Research in Science Teaching: The Official Journal of the National Association for Research in Science Teaching, </w:t>
      </w:r>
      <w:r w:rsidRPr="00F26762">
        <w:rPr>
          <w:b/>
          <w:noProof/>
        </w:rPr>
        <w:t>43</w:t>
      </w:r>
      <w:r w:rsidRPr="00F26762">
        <w:rPr>
          <w:noProof/>
        </w:rPr>
        <w:t xml:space="preserve"> (2006), no. 4, 349-352. DOI: 10.1002/tea.20147.</w:t>
      </w:r>
    </w:p>
    <w:p w14:paraId="4CC235E8" w14:textId="77777777" w:rsidR="00DD1A47" w:rsidRPr="00F26762" w:rsidRDefault="00DD1A47" w:rsidP="00DD1A47">
      <w:pPr>
        <w:pStyle w:val="EndNoteBibliography"/>
        <w:ind w:left="300" w:hanging="300"/>
        <w:rPr>
          <w:noProof/>
        </w:rPr>
      </w:pPr>
      <w:r w:rsidRPr="00F26762">
        <w:rPr>
          <w:noProof/>
        </w:rPr>
        <w:t xml:space="preserve">24. Y. Chen, et al., </w:t>
      </w:r>
      <w:r w:rsidRPr="00F26762">
        <w:rPr>
          <w:i/>
          <w:noProof/>
        </w:rPr>
        <w:t>The instructional design of integrative STEM curriculum: A pilot study in a robotics summer camp</w:t>
      </w:r>
      <w:r w:rsidRPr="00F26762">
        <w:rPr>
          <w:noProof/>
        </w:rPr>
        <w:t>, 2015 International Conference on Interactive Collaborative Learning (ICL), 2015, pp. 871-875.DOI: 10.1109/ICL.2015.7318142.</w:t>
      </w:r>
    </w:p>
    <w:p w14:paraId="519AE125" w14:textId="77777777" w:rsidR="00DD1A47" w:rsidRPr="00F26762" w:rsidRDefault="00DD1A47" w:rsidP="00DD1A47">
      <w:pPr>
        <w:pStyle w:val="EndNoteBibliography"/>
        <w:ind w:left="300" w:hanging="300"/>
        <w:rPr>
          <w:noProof/>
        </w:rPr>
      </w:pPr>
      <w:r w:rsidRPr="00F26762">
        <w:rPr>
          <w:noProof/>
        </w:rPr>
        <w:t xml:space="preserve">25. N. Z. Chesky and M. R. Wolfmeyer, </w:t>
      </w:r>
      <w:r w:rsidRPr="00F26762">
        <w:rPr>
          <w:i/>
          <w:noProof/>
        </w:rPr>
        <w:t>Philosophy of STEM Education: A Critical Investigation</w:t>
      </w:r>
      <w:r w:rsidRPr="00F26762">
        <w:rPr>
          <w:noProof/>
        </w:rPr>
        <w:t xml:space="preserve">, Palgrave Macmillan US, 2015. </w:t>
      </w:r>
    </w:p>
    <w:p w14:paraId="3DBC1671" w14:textId="77777777" w:rsidR="00DD1A47" w:rsidRPr="00F26762" w:rsidRDefault="00DD1A47" w:rsidP="00DD1A47">
      <w:pPr>
        <w:pStyle w:val="EndNoteBibliography"/>
        <w:ind w:left="300" w:hanging="300"/>
        <w:rPr>
          <w:noProof/>
        </w:rPr>
      </w:pPr>
      <w:r w:rsidRPr="00F26762">
        <w:rPr>
          <w:noProof/>
        </w:rPr>
        <w:t xml:space="preserve">26. C. Chung, et al., </w:t>
      </w:r>
      <w:r w:rsidRPr="00F26762">
        <w:rPr>
          <w:i/>
          <w:noProof/>
        </w:rPr>
        <w:t>Robotics Festival and Competitions Designed for STEM+C Education</w:t>
      </w:r>
      <w:r w:rsidRPr="00F26762">
        <w:rPr>
          <w:noProof/>
        </w:rPr>
        <w:t xml:space="preserve">, Springer International Publishing, Cham, 2017. </w:t>
      </w:r>
    </w:p>
    <w:p w14:paraId="73B5CA42" w14:textId="77777777" w:rsidR="00DD1A47" w:rsidRPr="00F26762" w:rsidRDefault="00DD1A47" w:rsidP="00DD1A47">
      <w:pPr>
        <w:pStyle w:val="EndNoteBibliography"/>
        <w:ind w:left="300" w:hanging="300"/>
        <w:rPr>
          <w:noProof/>
        </w:rPr>
      </w:pPr>
      <w:r w:rsidRPr="00F26762">
        <w:rPr>
          <w:noProof/>
        </w:rPr>
        <w:t xml:space="preserve">27. M. Á. Conde, et al., </w:t>
      </w:r>
      <w:r w:rsidRPr="00F26762">
        <w:rPr>
          <w:i/>
          <w:noProof/>
        </w:rPr>
        <w:t>RoboSTEAM - A Challenge Based Learning Approach for integrating STEAM and develop Computational Thinking</w:t>
      </w:r>
      <w:r w:rsidRPr="00F26762">
        <w:rPr>
          <w:noProof/>
        </w:rPr>
        <w:t>, Proceedings of the Seventh International Conference on Technological Ecosystems for Enhancing Multiculturality, León, Spain, Association for Computing Machinery, 2019, pp. 24–30.DOI: 10.1145/3362789.3362893.</w:t>
      </w:r>
    </w:p>
    <w:p w14:paraId="201D44AF" w14:textId="77777777" w:rsidR="00DD1A47" w:rsidRPr="00F26762" w:rsidRDefault="00DD1A47" w:rsidP="00DD1A47">
      <w:pPr>
        <w:pStyle w:val="EndNoteBibliography"/>
        <w:ind w:left="300" w:hanging="300"/>
        <w:rPr>
          <w:noProof/>
        </w:rPr>
      </w:pPr>
      <w:r w:rsidRPr="00F26762">
        <w:rPr>
          <w:noProof/>
        </w:rPr>
        <w:t xml:space="preserve">28. M. Á. Conde, et al., 2020, Dataset for systematic mapping literature about STEAM through Challenge-Based Learning, Robotics and Physical Devices, Publisher, Zenodo, 1.0,DOI: </w:t>
      </w:r>
      <w:hyperlink r:id="rId25" w:history="1">
        <w:r w:rsidRPr="00F26762">
          <w:rPr>
            <w:rStyle w:val="Hipervnculo"/>
            <w:noProof/>
          </w:rPr>
          <w:t>http://doi.org/10.5281/zenodo.4048086</w:t>
        </w:r>
      </w:hyperlink>
      <w:r w:rsidRPr="00F26762">
        <w:rPr>
          <w:noProof/>
        </w:rPr>
        <w:t xml:space="preserve">. </w:t>
      </w:r>
    </w:p>
    <w:p w14:paraId="1DE0A70C" w14:textId="77777777" w:rsidR="00DD1A47" w:rsidRPr="00F26762" w:rsidRDefault="00DD1A47" w:rsidP="00DD1A47">
      <w:pPr>
        <w:pStyle w:val="EndNoteBibliography"/>
        <w:ind w:left="300" w:hanging="300"/>
        <w:rPr>
          <w:noProof/>
        </w:rPr>
      </w:pPr>
      <w:r w:rsidRPr="00F26762">
        <w:rPr>
          <w:noProof/>
        </w:rPr>
        <w:t xml:space="preserve">29. M. Á. Conde, et al., </w:t>
      </w:r>
      <w:r w:rsidRPr="00F26762">
        <w:rPr>
          <w:i/>
          <w:noProof/>
        </w:rPr>
        <w:t>Exchanging Challenge Based Learning Experiences in the Context of RoboSTEAM Erasmus+ Project</w:t>
      </w:r>
      <w:r w:rsidRPr="00F26762">
        <w:rPr>
          <w:noProof/>
        </w:rPr>
        <w:t>, 7th International Conference, LCT 2020, Held as Part of the 22nd HCI International Conference, HCII 2020, Copenhagen, Denmark, Cham, Switzerland: Springer Nature, 2020, pp. 442-455.DOI: 10.1007/978-3-030-50513-4_33.</w:t>
      </w:r>
    </w:p>
    <w:p w14:paraId="4E75370C" w14:textId="77777777" w:rsidR="00DD1A47" w:rsidRPr="00F26762" w:rsidRDefault="00DD1A47" w:rsidP="00DD1A47">
      <w:pPr>
        <w:pStyle w:val="EndNoteBibliography"/>
        <w:ind w:left="300" w:hanging="300"/>
        <w:rPr>
          <w:noProof/>
        </w:rPr>
      </w:pPr>
      <w:r w:rsidRPr="00F26762">
        <w:rPr>
          <w:noProof/>
        </w:rPr>
        <w:t xml:space="preserve">30. A. Connors-Kellgren, et al.: </w:t>
      </w:r>
      <w:r w:rsidRPr="00F26762">
        <w:rPr>
          <w:i/>
          <w:noProof/>
        </w:rPr>
        <w:t>Innovations and Challenges in Project-Based STEM Education: Lessons from ITEST</w:t>
      </w:r>
      <w:r w:rsidRPr="00F26762">
        <w:rPr>
          <w:noProof/>
        </w:rPr>
        <w:t xml:space="preserve">, Journal of Science Education and Technology, </w:t>
      </w:r>
      <w:r w:rsidRPr="00F26762">
        <w:rPr>
          <w:b/>
          <w:noProof/>
        </w:rPr>
        <w:t>25</w:t>
      </w:r>
      <w:r w:rsidRPr="00F26762">
        <w:rPr>
          <w:noProof/>
        </w:rPr>
        <w:t xml:space="preserve"> (2016), no. 6, 825-832. DOI: 10.1007/s10956-016-9658-9.</w:t>
      </w:r>
    </w:p>
    <w:p w14:paraId="01CDB057" w14:textId="77777777" w:rsidR="00DD1A47" w:rsidRPr="00F26762" w:rsidRDefault="00DD1A47" w:rsidP="00DD1A47">
      <w:pPr>
        <w:pStyle w:val="EndNoteBibliography"/>
        <w:ind w:left="300" w:hanging="300"/>
        <w:rPr>
          <w:noProof/>
        </w:rPr>
      </w:pPr>
      <w:r w:rsidRPr="00F26762">
        <w:rPr>
          <w:noProof/>
        </w:rPr>
        <w:t xml:space="preserve">31. J. Cross, et al., </w:t>
      </w:r>
      <w:r w:rsidRPr="00F26762">
        <w:rPr>
          <w:i/>
          <w:noProof/>
        </w:rPr>
        <w:t>Engineering and Computational Thinking talent in middle school students: A framework for defining and recognizing student affinities</w:t>
      </w:r>
      <w:r w:rsidRPr="00F26762">
        <w:rPr>
          <w:noProof/>
        </w:rPr>
        <w:t>, 2016 IEEE Frontiers in Education Conference (FIE), Eire, PA, USA, IEEE, 2016, pp. 1-9.DOI: 10.1109/FIE.2016.7757720.</w:t>
      </w:r>
    </w:p>
    <w:p w14:paraId="4AF29913" w14:textId="77777777" w:rsidR="00DD1A47" w:rsidRPr="00F26762" w:rsidRDefault="00DD1A47" w:rsidP="00DD1A47">
      <w:pPr>
        <w:pStyle w:val="EndNoteBibliography"/>
        <w:ind w:left="300" w:hanging="300"/>
        <w:rPr>
          <w:noProof/>
        </w:rPr>
      </w:pPr>
      <w:r w:rsidRPr="00F26762">
        <w:rPr>
          <w:noProof/>
        </w:rPr>
        <w:t xml:space="preserve">32. N. DeJarnette: </w:t>
      </w:r>
      <w:r w:rsidRPr="00F26762">
        <w:rPr>
          <w:i/>
          <w:noProof/>
        </w:rPr>
        <w:t>America's children: Providing early exposure to STEM (science, technology, engineering and math) initiatives</w:t>
      </w:r>
      <w:r w:rsidRPr="00F26762">
        <w:rPr>
          <w:noProof/>
        </w:rPr>
        <w:t xml:space="preserve">, Education, </w:t>
      </w:r>
      <w:r w:rsidRPr="00F26762">
        <w:rPr>
          <w:b/>
          <w:noProof/>
        </w:rPr>
        <w:t>133</w:t>
      </w:r>
      <w:r w:rsidRPr="00F26762">
        <w:rPr>
          <w:noProof/>
        </w:rPr>
        <w:t xml:space="preserve"> (2012), no. 1, 77-84. </w:t>
      </w:r>
    </w:p>
    <w:p w14:paraId="57E752D5" w14:textId="77777777" w:rsidR="00DD1A47" w:rsidRPr="00F26762" w:rsidRDefault="00DD1A47" w:rsidP="00DD1A47">
      <w:pPr>
        <w:pStyle w:val="EndNoteBibliography"/>
        <w:ind w:left="300" w:hanging="300"/>
        <w:rPr>
          <w:noProof/>
        </w:rPr>
      </w:pPr>
      <w:r w:rsidRPr="00F26762">
        <w:rPr>
          <w:noProof/>
        </w:rPr>
        <w:t xml:space="preserve">33. S. Do-Lenh, et al., </w:t>
      </w:r>
      <w:r w:rsidRPr="00F26762">
        <w:rPr>
          <w:i/>
          <w:noProof/>
        </w:rPr>
        <w:t>Task performance vs. learning outcomes: a study of a tangible user interface in the classroom</w:t>
      </w:r>
      <w:r w:rsidRPr="00F26762">
        <w:rPr>
          <w:noProof/>
        </w:rPr>
        <w:t>, European conference on technology enhanced learning (ECTEL), Barcelona, Spain, Springer, 2010, pp. 78-92.DOI: 10.1007/978-3-642-16020-2_6.</w:t>
      </w:r>
    </w:p>
    <w:p w14:paraId="6061998E" w14:textId="77777777" w:rsidR="00DD1A47" w:rsidRPr="00F26762" w:rsidRDefault="00DD1A47" w:rsidP="00DD1A47">
      <w:pPr>
        <w:pStyle w:val="EndNoteBibliography"/>
        <w:ind w:left="300" w:hanging="300"/>
        <w:rPr>
          <w:noProof/>
        </w:rPr>
      </w:pPr>
      <w:r w:rsidRPr="00F26762">
        <w:rPr>
          <w:noProof/>
        </w:rPr>
        <w:t xml:space="preserve">34. B. L. Dorie, et al., </w:t>
      </w:r>
      <w:r w:rsidRPr="00F26762">
        <w:rPr>
          <w:i/>
          <w:noProof/>
        </w:rPr>
        <w:t>Capturing the design thinking of young children interacting with a parent</w:t>
      </w:r>
      <w:r w:rsidRPr="00F26762">
        <w:rPr>
          <w:noProof/>
        </w:rPr>
        <w:t>, 121st ASEE Annual Conference &amp; Exposition, Indianápolis, US, American Society for Engineering Education, 2014.</w:t>
      </w:r>
    </w:p>
    <w:p w14:paraId="1B4CD72C" w14:textId="77777777" w:rsidR="00DD1A47" w:rsidRPr="00F26762" w:rsidRDefault="00DD1A47" w:rsidP="00DD1A47">
      <w:pPr>
        <w:pStyle w:val="EndNoteBibliography"/>
        <w:ind w:left="300" w:hanging="300"/>
        <w:rPr>
          <w:noProof/>
        </w:rPr>
      </w:pPr>
      <w:r w:rsidRPr="00F26762">
        <w:rPr>
          <w:noProof/>
        </w:rPr>
        <w:t xml:space="preserve">35. J. T. Doswell and P. H. Mosley, </w:t>
      </w:r>
      <w:r w:rsidRPr="00F26762">
        <w:rPr>
          <w:i/>
          <w:noProof/>
        </w:rPr>
        <w:t>Robotics in mixed-reality training simulations: augmenting STEM learning</w:t>
      </w:r>
      <w:r w:rsidRPr="00F26762">
        <w:rPr>
          <w:noProof/>
        </w:rPr>
        <w:t>, Sixth IEEE International Conference on Advanced Learning Technologies (ICALT'06), Kerkrade, Netherlands, IEEE, 2006, pp. 864-868.DOI: 10.1109/ICALT.2006.1652579.</w:t>
      </w:r>
    </w:p>
    <w:p w14:paraId="6DE76CC0" w14:textId="77777777" w:rsidR="00DD1A47" w:rsidRPr="00F26762" w:rsidRDefault="00DD1A47" w:rsidP="00DD1A47">
      <w:pPr>
        <w:pStyle w:val="EndNoteBibliography"/>
        <w:ind w:left="300" w:hanging="300"/>
        <w:rPr>
          <w:noProof/>
        </w:rPr>
      </w:pPr>
      <w:r w:rsidRPr="00F26762">
        <w:rPr>
          <w:noProof/>
        </w:rPr>
        <w:t xml:space="preserve">36. A. Eguchi, </w:t>
      </w:r>
      <w:r w:rsidRPr="00F26762">
        <w:rPr>
          <w:i/>
          <w:noProof/>
        </w:rPr>
        <w:t>Educational robotics to promote 21 st century skills and technological understanding among underprivileged undergraduate students</w:t>
      </w:r>
      <w:r w:rsidRPr="00F26762">
        <w:rPr>
          <w:noProof/>
        </w:rPr>
        <w:t>, 2015 IEEE Integrated STEM Education Conference, Princeton, NJ, USA, IEEE, 2015, pp. 76-82.DOI: 10.1109/ISECon.2015.7119949.</w:t>
      </w:r>
    </w:p>
    <w:p w14:paraId="624403AD" w14:textId="77777777" w:rsidR="00DD1A47" w:rsidRPr="00F26762" w:rsidRDefault="00DD1A47" w:rsidP="00DD1A47">
      <w:pPr>
        <w:pStyle w:val="EndNoteBibliography"/>
        <w:ind w:left="300" w:hanging="300"/>
        <w:rPr>
          <w:noProof/>
        </w:rPr>
      </w:pPr>
      <w:r w:rsidRPr="00F26762">
        <w:rPr>
          <w:noProof/>
        </w:rPr>
        <w:t xml:space="preserve">37. A. Eguchi: </w:t>
      </w:r>
      <w:r w:rsidRPr="00F26762">
        <w:rPr>
          <w:i/>
          <w:noProof/>
        </w:rPr>
        <w:t>RoboCupJunior for promoting STEM education, 21st century skills, and technological advancement through robotics competition</w:t>
      </w:r>
      <w:r w:rsidRPr="00F26762">
        <w:rPr>
          <w:noProof/>
        </w:rPr>
        <w:t xml:space="preserve">, Robotics and Autonomous Systems, </w:t>
      </w:r>
      <w:r w:rsidRPr="00F26762">
        <w:rPr>
          <w:b/>
          <w:noProof/>
        </w:rPr>
        <w:t>75</w:t>
      </w:r>
      <w:r w:rsidRPr="00F26762">
        <w:rPr>
          <w:noProof/>
        </w:rPr>
        <w:t xml:space="preserve"> (2016), 692-699. DOI: 10.1016/j.robot.2015.05.013.</w:t>
      </w:r>
    </w:p>
    <w:p w14:paraId="664DDC7C" w14:textId="77777777" w:rsidR="00DD1A47" w:rsidRPr="00F26762" w:rsidRDefault="00DD1A47" w:rsidP="00DD1A47">
      <w:pPr>
        <w:pStyle w:val="EndNoteBibliography"/>
        <w:ind w:left="300" w:hanging="300"/>
        <w:rPr>
          <w:noProof/>
        </w:rPr>
      </w:pPr>
      <w:r w:rsidRPr="00F26762">
        <w:rPr>
          <w:noProof/>
        </w:rPr>
        <w:t xml:space="preserve">38. B. Elmore, </w:t>
      </w:r>
      <w:r w:rsidRPr="00F26762">
        <w:rPr>
          <w:i/>
          <w:noProof/>
        </w:rPr>
        <w:t>Conducting project-based learning with a large chemical engineering freshman cohort using LEGO NXT robotics</w:t>
      </w:r>
      <w:r w:rsidRPr="00F26762">
        <w:rPr>
          <w:noProof/>
        </w:rPr>
        <w:t>, 121st ASEE Annual Conference &amp; Exposition, Indianapolis, American Society for Engineering Education, 2014.</w:t>
      </w:r>
    </w:p>
    <w:p w14:paraId="54107CAD" w14:textId="77777777" w:rsidR="00DD1A47" w:rsidRPr="00F26762" w:rsidRDefault="00DD1A47" w:rsidP="00DD1A47">
      <w:pPr>
        <w:pStyle w:val="EndNoteBibliography"/>
        <w:ind w:left="300" w:hanging="300"/>
        <w:rPr>
          <w:noProof/>
        </w:rPr>
      </w:pPr>
      <w:r w:rsidRPr="00F26762">
        <w:rPr>
          <w:noProof/>
        </w:rPr>
        <w:lastRenderedPageBreak/>
        <w:t xml:space="preserve">39. L. D. English: </w:t>
      </w:r>
      <w:r w:rsidRPr="00F26762">
        <w:rPr>
          <w:i/>
          <w:noProof/>
        </w:rPr>
        <w:t>Advancing Elementary and Middle School STEM Education</w:t>
      </w:r>
      <w:r w:rsidRPr="00F26762">
        <w:rPr>
          <w:noProof/>
        </w:rPr>
        <w:t xml:space="preserve">, International Journal of Science and Mathematics Education, </w:t>
      </w:r>
      <w:r w:rsidRPr="00F26762">
        <w:rPr>
          <w:b/>
          <w:noProof/>
        </w:rPr>
        <w:t>15</w:t>
      </w:r>
      <w:r w:rsidRPr="00F26762">
        <w:rPr>
          <w:noProof/>
        </w:rPr>
        <w:t xml:space="preserve"> (2017), no. 1, 5-24. DOI: 10.1007/s10763-017-9802-x.</w:t>
      </w:r>
    </w:p>
    <w:p w14:paraId="178BEDD0" w14:textId="77777777" w:rsidR="00DD1A47" w:rsidRPr="00F26762" w:rsidRDefault="00DD1A47" w:rsidP="00DD1A47">
      <w:pPr>
        <w:pStyle w:val="EndNoteBibliography"/>
        <w:ind w:left="300" w:hanging="300"/>
        <w:rPr>
          <w:noProof/>
        </w:rPr>
      </w:pPr>
      <w:r w:rsidRPr="00F26762">
        <w:rPr>
          <w:noProof/>
        </w:rPr>
        <w:t xml:space="preserve">40. European-Comission, </w:t>
      </w:r>
      <w:r w:rsidRPr="00F26762">
        <w:rPr>
          <w:i/>
          <w:noProof/>
        </w:rPr>
        <w:t>RoboSTEAM Project Description</w:t>
      </w:r>
      <w:r w:rsidRPr="00F26762">
        <w:rPr>
          <w:noProof/>
        </w:rPr>
        <w:t xml:space="preserve">, available at </w:t>
      </w:r>
      <w:hyperlink r:id="rId26" w:anchor="project/2018-1-ES01-KA201-050939" w:history="1">
        <w:r w:rsidRPr="00F26762">
          <w:rPr>
            <w:rStyle w:val="Hipervnculo"/>
            <w:noProof/>
          </w:rPr>
          <w:t>https://ec.europa.eu/programmes/erasmus-plus/projects/eplus-project-details/#project/2018-1-ES01-KA201-050939</w:t>
        </w:r>
      </w:hyperlink>
      <w:r w:rsidRPr="00F26762">
        <w:rPr>
          <w:noProof/>
        </w:rPr>
        <w:t>, 2019.</w:t>
      </w:r>
    </w:p>
    <w:p w14:paraId="6E2F0CCA" w14:textId="77777777" w:rsidR="00DD1A47" w:rsidRPr="00F26762" w:rsidRDefault="00DD1A47" w:rsidP="00DD1A47">
      <w:pPr>
        <w:pStyle w:val="EndNoteBibliography"/>
        <w:ind w:left="300" w:hanging="300"/>
        <w:rPr>
          <w:noProof/>
        </w:rPr>
      </w:pPr>
      <w:r w:rsidRPr="00F26762">
        <w:rPr>
          <w:noProof/>
        </w:rPr>
        <w:t xml:space="preserve">41. E. Exposito, </w:t>
      </w:r>
      <w:r w:rsidRPr="00F26762">
        <w:rPr>
          <w:i/>
          <w:noProof/>
        </w:rPr>
        <w:t>yPBL methodology: A problem-based learning method applied to software engineering</w:t>
      </w:r>
      <w:r w:rsidRPr="00F26762">
        <w:rPr>
          <w:noProof/>
        </w:rPr>
        <w:t>, IEEE EDUCON 2010 Conference, Amman, Jordan, IEEE, 2010, pp. 1817-1823.DOI: 10.1109/EDUCON.2010.5492424.</w:t>
      </w:r>
    </w:p>
    <w:p w14:paraId="1E0AA57C" w14:textId="77777777" w:rsidR="00DD1A47" w:rsidRPr="00F26762" w:rsidRDefault="00DD1A47" w:rsidP="00DD1A47">
      <w:pPr>
        <w:pStyle w:val="EndNoteBibliography"/>
        <w:ind w:left="300" w:hanging="300"/>
        <w:rPr>
          <w:noProof/>
        </w:rPr>
      </w:pPr>
      <w:r w:rsidRPr="00F26762">
        <w:rPr>
          <w:noProof/>
        </w:rPr>
        <w:t xml:space="preserve">42. R. Feldhausen, et al., </w:t>
      </w:r>
      <w:r w:rsidRPr="00F26762">
        <w:rPr>
          <w:i/>
          <w:noProof/>
        </w:rPr>
        <w:t>Increasing Student Self-Efficacy in Computational Thinking via STEM Outreach Programs</w:t>
      </w:r>
      <w:r w:rsidRPr="00F26762">
        <w:rPr>
          <w:noProof/>
        </w:rPr>
        <w:t>, Proceedings of the 49th ACM Technical Symposium on Computer Science Education, Baltimore, Maryland, USA, ACM, 2018, pp. 302-307.DOI: 10.1145/3159450.3159593.</w:t>
      </w:r>
    </w:p>
    <w:p w14:paraId="197B4284" w14:textId="77777777" w:rsidR="00DD1A47" w:rsidRPr="00F26762" w:rsidRDefault="00DD1A47" w:rsidP="00DD1A47">
      <w:pPr>
        <w:pStyle w:val="EndNoteBibliography"/>
        <w:ind w:left="300" w:hanging="300"/>
        <w:rPr>
          <w:noProof/>
        </w:rPr>
      </w:pPr>
      <w:r w:rsidRPr="00F26762">
        <w:rPr>
          <w:noProof/>
        </w:rPr>
        <w:t xml:space="preserve">43. C. Ferrada-Ferrada, et al.: </w:t>
      </w:r>
      <w:r w:rsidRPr="00F26762">
        <w:rPr>
          <w:i/>
          <w:noProof/>
        </w:rPr>
        <w:t>Robotics from STEM areas in Primary School: a Systematic Review</w:t>
      </w:r>
      <w:r w:rsidRPr="00F26762">
        <w:rPr>
          <w:noProof/>
        </w:rPr>
        <w:t xml:space="preserve">, Education in the Knowledge Society, </w:t>
      </w:r>
      <w:r w:rsidRPr="00F26762">
        <w:rPr>
          <w:b/>
          <w:noProof/>
        </w:rPr>
        <w:t>21</w:t>
      </w:r>
      <w:r w:rsidRPr="00F26762">
        <w:rPr>
          <w:noProof/>
        </w:rPr>
        <w:t xml:space="preserve"> (2020), no. 22. DOI: 10.14201/eks.22036.</w:t>
      </w:r>
    </w:p>
    <w:p w14:paraId="28B38BD6" w14:textId="77777777" w:rsidR="00DD1A47" w:rsidRPr="00F26762" w:rsidRDefault="00DD1A47" w:rsidP="00DD1A47">
      <w:pPr>
        <w:pStyle w:val="EndNoteBibliography"/>
        <w:ind w:left="300" w:hanging="300"/>
        <w:rPr>
          <w:noProof/>
        </w:rPr>
      </w:pPr>
      <w:r w:rsidRPr="00F26762">
        <w:rPr>
          <w:noProof/>
        </w:rPr>
        <w:t xml:space="preserve">44. D. A. Fields, et al., </w:t>
      </w:r>
      <w:r w:rsidRPr="00F26762">
        <w:rPr>
          <w:i/>
          <w:noProof/>
        </w:rPr>
        <w:t>Teaching Practices for Making E-Textiles in High School Computing Classrooms</w:t>
      </w:r>
      <w:r w:rsidRPr="00F26762">
        <w:rPr>
          <w:noProof/>
        </w:rPr>
        <w:t>, Proceedings of the 7th Annual Conference on Creativity and Fabrication in Education, Stanford, CA, USA, ACM, 2017, pp. 1-8.DOI: 10.1145/3141798.3141804.</w:t>
      </w:r>
    </w:p>
    <w:p w14:paraId="0B0847F8" w14:textId="77777777" w:rsidR="00DD1A47" w:rsidRPr="00F26762" w:rsidRDefault="00DD1A47" w:rsidP="00DD1A47">
      <w:pPr>
        <w:pStyle w:val="EndNoteBibliography"/>
        <w:ind w:left="300" w:hanging="300"/>
        <w:rPr>
          <w:noProof/>
        </w:rPr>
      </w:pPr>
      <w:r w:rsidRPr="00F26762">
        <w:rPr>
          <w:noProof/>
        </w:rPr>
        <w:t xml:space="preserve">45. F. J. García-Peñalvo, et al.: </w:t>
      </w:r>
      <w:r w:rsidRPr="00F26762">
        <w:rPr>
          <w:i/>
          <w:noProof/>
        </w:rPr>
        <w:t>Active learning experiences in Engineering Education</w:t>
      </w:r>
      <w:r w:rsidRPr="00F26762">
        <w:rPr>
          <w:noProof/>
        </w:rPr>
        <w:t xml:space="preserve">, International Journal of Engineering Education, </w:t>
      </w:r>
      <w:r w:rsidRPr="00F26762">
        <w:rPr>
          <w:b/>
          <w:noProof/>
        </w:rPr>
        <w:t>35</w:t>
      </w:r>
      <w:r w:rsidRPr="00F26762">
        <w:rPr>
          <w:noProof/>
        </w:rPr>
        <w:t xml:space="preserve"> (2019), no. 1, 305-309. </w:t>
      </w:r>
    </w:p>
    <w:p w14:paraId="57BDA38C" w14:textId="77777777" w:rsidR="00DD1A47" w:rsidRPr="00F26762" w:rsidRDefault="00DD1A47" w:rsidP="00DD1A47">
      <w:pPr>
        <w:pStyle w:val="EndNoteBibliography"/>
        <w:ind w:left="300" w:hanging="300"/>
        <w:rPr>
          <w:noProof/>
        </w:rPr>
      </w:pPr>
      <w:r w:rsidRPr="00F26762">
        <w:rPr>
          <w:noProof/>
        </w:rPr>
        <w:t xml:space="preserve">46. F. J. García-Peñalvo and A. J. Mendes: </w:t>
      </w:r>
      <w:r w:rsidRPr="00F26762">
        <w:rPr>
          <w:i/>
          <w:noProof/>
        </w:rPr>
        <w:t>Exploring the computational thinking effects in pre-university education</w:t>
      </w:r>
      <w:r w:rsidRPr="00F26762">
        <w:rPr>
          <w:noProof/>
        </w:rPr>
        <w:t xml:space="preserve">, Computers in Human Behavior, </w:t>
      </w:r>
      <w:r w:rsidRPr="00F26762">
        <w:rPr>
          <w:b/>
          <w:noProof/>
        </w:rPr>
        <w:t>80</w:t>
      </w:r>
      <w:r w:rsidRPr="00F26762">
        <w:rPr>
          <w:noProof/>
        </w:rPr>
        <w:t xml:space="preserve"> (2018), 407-411. DOI: 10.1016/j.chb.2017.12.005.</w:t>
      </w:r>
    </w:p>
    <w:p w14:paraId="21382361" w14:textId="77777777" w:rsidR="00DD1A47" w:rsidRPr="00F26762" w:rsidRDefault="00DD1A47" w:rsidP="00DD1A47">
      <w:pPr>
        <w:pStyle w:val="EndNoteBibliography"/>
        <w:ind w:left="300" w:hanging="300"/>
        <w:rPr>
          <w:noProof/>
        </w:rPr>
      </w:pPr>
      <w:r w:rsidRPr="00F26762">
        <w:rPr>
          <w:noProof/>
        </w:rPr>
        <w:t xml:space="preserve">47. F. J. García-Peñalvo, et al., </w:t>
      </w:r>
      <w:r w:rsidRPr="00F26762">
        <w:rPr>
          <w:i/>
          <w:noProof/>
        </w:rPr>
        <w:t>Introducing Coding and Computational Thinking in the Schools: The TACCLE 3 – Coding Project Experience</w:t>
      </w:r>
      <w:r w:rsidRPr="00F26762">
        <w:rPr>
          <w:noProof/>
        </w:rPr>
        <w:t xml:space="preserve">, Springer International Publishing, Cham, 2018. </w:t>
      </w:r>
    </w:p>
    <w:p w14:paraId="01B1FAD6" w14:textId="77777777" w:rsidR="00DD1A47" w:rsidRPr="00F26762" w:rsidRDefault="00DD1A47" w:rsidP="00DD1A47">
      <w:pPr>
        <w:pStyle w:val="EndNoteBibliography"/>
        <w:ind w:left="300" w:hanging="300"/>
        <w:rPr>
          <w:noProof/>
        </w:rPr>
      </w:pPr>
      <w:r w:rsidRPr="00F26762">
        <w:rPr>
          <w:noProof/>
        </w:rPr>
        <w:t xml:space="preserve">48. A. Gomoll, et al.: </w:t>
      </w:r>
      <w:r w:rsidRPr="00F26762">
        <w:rPr>
          <w:i/>
          <w:noProof/>
        </w:rPr>
        <w:t>Dragons, ladybugs, and softballs: Girls’ STEM engagement with human-centered robotics</w:t>
      </w:r>
      <w:r w:rsidRPr="00F26762">
        <w:rPr>
          <w:noProof/>
        </w:rPr>
        <w:t xml:space="preserve">, Journal of Science Education and Technology, </w:t>
      </w:r>
      <w:r w:rsidRPr="00F26762">
        <w:rPr>
          <w:b/>
          <w:noProof/>
        </w:rPr>
        <w:t>25</w:t>
      </w:r>
      <w:r w:rsidRPr="00F26762">
        <w:rPr>
          <w:noProof/>
        </w:rPr>
        <w:t xml:space="preserve"> (2016), no. 6, 899-914. </w:t>
      </w:r>
    </w:p>
    <w:p w14:paraId="23F098DE" w14:textId="77777777" w:rsidR="00DD1A47" w:rsidRPr="00F26762" w:rsidRDefault="00DD1A47" w:rsidP="00DD1A47">
      <w:pPr>
        <w:pStyle w:val="EndNoteBibliography"/>
        <w:ind w:left="300" w:hanging="300"/>
        <w:rPr>
          <w:noProof/>
        </w:rPr>
      </w:pPr>
      <w:r w:rsidRPr="00F26762">
        <w:rPr>
          <w:noProof/>
        </w:rPr>
        <w:t xml:space="preserve">49. A. Gomoll, et al.: </w:t>
      </w:r>
      <w:r w:rsidRPr="00F26762">
        <w:rPr>
          <w:i/>
          <w:noProof/>
        </w:rPr>
        <w:t>Between the Social and the Technical: Negotiation of Human-Centered Robotics Design in a Middle School Classroom</w:t>
      </w:r>
      <w:r w:rsidRPr="00F26762">
        <w:rPr>
          <w:noProof/>
        </w:rPr>
        <w:t xml:space="preserve">, International Journal of Social Robotics, </w:t>
      </w:r>
      <w:r w:rsidRPr="00F26762">
        <w:rPr>
          <w:b/>
          <w:noProof/>
        </w:rPr>
        <w:t>10</w:t>
      </w:r>
      <w:r w:rsidRPr="00F26762">
        <w:rPr>
          <w:noProof/>
        </w:rPr>
        <w:t xml:space="preserve"> (2018), no. 3, 309-324. DOI: 10.1007/s12369-017-0454-3.</w:t>
      </w:r>
    </w:p>
    <w:p w14:paraId="60254E2C" w14:textId="77777777" w:rsidR="00DD1A47" w:rsidRPr="00F26762" w:rsidRDefault="00DD1A47" w:rsidP="00DD1A47">
      <w:pPr>
        <w:pStyle w:val="EndNoteBibliography"/>
        <w:ind w:left="300" w:hanging="300"/>
        <w:rPr>
          <w:noProof/>
        </w:rPr>
      </w:pPr>
      <w:r w:rsidRPr="00F26762">
        <w:rPr>
          <w:noProof/>
        </w:rPr>
        <w:t xml:space="preserve">50. C. S. González-González: </w:t>
      </w:r>
      <w:r w:rsidRPr="00F26762">
        <w:rPr>
          <w:i/>
          <w:noProof/>
        </w:rPr>
        <w:t>State of the art in the teaching of computational thinking and programming in childhood education.</w:t>
      </w:r>
      <w:r w:rsidRPr="00F26762">
        <w:rPr>
          <w:noProof/>
        </w:rPr>
        <w:t xml:space="preserve">, Education in the Knowledge Society, </w:t>
      </w:r>
      <w:r w:rsidRPr="00F26762">
        <w:rPr>
          <w:b/>
          <w:noProof/>
        </w:rPr>
        <w:t>20</w:t>
      </w:r>
      <w:r w:rsidRPr="00F26762">
        <w:rPr>
          <w:noProof/>
        </w:rPr>
        <w:t xml:space="preserve"> (2019), no. 17. DOI: 0.14201/eks2019_20_a17.</w:t>
      </w:r>
    </w:p>
    <w:p w14:paraId="1234D071" w14:textId="77777777" w:rsidR="00DD1A47" w:rsidRPr="00F26762" w:rsidRDefault="00DD1A47" w:rsidP="00DD1A47">
      <w:pPr>
        <w:pStyle w:val="EndNoteBibliography"/>
        <w:ind w:left="300" w:hanging="300"/>
        <w:rPr>
          <w:noProof/>
        </w:rPr>
      </w:pPr>
      <w:r w:rsidRPr="00F26762">
        <w:rPr>
          <w:noProof/>
        </w:rPr>
        <w:t xml:space="preserve">51. J. Gorson, et al., </w:t>
      </w:r>
      <w:r w:rsidRPr="00F26762">
        <w:rPr>
          <w:i/>
          <w:noProof/>
        </w:rPr>
        <w:t>TunePad: Computational Thinking Through Sound Composition</w:t>
      </w:r>
      <w:r w:rsidRPr="00F26762">
        <w:rPr>
          <w:noProof/>
        </w:rPr>
        <w:t>, Proceedings of the 2017 Conference on Interaction Design and Children, Stanford, California, USA, ACM, 2017, pp. 484-489.DOI: 10.1145/3078072.3084313.</w:t>
      </w:r>
    </w:p>
    <w:p w14:paraId="0F2D4C74" w14:textId="77777777" w:rsidR="00DD1A47" w:rsidRPr="00F26762" w:rsidRDefault="00DD1A47" w:rsidP="00DD1A47">
      <w:pPr>
        <w:pStyle w:val="EndNoteBibliography"/>
        <w:ind w:left="300" w:hanging="300"/>
        <w:rPr>
          <w:noProof/>
        </w:rPr>
      </w:pPr>
      <w:r w:rsidRPr="00F26762">
        <w:rPr>
          <w:noProof/>
        </w:rPr>
        <w:t xml:space="preserve">52. K. Gucwa and H. H. Cheng, </w:t>
      </w:r>
      <w:r w:rsidRPr="00F26762">
        <w:rPr>
          <w:i/>
          <w:noProof/>
        </w:rPr>
        <w:t>RoboSim for integrated computing and STEM education</w:t>
      </w:r>
      <w:r w:rsidRPr="00F26762">
        <w:rPr>
          <w:noProof/>
        </w:rPr>
        <w:t>, 121st  ASEE Annual Conference &amp; Exposition, Indianapolis, American Society for Engineering Education, 2014, pp. 1-17.</w:t>
      </w:r>
    </w:p>
    <w:p w14:paraId="57DAC9F8" w14:textId="77777777" w:rsidR="00DD1A47" w:rsidRPr="00F26762" w:rsidRDefault="00DD1A47" w:rsidP="00DD1A47">
      <w:pPr>
        <w:pStyle w:val="EndNoteBibliography"/>
        <w:ind w:left="300" w:hanging="300"/>
        <w:rPr>
          <w:noProof/>
        </w:rPr>
      </w:pPr>
      <w:r w:rsidRPr="00F26762">
        <w:rPr>
          <w:noProof/>
        </w:rPr>
        <w:t xml:space="preserve">53. G. Gueudet: </w:t>
      </w:r>
      <w:r w:rsidRPr="00F26762">
        <w:rPr>
          <w:i/>
          <w:noProof/>
        </w:rPr>
        <w:t>Internet Resources: Designing and Critiquing Materials for Scientific Inquiry</w:t>
      </w:r>
      <w:r w:rsidRPr="00F26762">
        <w:rPr>
          <w:noProof/>
        </w:rPr>
        <w:t xml:space="preserve">, Encyclopedia of Science Education,  (2015), 539-542. </w:t>
      </w:r>
    </w:p>
    <w:p w14:paraId="7F830209" w14:textId="77777777" w:rsidR="00DD1A47" w:rsidRPr="00F26762" w:rsidRDefault="00DD1A47" w:rsidP="00DD1A47">
      <w:pPr>
        <w:pStyle w:val="EndNoteBibliography"/>
        <w:ind w:left="300" w:hanging="300"/>
        <w:rPr>
          <w:noProof/>
        </w:rPr>
      </w:pPr>
      <w:r w:rsidRPr="00F26762">
        <w:rPr>
          <w:noProof/>
        </w:rPr>
        <w:t xml:space="preserve">54. E. Hamner and J. Cross, </w:t>
      </w:r>
      <w:r w:rsidRPr="00F26762">
        <w:rPr>
          <w:i/>
          <w:noProof/>
        </w:rPr>
        <w:t>Arts &amp; Bots: Techniques for distributing a STEAM robotics program through K-12 classrooms</w:t>
      </w:r>
      <w:r w:rsidRPr="00F26762">
        <w:rPr>
          <w:noProof/>
        </w:rPr>
        <w:t>, 2013 IEEE Integrated STEM Education Conference (ISEC), Princeton, NJ, USA, IEEE, 2013, pp. 1-5.DOI: 10.1109/ISECon.2013.6525207.</w:t>
      </w:r>
    </w:p>
    <w:p w14:paraId="5FF21664" w14:textId="77777777" w:rsidR="00DD1A47" w:rsidRPr="00F26762" w:rsidRDefault="00DD1A47" w:rsidP="00DD1A47">
      <w:pPr>
        <w:pStyle w:val="EndNoteBibliography"/>
        <w:ind w:left="300" w:hanging="300"/>
        <w:rPr>
          <w:noProof/>
        </w:rPr>
      </w:pPr>
      <w:r w:rsidRPr="00F26762">
        <w:rPr>
          <w:noProof/>
        </w:rPr>
        <w:t xml:space="preserve">55. M. Hansen: </w:t>
      </w:r>
      <w:r w:rsidRPr="00F26762">
        <w:rPr>
          <w:i/>
          <w:noProof/>
        </w:rPr>
        <w:t>Characteristics of schools successful in STEM: Evidence from two states’ longitudinal data</w:t>
      </w:r>
      <w:r w:rsidRPr="00F26762">
        <w:rPr>
          <w:noProof/>
        </w:rPr>
        <w:t xml:space="preserve">, The Journal of Educational Research, </w:t>
      </w:r>
      <w:r w:rsidRPr="00F26762">
        <w:rPr>
          <w:b/>
          <w:noProof/>
        </w:rPr>
        <w:t>107</w:t>
      </w:r>
      <w:r w:rsidRPr="00F26762">
        <w:rPr>
          <w:noProof/>
        </w:rPr>
        <w:t xml:space="preserve"> (2014), no. 5, 374-391. </w:t>
      </w:r>
    </w:p>
    <w:p w14:paraId="6551F5BC" w14:textId="77777777" w:rsidR="00DD1A47" w:rsidRPr="00F26762" w:rsidRDefault="00DD1A47" w:rsidP="00DD1A47">
      <w:pPr>
        <w:pStyle w:val="EndNoteBibliography"/>
        <w:ind w:left="300" w:hanging="300"/>
        <w:rPr>
          <w:noProof/>
        </w:rPr>
      </w:pPr>
      <w:r w:rsidRPr="00F26762">
        <w:rPr>
          <w:noProof/>
        </w:rPr>
        <w:t xml:space="preserve">56. C. Hartigan and G. Hademenos: </w:t>
      </w:r>
      <w:r w:rsidRPr="00F26762">
        <w:rPr>
          <w:i/>
          <w:noProof/>
        </w:rPr>
        <w:t>Introducing ROAVEE: An Advanced STEM-Based Project in Aquatic Robotics</w:t>
      </w:r>
      <w:r w:rsidRPr="00F26762">
        <w:rPr>
          <w:noProof/>
        </w:rPr>
        <w:t xml:space="preserve">, The Physics Teacher, </w:t>
      </w:r>
      <w:r w:rsidRPr="00F26762">
        <w:rPr>
          <w:b/>
          <w:noProof/>
        </w:rPr>
        <w:t>57</w:t>
      </w:r>
      <w:r w:rsidRPr="00F26762">
        <w:rPr>
          <w:noProof/>
        </w:rPr>
        <w:t xml:space="preserve"> (2019), no. 1, 17-20. </w:t>
      </w:r>
    </w:p>
    <w:p w14:paraId="144D0D5C" w14:textId="77777777" w:rsidR="00DD1A47" w:rsidRPr="00F26762" w:rsidRDefault="00DD1A47" w:rsidP="00DD1A47">
      <w:pPr>
        <w:pStyle w:val="EndNoteBibliography"/>
        <w:ind w:left="300" w:hanging="300"/>
        <w:rPr>
          <w:noProof/>
        </w:rPr>
      </w:pPr>
      <w:r w:rsidRPr="00F26762">
        <w:rPr>
          <w:noProof/>
        </w:rPr>
        <w:t xml:space="preserve">57. L. Hoffmann, et al., </w:t>
      </w:r>
      <w:r w:rsidRPr="00F26762">
        <w:rPr>
          <w:i/>
          <w:noProof/>
        </w:rPr>
        <w:t>Assistive Technologies Summer School: STEM-subjects and robotics</w:t>
      </w:r>
      <w:r w:rsidRPr="00F26762">
        <w:rPr>
          <w:noProof/>
        </w:rPr>
        <w:t>, 2013 International Conference on Advanced ICT and Education (ICAICTE-13), Hainan, China, Atlantis Press, 2013, pp. 296-299.DOI: 10.2991/icaicte.2013.62.</w:t>
      </w:r>
    </w:p>
    <w:p w14:paraId="6B0630A6" w14:textId="77777777" w:rsidR="00DD1A47" w:rsidRPr="00F26762" w:rsidRDefault="00DD1A47" w:rsidP="00DD1A47">
      <w:pPr>
        <w:pStyle w:val="EndNoteBibliography"/>
        <w:ind w:left="300" w:hanging="300"/>
        <w:rPr>
          <w:noProof/>
        </w:rPr>
      </w:pPr>
      <w:r w:rsidRPr="00F26762">
        <w:rPr>
          <w:noProof/>
        </w:rPr>
        <w:t xml:space="preserve">58. S. Hutamarn, et al., </w:t>
      </w:r>
      <w:r w:rsidRPr="00F26762">
        <w:rPr>
          <w:i/>
          <w:noProof/>
        </w:rPr>
        <w:t>A stem robotics workshop to promote computational thinking process of pre-engineering students in thailand: Stemrobot</w:t>
      </w:r>
      <w:r w:rsidRPr="00F26762">
        <w:rPr>
          <w:noProof/>
        </w:rPr>
        <w:t>, The 25th International Conference on Computers in Education, Christchurch, New Zealand, Asia-Pacific Society for Computers in Education, 2017, pp. 514-522.</w:t>
      </w:r>
    </w:p>
    <w:p w14:paraId="67855347" w14:textId="77777777" w:rsidR="00DD1A47" w:rsidRPr="00F26762" w:rsidRDefault="00DD1A47" w:rsidP="00DD1A47">
      <w:pPr>
        <w:pStyle w:val="EndNoteBibliography"/>
        <w:ind w:left="300" w:hanging="300"/>
        <w:rPr>
          <w:noProof/>
        </w:rPr>
      </w:pPr>
      <w:r w:rsidRPr="00F26762">
        <w:rPr>
          <w:noProof/>
        </w:rPr>
        <w:t xml:space="preserve">59. inGenious, </w:t>
      </w:r>
      <w:r w:rsidRPr="00F26762">
        <w:rPr>
          <w:i/>
          <w:noProof/>
        </w:rPr>
        <w:t>Shaping the future of maths and science education</w:t>
      </w:r>
      <w:r w:rsidRPr="00F26762">
        <w:rPr>
          <w:noProof/>
        </w:rPr>
        <w:t xml:space="preserve">, available at </w:t>
      </w:r>
      <w:hyperlink r:id="rId27" w:history="1">
        <w:r w:rsidRPr="00F26762">
          <w:rPr>
            <w:rStyle w:val="Hipervnculo"/>
            <w:noProof/>
          </w:rPr>
          <w:t>http://www.ingenious-science.eu/</w:t>
        </w:r>
      </w:hyperlink>
      <w:r w:rsidRPr="00F26762">
        <w:rPr>
          <w:noProof/>
        </w:rPr>
        <w:t>, 2014.</w:t>
      </w:r>
    </w:p>
    <w:p w14:paraId="00D8B81E" w14:textId="77777777" w:rsidR="00DD1A47" w:rsidRPr="00F26762" w:rsidRDefault="00DD1A47" w:rsidP="00DD1A47">
      <w:pPr>
        <w:pStyle w:val="EndNoteBibliography"/>
        <w:ind w:left="300" w:hanging="300"/>
        <w:rPr>
          <w:noProof/>
        </w:rPr>
      </w:pPr>
      <w:r w:rsidRPr="00F26762">
        <w:rPr>
          <w:noProof/>
        </w:rPr>
        <w:t xml:space="preserve">60. L. Johnson and S. Adams, Challenge Based Learning: The Report from the Implementation Project, Austin, Texas, 2011. </w:t>
      </w:r>
    </w:p>
    <w:p w14:paraId="151C0AE7" w14:textId="77777777" w:rsidR="00DD1A47" w:rsidRPr="00F26762" w:rsidRDefault="00DD1A47" w:rsidP="00DD1A47">
      <w:pPr>
        <w:pStyle w:val="EndNoteBibliography"/>
        <w:ind w:left="300" w:hanging="300"/>
        <w:rPr>
          <w:noProof/>
        </w:rPr>
      </w:pPr>
      <w:r w:rsidRPr="00F26762">
        <w:rPr>
          <w:noProof/>
        </w:rPr>
        <w:t xml:space="preserve">61. S. Karaman, et al., </w:t>
      </w:r>
      <w:r w:rsidRPr="00F26762">
        <w:rPr>
          <w:i/>
          <w:noProof/>
        </w:rPr>
        <w:t>Project-based, collaborative, algorithmic robotics for high school students: Programming self-driving race cars at MIT</w:t>
      </w:r>
      <w:r w:rsidRPr="00F26762">
        <w:rPr>
          <w:noProof/>
        </w:rPr>
        <w:t>, 2017 IEEE Integrated STEM Education Conference (ISEC), Princeton, NJ, US, IEEE, 2017, pp. 195-203.DOI: 10.1109/ISECon.2017.7910242.</w:t>
      </w:r>
    </w:p>
    <w:p w14:paraId="6FDAF5A4" w14:textId="77777777" w:rsidR="00DD1A47" w:rsidRPr="00F26762" w:rsidRDefault="00DD1A47" w:rsidP="00DD1A47">
      <w:pPr>
        <w:pStyle w:val="EndNoteBibliography"/>
        <w:ind w:left="300" w:hanging="300"/>
        <w:rPr>
          <w:noProof/>
        </w:rPr>
      </w:pPr>
      <w:r w:rsidRPr="00F26762">
        <w:rPr>
          <w:noProof/>
        </w:rPr>
        <w:t xml:space="preserve">62. W. H. Kilpatrick, </w:t>
      </w:r>
      <w:r w:rsidRPr="00F26762">
        <w:rPr>
          <w:i/>
          <w:noProof/>
        </w:rPr>
        <w:t>The Project Method</w:t>
      </w:r>
      <w:r w:rsidRPr="00F26762">
        <w:rPr>
          <w:noProof/>
        </w:rPr>
        <w:t xml:space="preserve">, Teachers College, Columbia University, New York, USA, 1918. </w:t>
      </w:r>
    </w:p>
    <w:p w14:paraId="3E0E82FC" w14:textId="77777777" w:rsidR="00DD1A47" w:rsidRPr="00F26762" w:rsidRDefault="00DD1A47" w:rsidP="00DD1A47">
      <w:pPr>
        <w:pStyle w:val="EndNoteBibliography"/>
        <w:ind w:left="300" w:hanging="300"/>
        <w:rPr>
          <w:noProof/>
        </w:rPr>
      </w:pPr>
      <w:r w:rsidRPr="00F26762">
        <w:rPr>
          <w:noProof/>
        </w:rPr>
        <w:t xml:space="preserve">63. C. Kim, et al.: </w:t>
      </w:r>
      <w:r w:rsidRPr="00F26762">
        <w:rPr>
          <w:i/>
          <w:noProof/>
        </w:rPr>
        <w:t>Debugging during block-based programming</w:t>
      </w:r>
      <w:r w:rsidRPr="00F26762">
        <w:rPr>
          <w:noProof/>
        </w:rPr>
        <w:t xml:space="preserve">, Instr Sci, </w:t>
      </w:r>
      <w:r w:rsidRPr="00F26762">
        <w:rPr>
          <w:b/>
          <w:noProof/>
        </w:rPr>
        <w:t>46</w:t>
      </w:r>
      <w:r w:rsidRPr="00F26762">
        <w:rPr>
          <w:noProof/>
        </w:rPr>
        <w:t xml:space="preserve"> (2018), no. 5, 767-787. DOI: 10.1007/s11251-018-9453-5.</w:t>
      </w:r>
    </w:p>
    <w:p w14:paraId="4DC3DD14" w14:textId="77777777" w:rsidR="00DD1A47" w:rsidRPr="00F26762" w:rsidRDefault="00DD1A47" w:rsidP="00DD1A47">
      <w:pPr>
        <w:pStyle w:val="EndNoteBibliography"/>
        <w:ind w:left="300" w:hanging="300"/>
        <w:rPr>
          <w:noProof/>
        </w:rPr>
      </w:pPr>
      <w:r w:rsidRPr="00F26762">
        <w:rPr>
          <w:noProof/>
        </w:rPr>
        <w:t xml:space="preserve">64. H.-C. Kuo, et al.: </w:t>
      </w:r>
      <w:r w:rsidRPr="00F26762">
        <w:rPr>
          <w:i/>
          <w:noProof/>
        </w:rPr>
        <w:t>Promoting college student’s learning motivation and creativity through a STEM interdisciplinary PBL human-computer interaction system design and development course</w:t>
      </w:r>
      <w:r w:rsidRPr="00F26762">
        <w:rPr>
          <w:noProof/>
        </w:rPr>
        <w:t xml:space="preserve">, Thinking Skills and Creativity, </w:t>
      </w:r>
      <w:r w:rsidRPr="00F26762">
        <w:rPr>
          <w:b/>
          <w:noProof/>
        </w:rPr>
        <w:t>31</w:t>
      </w:r>
      <w:r w:rsidRPr="00F26762">
        <w:rPr>
          <w:noProof/>
        </w:rPr>
        <w:t xml:space="preserve"> (2019), 1-10. DOI: 10.1016/j.tsc.2018.09.001.</w:t>
      </w:r>
    </w:p>
    <w:p w14:paraId="6E0538CE" w14:textId="77777777" w:rsidR="00DD1A47" w:rsidRPr="00F26762" w:rsidRDefault="00DD1A47" w:rsidP="00DD1A47">
      <w:pPr>
        <w:pStyle w:val="EndNoteBibliography"/>
        <w:ind w:left="300" w:hanging="300"/>
        <w:rPr>
          <w:noProof/>
        </w:rPr>
      </w:pPr>
      <w:r w:rsidRPr="00F26762">
        <w:rPr>
          <w:noProof/>
        </w:rPr>
        <w:t xml:space="preserve">65. C. LaPlante, et al., </w:t>
      </w:r>
      <w:r w:rsidRPr="00F26762">
        <w:rPr>
          <w:i/>
          <w:noProof/>
        </w:rPr>
        <w:t>PlayScope: augmented microscopy as a tool to increase STEM engagement</w:t>
      </w:r>
      <w:r w:rsidRPr="00F26762">
        <w:rPr>
          <w:noProof/>
        </w:rPr>
        <w:t>, Proceedings of the 12th International Conference on the Foundations of Digital Games, Hyannis, Massachusetts, ACM, 2017, pp. 1-4.DOI: 10.1145/3102071.3116223.</w:t>
      </w:r>
    </w:p>
    <w:p w14:paraId="5961304B" w14:textId="77777777" w:rsidR="00DD1A47" w:rsidRPr="00F26762" w:rsidRDefault="00DD1A47" w:rsidP="00DD1A47">
      <w:pPr>
        <w:pStyle w:val="EndNoteBibliography"/>
        <w:ind w:left="300" w:hanging="300"/>
        <w:rPr>
          <w:noProof/>
        </w:rPr>
      </w:pPr>
      <w:r w:rsidRPr="00F26762">
        <w:rPr>
          <w:noProof/>
        </w:rPr>
        <w:lastRenderedPageBreak/>
        <w:t xml:space="preserve">66. D. B. Larkins, et al., </w:t>
      </w:r>
      <w:r w:rsidRPr="00F26762">
        <w:rPr>
          <w:i/>
          <w:noProof/>
        </w:rPr>
        <w:t>Application of the cognitive apprenticeship framework to a middle school robotics camp</w:t>
      </w:r>
      <w:r w:rsidRPr="00F26762">
        <w:rPr>
          <w:noProof/>
        </w:rPr>
        <w:t>, Proceeding of the 44th ACM technical symposium on Computer science education, Denver, Colorado, USA, ACM, 2013, pp. 89-94.DOI: 10.1145/2445196.2445226.</w:t>
      </w:r>
    </w:p>
    <w:p w14:paraId="00869806" w14:textId="77777777" w:rsidR="00DD1A47" w:rsidRPr="00F26762" w:rsidRDefault="00DD1A47" w:rsidP="00DD1A47">
      <w:pPr>
        <w:pStyle w:val="EndNoteBibliography"/>
        <w:ind w:left="300" w:hanging="300"/>
        <w:rPr>
          <w:noProof/>
        </w:rPr>
      </w:pPr>
      <w:r w:rsidRPr="00F26762">
        <w:rPr>
          <w:noProof/>
        </w:rPr>
        <w:t xml:space="preserve">67. LEGO-Education, </w:t>
      </w:r>
      <w:r w:rsidRPr="00F26762">
        <w:rPr>
          <w:i/>
          <w:noProof/>
        </w:rPr>
        <w:t>First Lego League</w:t>
      </w:r>
      <w:r w:rsidRPr="00F26762">
        <w:rPr>
          <w:noProof/>
        </w:rPr>
        <w:t xml:space="preserve">, available at </w:t>
      </w:r>
      <w:hyperlink r:id="rId28" w:history="1">
        <w:r w:rsidRPr="00F26762">
          <w:rPr>
            <w:rStyle w:val="Hipervnculo"/>
            <w:noProof/>
          </w:rPr>
          <w:t>https://www.robotix.es/es/first-lego-league</w:t>
        </w:r>
      </w:hyperlink>
      <w:r w:rsidRPr="00F26762">
        <w:rPr>
          <w:noProof/>
        </w:rPr>
        <w:t>, 2019.</w:t>
      </w:r>
    </w:p>
    <w:p w14:paraId="4682CB70" w14:textId="77777777" w:rsidR="00DD1A47" w:rsidRPr="00F26762" w:rsidRDefault="00DD1A47" w:rsidP="00DD1A47">
      <w:pPr>
        <w:pStyle w:val="EndNoteBibliography"/>
        <w:ind w:left="300" w:hanging="300"/>
        <w:rPr>
          <w:noProof/>
        </w:rPr>
      </w:pPr>
      <w:r w:rsidRPr="00F26762">
        <w:rPr>
          <w:noProof/>
        </w:rPr>
        <w:t xml:space="preserve">68. LEGO-Education, </w:t>
      </w:r>
      <w:r w:rsidRPr="00F26762">
        <w:rPr>
          <w:i/>
          <w:noProof/>
        </w:rPr>
        <w:t>Lego Mindstorms</w:t>
      </w:r>
      <w:r w:rsidRPr="00F26762">
        <w:rPr>
          <w:noProof/>
        </w:rPr>
        <w:t xml:space="preserve">, available at </w:t>
      </w:r>
      <w:hyperlink r:id="rId29" w:history="1">
        <w:r w:rsidRPr="00F26762">
          <w:rPr>
            <w:rStyle w:val="Hipervnculo"/>
            <w:noProof/>
          </w:rPr>
          <w:t>https://education.lego.com/en-us/shop/mindstorms-ev3</w:t>
        </w:r>
      </w:hyperlink>
      <w:r w:rsidRPr="00F26762">
        <w:rPr>
          <w:noProof/>
        </w:rPr>
        <w:t>, 2019.</w:t>
      </w:r>
    </w:p>
    <w:p w14:paraId="22C35671" w14:textId="77777777" w:rsidR="00DD1A47" w:rsidRPr="00F26762" w:rsidRDefault="00DD1A47" w:rsidP="00DD1A47">
      <w:pPr>
        <w:pStyle w:val="EndNoteBibliography"/>
        <w:ind w:left="300" w:hanging="300"/>
        <w:rPr>
          <w:noProof/>
        </w:rPr>
      </w:pPr>
      <w:r w:rsidRPr="00F26762">
        <w:rPr>
          <w:noProof/>
        </w:rPr>
        <w:t xml:space="preserve">69. LEGO-Education, </w:t>
      </w:r>
      <w:r w:rsidRPr="00F26762">
        <w:rPr>
          <w:i/>
          <w:noProof/>
        </w:rPr>
        <w:t>Lego Wedo Construction Set</w:t>
      </w:r>
      <w:r w:rsidRPr="00F26762">
        <w:rPr>
          <w:noProof/>
        </w:rPr>
        <w:t xml:space="preserve">, available at </w:t>
      </w:r>
      <w:hyperlink r:id="rId30" w:history="1">
        <w:r w:rsidRPr="00F26762">
          <w:rPr>
            <w:rStyle w:val="Hipervnculo"/>
            <w:noProof/>
          </w:rPr>
          <w:t>https://education.lego.com/en-gb/product/wedo</w:t>
        </w:r>
      </w:hyperlink>
      <w:r w:rsidRPr="00F26762">
        <w:rPr>
          <w:noProof/>
        </w:rPr>
        <w:t>, 2019.</w:t>
      </w:r>
    </w:p>
    <w:p w14:paraId="3AD7E852" w14:textId="77777777" w:rsidR="00DD1A47" w:rsidRPr="00F26762" w:rsidRDefault="00DD1A47" w:rsidP="00DD1A47">
      <w:pPr>
        <w:pStyle w:val="EndNoteBibliography"/>
        <w:ind w:left="300" w:hanging="300"/>
        <w:rPr>
          <w:noProof/>
        </w:rPr>
      </w:pPr>
      <w:r w:rsidRPr="00F26762">
        <w:rPr>
          <w:noProof/>
        </w:rPr>
        <w:t xml:space="preserve">70. J. Leonard, et al.: </w:t>
      </w:r>
      <w:r w:rsidRPr="00F26762">
        <w:rPr>
          <w:i/>
          <w:noProof/>
        </w:rPr>
        <w:t>Using robotics and game design to enhance children’s self-efficacy, STEM attitudes, and computational thinking skills</w:t>
      </w:r>
      <w:r w:rsidRPr="00F26762">
        <w:rPr>
          <w:noProof/>
        </w:rPr>
        <w:t xml:space="preserve">, Journal of Science Education and Technology, </w:t>
      </w:r>
      <w:r w:rsidRPr="00F26762">
        <w:rPr>
          <w:b/>
          <w:noProof/>
        </w:rPr>
        <w:t>25</w:t>
      </w:r>
      <w:r w:rsidRPr="00F26762">
        <w:rPr>
          <w:noProof/>
        </w:rPr>
        <w:t xml:space="preserve"> (2016), no. 6, 860-876. DOI: 10.1007/s10956-016-9628-2.</w:t>
      </w:r>
    </w:p>
    <w:p w14:paraId="07F85F45" w14:textId="77777777" w:rsidR="00DD1A47" w:rsidRPr="00F26762" w:rsidRDefault="00DD1A47" w:rsidP="00DD1A47">
      <w:pPr>
        <w:pStyle w:val="EndNoteBibliography"/>
        <w:ind w:left="300" w:hanging="300"/>
        <w:rPr>
          <w:noProof/>
        </w:rPr>
      </w:pPr>
      <w:r w:rsidRPr="00F26762">
        <w:rPr>
          <w:noProof/>
        </w:rPr>
        <w:t xml:space="preserve">71. L. Manovich, </w:t>
      </w:r>
      <w:r w:rsidRPr="00F26762">
        <w:rPr>
          <w:i/>
          <w:noProof/>
        </w:rPr>
        <w:t>Software takes command</w:t>
      </w:r>
      <w:r w:rsidRPr="00F26762">
        <w:rPr>
          <w:noProof/>
        </w:rPr>
        <w:t xml:space="preserve">, A&amp;C Black, 2013. </w:t>
      </w:r>
    </w:p>
    <w:p w14:paraId="5E6B867F" w14:textId="77777777" w:rsidR="00DD1A47" w:rsidRPr="00F26762" w:rsidRDefault="00DD1A47" w:rsidP="00DD1A47">
      <w:pPr>
        <w:pStyle w:val="EndNoteBibliography"/>
        <w:ind w:left="300" w:hanging="300"/>
        <w:rPr>
          <w:noProof/>
        </w:rPr>
      </w:pPr>
      <w:r w:rsidRPr="00F26762">
        <w:rPr>
          <w:noProof/>
        </w:rPr>
        <w:t xml:space="preserve">72. A. Master, et al.: </w:t>
      </w:r>
      <w:r w:rsidRPr="00F26762">
        <w:rPr>
          <w:i/>
          <w:noProof/>
        </w:rPr>
        <w:t>Programming experience promotes higher STEM motivation among first-grade girls</w:t>
      </w:r>
      <w:r w:rsidRPr="00F26762">
        <w:rPr>
          <w:noProof/>
        </w:rPr>
        <w:t xml:space="preserve">, Journal of experimental child psychology, </w:t>
      </w:r>
      <w:r w:rsidRPr="00F26762">
        <w:rPr>
          <w:b/>
          <w:noProof/>
        </w:rPr>
        <w:t>160</w:t>
      </w:r>
      <w:r w:rsidRPr="00F26762">
        <w:rPr>
          <w:noProof/>
        </w:rPr>
        <w:t xml:space="preserve"> (2017), 92-106. DOI: 10.1016/j.jecp.2017.03.013.</w:t>
      </w:r>
    </w:p>
    <w:p w14:paraId="5E13AB53" w14:textId="77777777" w:rsidR="00DD1A47" w:rsidRPr="00F26762" w:rsidRDefault="00DD1A47" w:rsidP="00DD1A47">
      <w:pPr>
        <w:pStyle w:val="EndNoteBibliography"/>
        <w:ind w:left="300" w:hanging="300"/>
        <w:rPr>
          <w:noProof/>
        </w:rPr>
      </w:pPr>
      <w:r w:rsidRPr="00F26762">
        <w:rPr>
          <w:noProof/>
        </w:rPr>
        <w:t xml:space="preserve">73. N. Mathers, et al.: </w:t>
      </w:r>
      <w:r w:rsidRPr="00F26762">
        <w:rPr>
          <w:i/>
          <w:noProof/>
        </w:rPr>
        <w:t>Robotic mission to mars: Hands-on, minds-on, web-based learning</w:t>
      </w:r>
      <w:r w:rsidRPr="00F26762">
        <w:rPr>
          <w:noProof/>
        </w:rPr>
        <w:t xml:space="preserve">, Acta astronautica, </w:t>
      </w:r>
      <w:r w:rsidRPr="00F26762">
        <w:rPr>
          <w:b/>
          <w:noProof/>
        </w:rPr>
        <w:t>80</w:t>
      </w:r>
      <w:r w:rsidRPr="00F26762">
        <w:rPr>
          <w:noProof/>
        </w:rPr>
        <w:t xml:space="preserve"> (2012), 124-131. DOI: 10.1016/j.actaastro.2012.06.003.</w:t>
      </w:r>
    </w:p>
    <w:p w14:paraId="33A06C4A" w14:textId="77777777" w:rsidR="00DD1A47" w:rsidRPr="00F26762" w:rsidRDefault="00DD1A47" w:rsidP="00DD1A47">
      <w:pPr>
        <w:pStyle w:val="EndNoteBibliography"/>
        <w:ind w:left="300" w:hanging="300"/>
        <w:rPr>
          <w:noProof/>
        </w:rPr>
      </w:pPr>
      <w:r w:rsidRPr="00F26762">
        <w:rPr>
          <w:noProof/>
        </w:rPr>
        <w:t xml:space="preserve">74. S. Matthiesen, et al., </w:t>
      </w:r>
      <w:r w:rsidRPr="00F26762">
        <w:rPr>
          <w:i/>
          <w:noProof/>
        </w:rPr>
        <w:t>Experiencing and teaching technology - Integrating STEM teaching-students in interdisciplinary design teams</w:t>
      </w:r>
      <w:r w:rsidRPr="00F26762">
        <w:rPr>
          <w:noProof/>
        </w:rPr>
        <w:t>, 20th International Conference on Engineering and Product Design Education (E&amp;PDE 2018), Dyson School of Engineering, Imperial College, London, 2018, pp. 636-641.</w:t>
      </w:r>
    </w:p>
    <w:p w14:paraId="2C672442" w14:textId="77777777" w:rsidR="00DD1A47" w:rsidRPr="00F26762" w:rsidRDefault="00DD1A47" w:rsidP="00DD1A47">
      <w:pPr>
        <w:pStyle w:val="EndNoteBibliography"/>
        <w:ind w:left="300" w:hanging="300"/>
        <w:rPr>
          <w:noProof/>
        </w:rPr>
      </w:pPr>
      <w:r w:rsidRPr="00F26762">
        <w:rPr>
          <w:noProof/>
        </w:rPr>
        <w:t xml:space="preserve">75. V. McCutcheon, </w:t>
      </w:r>
      <w:r w:rsidRPr="00F26762">
        <w:rPr>
          <w:i/>
          <w:noProof/>
        </w:rPr>
        <w:t>Enquire Final Report</w:t>
      </w:r>
      <w:r w:rsidRPr="00F26762">
        <w:rPr>
          <w:noProof/>
        </w:rPr>
        <w:t xml:space="preserve">, available at </w:t>
      </w:r>
      <w:hyperlink r:id="rId31" w:history="1">
        <w:r w:rsidRPr="00F26762">
          <w:rPr>
            <w:rStyle w:val="Hipervnculo"/>
            <w:noProof/>
          </w:rPr>
          <w:t>https://researchoutcomes.files.wordpress.com/2010/11/enquire_final-report_nov-10.pdf</w:t>
        </w:r>
      </w:hyperlink>
      <w:r w:rsidRPr="00F26762">
        <w:rPr>
          <w:noProof/>
        </w:rPr>
        <w:t>, 2010.</w:t>
      </w:r>
    </w:p>
    <w:p w14:paraId="0BE6B57F" w14:textId="77777777" w:rsidR="00DD1A47" w:rsidRPr="00F26762" w:rsidRDefault="00DD1A47" w:rsidP="00DD1A47">
      <w:pPr>
        <w:pStyle w:val="EndNoteBibliography"/>
        <w:ind w:left="300" w:hanging="300"/>
        <w:rPr>
          <w:noProof/>
        </w:rPr>
      </w:pPr>
      <w:r w:rsidRPr="00F26762">
        <w:rPr>
          <w:noProof/>
        </w:rPr>
        <w:t xml:space="preserve">76. J. McLurkin, et al.: </w:t>
      </w:r>
      <w:r w:rsidRPr="00F26762">
        <w:rPr>
          <w:i/>
          <w:noProof/>
        </w:rPr>
        <w:t>Using Multi-Robot Systems for Engineering Education: Teaching and Outreach With Large Numbers of an Advanced, Low-Cost Robot</w:t>
      </w:r>
      <w:r w:rsidRPr="00F26762">
        <w:rPr>
          <w:noProof/>
        </w:rPr>
        <w:t xml:space="preserve">, IEEE Transactions on Education, </w:t>
      </w:r>
      <w:r w:rsidRPr="00F26762">
        <w:rPr>
          <w:b/>
          <w:noProof/>
        </w:rPr>
        <w:t>56</w:t>
      </w:r>
      <w:r w:rsidRPr="00F26762">
        <w:rPr>
          <w:noProof/>
        </w:rPr>
        <w:t xml:space="preserve"> (2013), no. 1, 24-33. DOI: 10.1109/TE.2012.2222646.</w:t>
      </w:r>
    </w:p>
    <w:p w14:paraId="2CCD817C" w14:textId="77777777" w:rsidR="00DD1A47" w:rsidRPr="00F26762" w:rsidRDefault="00DD1A47" w:rsidP="00DD1A47">
      <w:pPr>
        <w:pStyle w:val="EndNoteBibliography"/>
        <w:ind w:left="300" w:hanging="300"/>
        <w:rPr>
          <w:noProof/>
        </w:rPr>
      </w:pPr>
      <w:r w:rsidRPr="00F26762">
        <w:rPr>
          <w:noProof/>
        </w:rPr>
        <w:t xml:space="preserve">77. V. Meisalo, et al.: </w:t>
      </w:r>
      <w:r w:rsidRPr="00F26762">
        <w:rPr>
          <w:i/>
          <w:noProof/>
        </w:rPr>
        <w:t>Innovative approaches in school science–An analysis based on the GRID project data</w:t>
      </w:r>
      <w:r w:rsidRPr="00F26762">
        <w:rPr>
          <w:noProof/>
        </w:rPr>
        <w:t xml:space="preserve">, Long-term Research in the Didactics of Mathematics and Science,  (2006), 253. </w:t>
      </w:r>
    </w:p>
    <w:p w14:paraId="62ED3C4D" w14:textId="77777777" w:rsidR="00DD1A47" w:rsidRPr="00F26762" w:rsidRDefault="00DD1A47" w:rsidP="00DD1A47">
      <w:pPr>
        <w:pStyle w:val="EndNoteBibliography"/>
        <w:ind w:left="300" w:hanging="300"/>
        <w:rPr>
          <w:noProof/>
        </w:rPr>
      </w:pPr>
      <w:r w:rsidRPr="00F26762">
        <w:rPr>
          <w:noProof/>
        </w:rPr>
        <w:t xml:space="preserve">78. A. Merkouris and K. Chorianopoulos, </w:t>
      </w:r>
      <w:r w:rsidRPr="00F26762">
        <w:rPr>
          <w:i/>
          <w:noProof/>
        </w:rPr>
        <w:t>Programming touch and full-body interaction with a remotely controlled robot in a secondary education STEM course</w:t>
      </w:r>
      <w:r w:rsidRPr="00F26762">
        <w:rPr>
          <w:noProof/>
        </w:rPr>
        <w:t>, Proceedings of the 22nd Pan-Hellenic Conference on Informatics, Athens, Greece, ACM, 2018, pp. 225-229.DOI: 10.1145/3291533.3291537.</w:t>
      </w:r>
    </w:p>
    <w:p w14:paraId="422F3009" w14:textId="77777777" w:rsidR="00DD1A47" w:rsidRPr="00F26762" w:rsidRDefault="00DD1A47" w:rsidP="00DD1A47">
      <w:pPr>
        <w:pStyle w:val="EndNoteBibliography"/>
        <w:ind w:left="300" w:hanging="300"/>
        <w:rPr>
          <w:noProof/>
        </w:rPr>
      </w:pPr>
      <w:r w:rsidRPr="00F26762">
        <w:rPr>
          <w:noProof/>
        </w:rPr>
        <w:t xml:space="preserve">79. B. Miller, et al., </w:t>
      </w:r>
      <w:r w:rsidRPr="00F26762">
        <w:rPr>
          <w:i/>
          <w:noProof/>
        </w:rPr>
        <w:t>Unplugged Robotics to Increase K-12 Students’ Engineering Interest and Attitudes</w:t>
      </w:r>
      <w:r w:rsidRPr="00F26762">
        <w:rPr>
          <w:noProof/>
        </w:rPr>
        <w:t>, 2018 IEEE Frontiers in Education Conference (FIE), SAN JOSE, CA, USA, IEEE, 2018, pp. 1-5.DOI: 10.1109/FIE.2018.8658959.</w:t>
      </w:r>
    </w:p>
    <w:p w14:paraId="2752AFD9" w14:textId="77777777" w:rsidR="00DD1A47" w:rsidRPr="00F26762" w:rsidRDefault="00DD1A47" w:rsidP="00DD1A47">
      <w:pPr>
        <w:pStyle w:val="EndNoteBibliography"/>
        <w:ind w:left="300" w:hanging="300"/>
        <w:rPr>
          <w:noProof/>
        </w:rPr>
      </w:pPr>
      <w:r w:rsidRPr="00F26762">
        <w:rPr>
          <w:noProof/>
        </w:rPr>
        <w:t xml:space="preserve">80. D. Moher, et al.: </w:t>
      </w:r>
      <w:r w:rsidRPr="00F26762">
        <w:rPr>
          <w:i/>
          <w:noProof/>
        </w:rPr>
        <w:t>Preferred reporting items for systematic reviews and meta-analyses: the PRISMA statement</w:t>
      </w:r>
      <w:r w:rsidRPr="00F26762">
        <w:rPr>
          <w:noProof/>
        </w:rPr>
        <w:t xml:space="preserve">, Annals of internal medicine, </w:t>
      </w:r>
      <w:r w:rsidRPr="00F26762">
        <w:rPr>
          <w:b/>
          <w:noProof/>
        </w:rPr>
        <w:t>151</w:t>
      </w:r>
      <w:r w:rsidRPr="00F26762">
        <w:rPr>
          <w:noProof/>
        </w:rPr>
        <w:t xml:space="preserve"> (2009), no. 4, 264-269. DOI: 10.1371/journal.pmed.1000097.</w:t>
      </w:r>
    </w:p>
    <w:p w14:paraId="2A30E4DC" w14:textId="77777777" w:rsidR="00DD1A47" w:rsidRPr="00F26762" w:rsidRDefault="00DD1A47" w:rsidP="00DD1A47">
      <w:pPr>
        <w:pStyle w:val="EndNoteBibliography"/>
        <w:ind w:left="300" w:hanging="300"/>
        <w:rPr>
          <w:noProof/>
        </w:rPr>
      </w:pPr>
      <w:r w:rsidRPr="00F26762">
        <w:rPr>
          <w:noProof/>
        </w:rPr>
        <w:t xml:space="preserve">81. M. Nabeel, et al., </w:t>
      </w:r>
      <w:r w:rsidRPr="00F26762">
        <w:rPr>
          <w:i/>
          <w:noProof/>
        </w:rPr>
        <w:t>Robotics education methodology for K-12 students for enhancing skill sets prior to entering university</w:t>
      </w:r>
      <w:r w:rsidRPr="00F26762">
        <w:rPr>
          <w:noProof/>
        </w:rPr>
        <w:t>, 2017 IEEE International Conference on Robotics and Biomimetics (ROBIO), Macau, China, IEEE, 2017, pp. 1702-1707.DOI: 10.1109/ROBIO.2017.8324663.</w:t>
      </w:r>
    </w:p>
    <w:p w14:paraId="30C89B46" w14:textId="77777777" w:rsidR="00DD1A47" w:rsidRPr="00F26762" w:rsidRDefault="00DD1A47" w:rsidP="00DD1A47">
      <w:pPr>
        <w:pStyle w:val="EndNoteBibliography"/>
        <w:ind w:left="300" w:hanging="300"/>
        <w:rPr>
          <w:noProof/>
        </w:rPr>
      </w:pPr>
      <w:r w:rsidRPr="00F26762">
        <w:rPr>
          <w:noProof/>
        </w:rPr>
        <w:t xml:space="preserve">82. National-Research-Council, </w:t>
      </w:r>
      <w:r w:rsidRPr="00F26762">
        <w:rPr>
          <w:i/>
          <w:noProof/>
        </w:rPr>
        <w:t>National science education standards</w:t>
      </w:r>
      <w:r w:rsidRPr="00F26762">
        <w:rPr>
          <w:noProof/>
        </w:rPr>
        <w:t xml:space="preserve">, National Academy Press, Washington, DC, USA, 1994. </w:t>
      </w:r>
    </w:p>
    <w:p w14:paraId="1AF98D9F" w14:textId="77777777" w:rsidR="00DD1A47" w:rsidRPr="00F26762" w:rsidRDefault="00DD1A47" w:rsidP="00DD1A47">
      <w:pPr>
        <w:pStyle w:val="EndNoteBibliography"/>
        <w:ind w:left="300" w:hanging="300"/>
        <w:rPr>
          <w:noProof/>
        </w:rPr>
      </w:pPr>
      <w:r w:rsidRPr="00F26762">
        <w:rPr>
          <w:noProof/>
        </w:rPr>
        <w:t xml:space="preserve">83. M. Nichols, et al., </w:t>
      </w:r>
      <w:r w:rsidRPr="00F26762">
        <w:rPr>
          <w:i/>
          <w:noProof/>
        </w:rPr>
        <w:t>Challenge Based Learning Guide</w:t>
      </w:r>
      <w:r w:rsidRPr="00F26762">
        <w:rPr>
          <w:noProof/>
        </w:rPr>
        <w:t xml:space="preserve">, Digital Promise, Redwood City, CA, 2016. </w:t>
      </w:r>
    </w:p>
    <w:p w14:paraId="72BAC149" w14:textId="77777777" w:rsidR="00DD1A47" w:rsidRPr="00F26762" w:rsidRDefault="00DD1A47" w:rsidP="00DD1A47">
      <w:pPr>
        <w:pStyle w:val="EndNoteBibliography"/>
        <w:ind w:left="300" w:hanging="300"/>
        <w:rPr>
          <w:noProof/>
        </w:rPr>
      </w:pPr>
      <w:r w:rsidRPr="00F26762">
        <w:rPr>
          <w:noProof/>
        </w:rPr>
        <w:t xml:space="preserve">84. F. Ozis, et al., </w:t>
      </w:r>
      <w:r w:rsidRPr="00F26762">
        <w:rPr>
          <w:i/>
          <w:noProof/>
        </w:rPr>
        <w:t>First round evaluation of first tech challenge (FTC) Robotics Club: Does it really prepare students for beyond college</w:t>
      </w:r>
      <w:r w:rsidRPr="00F26762">
        <w:rPr>
          <w:noProof/>
        </w:rPr>
        <w:t>, 123rd ASEE Annual Conference &amp; Exposition, New Orleans, Louisiana, US, American Society for Engineering Education, 2016.</w:t>
      </w:r>
    </w:p>
    <w:p w14:paraId="0195F407" w14:textId="77777777" w:rsidR="00DD1A47" w:rsidRPr="00F26762" w:rsidRDefault="00DD1A47" w:rsidP="00DD1A47">
      <w:pPr>
        <w:pStyle w:val="EndNoteBibliography"/>
        <w:ind w:left="300" w:hanging="300"/>
        <w:rPr>
          <w:noProof/>
        </w:rPr>
      </w:pPr>
      <w:r w:rsidRPr="00F26762">
        <w:rPr>
          <w:noProof/>
        </w:rPr>
        <w:t xml:space="preserve">85. S. R. Pandian, </w:t>
      </w:r>
      <w:r w:rsidRPr="00F26762">
        <w:rPr>
          <w:i/>
          <w:noProof/>
        </w:rPr>
        <w:t>Playful STEAM Learning Using Robots</w:t>
      </w:r>
      <w:r w:rsidRPr="00F26762">
        <w:rPr>
          <w:noProof/>
        </w:rPr>
        <w:t>, 2018 IEEE International Conference on Teaching, Assessment, and Learning for Engineering (TALE), Wollongong, NSW, Australia, IEEE, 2018, pp. 279-285.DOI: 10.1109/TALE.2018.8615299.</w:t>
      </w:r>
    </w:p>
    <w:p w14:paraId="70BF503C" w14:textId="77777777" w:rsidR="00DD1A47" w:rsidRPr="00F26762" w:rsidRDefault="00DD1A47" w:rsidP="00DD1A47">
      <w:pPr>
        <w:pStyle w:val="EndNoteBibliography"/>
        <w:ind w:left="300" w:hanging="300"/>
        <w:rPr>
          <w:noProof/>
        </w:rPr>
      </w:pPr>
      <w:r w:rsidRPr="00F26762">
        <w:rPr>
          <w:noProof/>
        </w:rPr>
        <w:t xml:space="preserve">86. B. K. M. K. Pedersen, et al., </w:t>
      </w:r>
      <w:r w:rsidRPr="00F26762">
        <w:rPr>
          <w:i/>
          <w:noProof/>
        </w:rPr>
        <w:t>Towards playful learning and computational thinking — Developing the educational robot BRICKO</w:t>
      </w:r>
      <w:r w:rsidRPr="00F26762">
        <w:rPr>
          <w:noProof/>
        </w:rPr>
        <w:t>, 2018 IEEE Integrated STEM Education Conference (ISEC), Princeton, NJ, USA, IEEE, 2018, pp. 37-44.DOI: 10.1109/ISECon.2018.8340502.</w:t>
      </w:r>
    </w:p>
    <w:p w14:paraId="767607A1" w14:textId="77777777" w:rsidR="00DD1A47" w:rsidRPr="00F26762" w:rsidRDefault="00DD1A47" w:rsidP="00DD1A47">
      <w:pPr>
        <w:pStyle w:val="EndNoteBibliography"/>
        <w:ind w:left="300" w:hanging="300"/>
        <w:rPr>
          <w:noProof/>
        </w:rPr>
      </w:pPr>
      <w:r w:rsidRPr="00F26762">
        <w:rPr>
          <w:noProof/>
        </w:rPr>
        <w:t xml:space="preserve">87. A. Peixoto, et al., </w:t>
      </w:r>
      <w:r w:rsidRPr="00F26762">
        <w:rPr>
          <w:i/>
          <w:noProof/>
        </w:rPr>
        <w:t>Robotics tips and tricks for inclusion and integration of students</w:t>
      </w:r>
      <w:r w:rsidRPr="00F26762">
        <w:rPr>
          <w:noProof/>
        </w:rPr>
        <w:t>, 2018 IEEE Global Engineering Education Conference (EDUCON), Tenerife, Spain, IEEE, 2018, pp. 2037-2041.DOI: 10.1109/EDUCON.2018.8363487.</w:t>
      </w:r>
    </w:p>
    <w:p w14:paraId="290F9E35" w14:textId="77777777" w:rsidR="00DD1A47" w:rsidRPr="00F26762" w:rsidRDefault="00DD1A47" w:rsidP="00DD1A47">
      <w:pPr>
        <w:pStyle w:val="EndNoteBibliography"/>
        <w:ind w:left="300" w:hanging="300"/>
        <w:rPr>
          <w:noProof/>
        </w:rPr>
      </w:pPr>
      <w:r w:rsidRPr="00F26762">
        <w:rPr>
          <w:noProof/>
        </w:rPr>
        <w:t xml:space="preserve">88. K. Petersen, et al., </w:t>
      </w:r>
      <w:r w:rsidRPr="00F26762">
        <w:rPr>
          <w:i/>
          <w:noProof/>
        </w:rPr>
        <w:t>Systematic mapping studies in software engineering</w:t>
      </w:r>
      <w:r w:rsidRPr="00F26762">
        <w:rPr>
          <w:noProof/>
        </w:rPr>
        <w:t>, 12th International Conference on Evaluation and Assessment in Software Engineering (EASE), Bari, Italy, Electronic Workshops in Computing (eWiC), 2008, pp. 68-77.DOI: 10.14236/ewic/EASE2008.8.</w:t>
      </w:r>
    </w:p>
    <w:p w14:paraId="57350E53" w14:textId="77777777" w:rsidR="00DD1A47" w:rsidRPr="00F26762" w:rsidRDefault="00DD1A47" w:rsidP="00DD1A47">
      <w:pPr>
        <w:pStyle w:val="EndNoteBibliography"/>
        <w:ind w:left="300" w:hanging="300"/>
        <w:rPr>
          <w:noProof/>
        </w:rPr>
      </w:pPr>
      <w:r w:rsidRPr="00F26762">
        <w:rPr>
          <w:noProof/>
        </w:rPr>
        <w:t xml:space="preserve">89. K. Petersen, et al.: </w:t>
      </w:r>
      <w:r w:rsidRPr="00F26762">
        <w:rPr>
          <w:i/>
          <w:noProof/>
        </w:rPr>
        <w:t>Guidelines for conducting systematic mapping studies in software engineering: An update</w:t>
      </w:r>
      <w:r w:rsidRPr="00F26762">
        <w:rPr>
          <w:noProof/>
        </w:rPr>
        <w:t xml:space="preserve">, Information and Software Technology, </w:t>
      </w:r>
      <w:r w:rsidRPr="00F26762">
        <w:rPr>
          <w:b/>
          <w:noProof/>
        </w:rPr>
        <w:t>64</w:t>
      </w:r>
      <w:r w:rsidRPr="00F26762">
        <w:rPr>
          <w:noProof/>
        </w:rPr>
        <w:t xml:space="preserve"> (2015), 1-18. DOI: 10.1016/j.infsof.2015.03.007.</w:t>
      </w:r>
    </w:p>
    <w:p w14:paraId="29737366" w14:textId="77777777" w:rsidR="00DD1A47" w:rsidRPr="00F26762" w:rsidRDefault="00DD1A47" w:rsidP="00DD1A47">
      <w:pPr>
        <w:pStyle w:val="EndNoteBibliography"/>
        <w:ind w:left="300" w:hanging="300"/>
        <w:rPr>
          <w:noProof/>
        </w:rPr>
      </w:pPr>
      <w:r w:rsidRPr="00F26762">
        <w:rPr>
          <w:noProof/>
        </w:rPr>
        <w:t xml:space="preserve">90. A. Phalke, et al.: </w:t>
      </w:r>
      <w:r w:rsidRPr="00F26762">
        <w:rPr>
          <w:i/>
          <w:noProof/>
        </w:rPr>
        <w:t>Non-expert construction of customized embedded systems to enhance STEM curricula</w:t>
      </w:r>
      <w:r w:rsidRPr="00F26762">
        <w:rPr>
          <w:noProof/>
        </w:rPr>
        <w:t xml:space="preserve">, SIGBED Rev., </w:t>
      </w:r>
      <w:r w:rsidRPr="00F26762">
        <w:rPr>
          <w:b/>
          <w:noProof/>
        </w:rPr>
        <w:t>6</w:t>
      </w:r>
      <w:r w:rsidRPr="00F26762">
        <w:rPr>
          <w:noProof/>
        </w:rPr>
        <w:t xml:space="preserve"> (2009), no. 1, 1-11. DOI: 10.1145/1534480.1534488.</w:t>
      </w:r>
    </w:p>
    <w:p w14:paraId="4D1EE373" w14:textId="77777777" w:rsidR="00DD1A47" w:rsidRPr="00F26762" w:rsidRDefault="00DD1A47" w:rsidP="00DD1A47">
      <w:pPr>
        <w:pStyle w:val="EndNoteBibliography"/>
        <w:ind w:left="300" w:hanging="300"/>
        <w:rPr>
          <w:noProof/>
        </w:rPr>
      </w:pPr>
      <w:r w:rsidRPr="00F26762">
        <w:rPr>
          <w:noProof/>
        </w:rPr>
        <w:t xml:space="preserve">91. M. Prince: </w:t>
      </w:r>
      <w:r w:rsidRPr="00F26762">
        <w:rPr>
          <w:i/>
          <w:noProof/>
        </w:rPr>
        <w:t>Does active learning work? A review of the research</w:t>
      </w:r>
      <w:r w:rsidRPr="00F26762">
        <w:rPr>
          <w:noProof/>
        </w:rPr>
        <w:t xml:space="preserve">, Journal of engineering education, </w:t>
      </w:r>
      <w:r w:rsidRPr="00F26762">
        <w:rPr>
          <w:b/>
          <w:noProof/>
        </w:rPr>
        <w:t>93</w:t>
      </w:r>
      <w:r w:rsidRPr="00F26762">
        <w:rPr>
          <w:noProof/>
        </w:rPr>
        <w:t xml:space="preserve"> (2004), no. 3, 223-231. </w:t>
      </w:r>
    </w:p>
    <w:p w14:paraId="350892FC" w14:textId="77777777" w:rsidR="00DD1A47" w:rsidRPr="00F26762" w:rsidRDefault="00DD1A47" w:rsidP="00DD1A47">
      <w:pPr>
        <w:pStyle w:val="EndNoteBibliography"/>
        <w:ind w:left="300" w:hanging="300"/>
        <w:rPr>
          <w:noProof/>
        </w:rPr>
      </w:pPr>
      <w:r w:rsidRPr="00F26762">
        <w:rPr>
          <w:noProof/>
        </w:rPr>
        <w:t xml:space="preserve">92. S. Psycharis and E. Kotzampasaki, </w:t>
      </w:r>
      <w:r w:rsidRPr="00F26762">
        <w:rPr>
          <w:i/>
          <w:noProof/>
        </w:rPr>
        <w:t>A Didactic Scenario for Implementation of Computational Thinking using Inquiry Game Learning</w:t>
      </w:r>
      <w:r w:rsidRPr="00F26762">
        <w:rPr>
          <w:noProof/>
        </w:rPr>
        <w:t>, Proceedings of the 2017 International Conference on Education and E-Learning, Bangkok, Thailand, ACM, 2017, pp. 26-29.DOI: 10.1145/3160908.3160918.</w:t>
      </w:r>
    </w:p>
    <w:p w14:paraId="24FBB014" w14:textId="77777777" w:rsidR="00DD1A47" w:rsidRPr="00F26762" w:rsidRDefault="00DD1A47" w:rsidP="00DD1A47">
      <w:pPr>
        <w:pStyle w:val="EndNoteBibliography"/>
        <w:ind w:left="300" w:hanging="300"/>
        <w:rPr>
          <w:noProof/>
        </w:rPr>
      </w:pPr>
      <w:r w:rsidRPr="00F26762">
        <w:rPr>
          <w:noProof/>
        </w:rPr>
        <w:lastRenderedPageBreak/>
        <w:t xml:space="preserve">93. M. Saleiro, et al., </w:t>
      </w:r>
      <w:r w:rsidRPr="00F26762">
        <w:rPr>
          <w:i/>
          <w:noProof/>
        </w:rPr>
        <w:t>A Low-Cost Classroom-Oriented Educational Robotics System</w:t>
      </w:r>
      <w:r w:rsidRPr="00F26762">
        <w:rPr>
          <w:noProof/>
        </w:rPr>
        <w:t>, International Conference of Social Robotics, Cham, Springer International Publishing, 2013, pp. 74-83.</w:t>
      </w:r>
    </w:p>
    <w:p w14:paraId="669EC3A2" w14:textId="77777777" w:rsidR="00DD1A47" w:rsidRPr="00F26762" w:rsidRDefault="00DD1A47" w:rsidP="00DD1A47">
      <w:pPr>
        <w:pStyle w:val="EndNoteBibliography"/>
        <w:ind w:left="300" w:hanging="300"/>
        <w:rPr>
          <w:noProof/>
        </w:rPr>
      </w:pPr>
      <w:r w:rsidRPr="00F26762">
        <w:rPr>
          <w:noProof/>
        </w:rPr>
        <w:t xml:space="preserve">94. M. E. Sanders, </w:t>
      </w:r>
      <w:r w:rsidRPr="00F26762">
        <w:rPr>
          <w:i/>
          <w:noProof/>
        </w:rPr>
        <w:t>Stem, stem education, stemmania</w:t>
      </w:r>
      <w:r w:rsidRPr="00F26762">
        <w:rPr>
          <w:noProof/>
        </w:rPr>
        <w:t xml:space="preserve">, available at </w:t>
      </w:r>
      <w:hyperlink r:id="rId32" w:history="1">
        <w:r w:rsidRPr="00F26762">
          <w:rPr>
            <w:rStyle w:val="Hipervnculo"/>
            <w:noProof/>
          </w:rPr>
          <w:t>http://hdl.handle.net/10919/51616</w:t>
        </w:r>
      </w:hyperlink>
      <w:r w:rsidRPr="00F26762">
        <w:rPr>
          <w:noProof/>
        </w:rPr>
        <w:t>, 2008.</w:t>
      </w:r>
    </w:p>
    <w:p w14:paraId="73C40BEB" w14:textId="77777777" w:rsidR="00DD1A47" w:rsidRPr="00F26762" w:rsidRDefault="00DD1A47" w:rsidP="00DD1A47">
      <w:pPr>
        <w:pStyle w:val="EndNoteBibliography"/>
        <w:ind w:left="300" w:hanging="300"/>
        <w:rPr>
          <w:noProof/>
        </w:rPr>
      </w:pPr>
      <w:r w:rsidRPr="00F26762">
        <w:rPr>
          <w:noProof/>
        </w:rPr>
        <w:t xml:space="preserve">95. J. R. Savery and T. M. Duffy: </w:t>
      </w:r>
      <w:r w:rsidRPr="00F26762">
        <w:rPr>
          <w:i/>
          <w:noProof/>
        </w:rPr>
        <w:t>Problem-Based Learning: An instructional model and its constructivist framework</w:t>
      </w:r>
      <w:r w:rsidRPr="00F26762">
        <w:rPr>
          <w:noProof/>
        </w:rPr>
        <w:t xml:space="preserve">, Educational Technology, </w:t>
      </w:r>
      <w:r w:rsidRPr="00F26762">
        <w:rPr>
          <w:b/>
          <w:noProof/>
        </w:rPr>
        <w:t>35</w:t>
      </w:r>
      <w:r w:rsidRPr="00F26762">
        <w:rPr>
          <w:noProof/>
        </w:rPr>
        <w:t xml:space="preserve"> (1995), no. 5. </w:t>
      </w:r>
    </w:p>
    <w:p w14:paraId="430A300E" w14:textId="77777777" w:rsidR="00DD1A47" w:rsidRPr="00F26762" w:rsidRDefault="00DD1A47" w:rsidP="00DD1A47">
      <w:pPr>
        <w:pStyle w:val="EndNoteBibliography"/>
        <w:ind w:left="300" w:hanging="300"/>
        <w:rPr>
          <w:noProof/>
        </w:rPr>
      </w:pPr>
      <w:r w:rsidRPr="00F26762">
        <w:rPr>
          <w:noProof/>
        </w:rPr>
        <w:t xml:space="preserve">96. K. J. Scheltenaar, et al., </w:t>
      </w:r>
      <w:r w:rsidRPr="00F26762">
        <w:rPr>
          <w:i/>
          <w:noProof/>
        </w:rPr>
        <w:t>Design-Based Learning in Classrooms Using Playful Digital Toolkits</w:t>
      </w:r>
      <w:r w:rsidRPr="00F26762">
        <w:rPr>
          <w:noProof/>
        </w:rPr>
        <w:t xml:space="preserve">, Springer International Publishing, Trondheim, Norway, 2015. </w:t>
      </w:r>
    </w:p>
    <w:p w14:paraId="78E26253" w14:textId="77777777" w:rsidR="00DD1A47" w:rsidRPr="00F26762" w:rsidRDefault="00DD1A47" w:rsidP="00DD1A47">
      <w:pPr>
        <w:pStyle w:val="EndNoteBibliography"/>
        <w:ind w:left="300" w:hanging="300"/>
        <w:rPr>
          <w:noProof/>
        </w:rPr>
      </w:pPr>
      <w:r w:rsidRPr="00F26762">
        <w:rPr>
          <w:noProof/>
        </w:rPr>
        <w:t xml:space="preserve">97. E. Serrano Pérez and F. Juárez López: </w:t>
      </w:r>
      <w:r w:rsidRPr="00F26762">
        <w:rPr>
          <w:i/>
          <w:noProof/>
        </w:rPr>
        <w:t>An ultra‐low cost line follower robot as educational tool for teaching programming and circuit's foundations</w:t>
      </w:r>
      <w:r w:rsidRPr="00F26762">
        <w:rPr>
          <w:noProof/>
        </w:rPr>
        <w:t xml:space="preserve">, Computer Applications in Engineering Education, </w:t>
      </w:r>
      <w:r w:rsidRPr="00F26762">
        <w:rPr>
          <w:b/>
          <w:noProof/>
        </w:rPr>
        <w:t>27</w:t>
      </w:r>
      <w:r w:rsidRPr="00F26762">
        <w:rPr>
          <w:noProof/>
        </w:rPr>
        <w:t xml:space="preserve"> (2019), no. 2, 288-302. DOI: 10.1002/cae.22074.</w:t>
      </w:r>
    </w:p>
    <w:p w14:paraId="1FE2F0CE" w14:textId="77777777" w:rsidR="00DD1A47" w:rsidRPr="00F26762" w:rsidRDefault="00DD1A47" w:rsidP="00DD1A47">
      <w:pPr>
        <w:pStyle w:val="EndNoteBibliography"/>
        <w:ind w:left="300" w:hanging="300"/>
        <w:rPr>
          <w:noProof/>
        </w:rPr>
      </w:pPr>
      <w:r w:rsidRPr="00F26762">
        <w:rPr>
          <w:noProof/>
        </w:rPr>
        <w:t xml:space="preserve">98. E. Smyrnova-Trybulska, et al., </w:t>
      </w:r>
      <w:r w:rsidRPr="00F26762">
        <w:rPr>
          <w:i/>
          <w:noProof/>
        </w:rPr>
        <w:t>Educational Robots in Primary School Teachers' and Students' Opinion about STEM Education for Young Learners</w:t>
      </w:r>
      <w:r w:rsidRPr="00F26762">
        <w:rPr>
          <w:noProof/>
        </w:rPr>
        <w:t>, International Conferences on Internet Technologies &amp; Society (ITS), Education Technologies (ICEduTECH), and Sustainability, Technology and Education (STE), Melbourne, Australia, International Association for Development of the Information Society, 2016, pp. 197-204.</w:t>
      </w:r>
    </w:p>
    <w:p w14:paraId="603CE2FB" w14:textId="77777777" w:rsidR="00DD1A47" w:rsidRPr="00F26762" w:rsidRDefault="00DD1A47" w:rsidP="00DD1A47">
      <w:pPr>
        <w:pStyle w:val="EndNoteBibliography"/>
        <w:ind w:left="300" w:hanging="300"/>
        <w:rPr>
          <w:noProof/>
        </w:rPr>
      </w:pPr>
      <w:r w:rsidRPr="00F26762">
        <w:rPr>
          <w:noProof/>
        </w:rPr>
        <w:t xml:space="preserve">99. STELLA-PROJECT, </w:t>
      </w:r>
      <w:r w:rsidRPr="00F26762">
        <w:rPr>
          <w:i/>
          <w:noProof/>
        </w:rPr>
        <w:t>STELLA - Science Teaching in a Lifelong Learning Approach</w:t>
      </w:r>
      <w:r w:rsidRPr="00F26762">
        <w:rPr>
          <w:noProof/>
        </w:rPr>
        <w:t xml:space="preserve">, available at </w:t>
      </w:r>
      <w:hyperlink r:id="rId33" w:history="1">
        <w:r w:rsidRPr="00F26762">
          <w:rPr>
            <w:rStyle w:val="Hipervnculo"/>
            <w:noProof/>
          </w:rPr>
          <w:t>https://www.stella-science.eu/</w:t>
        </w:r>
      </w:hyperlink>
      <w:r w:rsidRPr="00F26762">
        <w:rPr>
          <w:noProof/>
        </w:rPr>
        <w:t>, 2009.</w:t>
      </w:r>
    </w:p>
    <w:p w14:paraId="1ADC905A" w14:textId="77777777" w:rsidR="00DD1A47" w:rsidRPr="00F26762" w:rsidRDefault="00DD1A47" w:rsidP="00DD1A47">
      <w:pPr>
        <w:pStyle w:val="EndNoteBibliography"/>
        <w:ind w:left="300" w:hanging="300"/>
        <w:rPr>
          <w:noProof/>
        </w:rPr>
      </w:pPr>
      <w:r w:rsidRPr="00F26762">
        <w:rPr>
          <w:noProof/>
        </w:rPr>
        <w:t xml:space="preserve">100. STEM-Alliance, STEM Education Factsheet - Executive Summary, 2016. </w:t>
      </w:r>
    </w:p>
    <w:p w14:paraId="1A9A8605" w14:textId="77777777" w:rsidR="00DD1A47" w:rsidRPr="00F26762" w:rsidRDefault="00DD1A47" w:rsidP="00DD1A47">
      <w:pPr>
        <w:pStyle w:val="EndNoteBibliography"/>
        <w:ind w:left="300" w:hanging="300"/>
        <w:rPr>
          <w:noProof/>
        </w:rPr>
      </w:pPr>
      <w:r w:rsidRPr="00F26762">
        <w:rPr>
          <w:noProof/>
        </w:rPr>
        <w:t xml:space="preserve">101. M. Stohlmann, et al.: </w:t>
      </w:r>
      <w:r w:rsidRPr="00F26762">
        <w:rPr>
          <w:i/>
          <w:noProof/>
        </w:rPr>
        <w:t>Considerations for teaching integrated STEM education</w:t>
      </w:r>
      <w:r w:rsidRPr="00F26762">
        <w:rPr>
          <w:noProof/>
        </w:rPr>
        <w:t xml:space="preserve">, Journal of Pre-College Engineering Education Research (J-PEER), </w:t>
      </w:r>
      <w:r w:rsidRPr="00F26762">
        <w:rPr>
          <w:b/>
          <w:noProof/>
        </w:rPr>
        <w:t>2</w:t>
      </w:r>
      <w:r w:rsidRPr="00F26762">
        <w:rPr>
          <w:noProof/>
        </w:rPr>
        <w:t xml:space="preserve"> (2012), no. 1. DOI: 10.5703/1288284314653.</w:t>
      </w:r>
    </w:p>
    <w:p w14:paraId="35141F92" w14:textId="77777777" w:rsidR="00DD1A47" w:rsidRPr="00F26762" w:rsidRDefault="00DD1A47" w:rsidP="00DD1A47">
      <w:pPr>
        <w:pStyle w:val="EndNoteBibliography"/>
        <w:ind w:left="300" w:hanging="300"/>
        <w:rPr>
          <w:noProof/>
        </w:rPr>
      </w:pPr>
      <w:r w:rsidRPr="00F26762">
        <w:rPr>
          <w:noProof/>
        </w:rPr>
        <w:t xml:space="preserve">102. A. Sullivan and E. K. Johnson, </w:t>
      </w:r>
      <w:r w:rsidRPr="00F26762">
        <w:rPr>
          <w:i/>
          <w:noProof/>
        </w:rPr>
        <w:t>BeadED Adventures: Crafting STEM Learning</w:t>
      </w:r>
      <w:r w:rsidRPr="00F26762">
        <w:rPr>
          <w:noProof/>
        </w:rPr>
        <w:t>, Proceedings of the Thirteenth International Conference on Tangible, Embedded, and Embodied Interaction, Tempe, Arizona, USA, ACM, 2019, pp. 351-358.DOI: 10.1145/3294109.3300997.</w:t>
      </w:r>
    </w:p>
    <w:p w14:paraId="600BEEE4" w14:textId="77777777" w:rsidR="00DD1A47" w:rsidRPr="00F26762" w:rsidRDefault="00DD1A47" w:rsidP="00DD1A47">
      <w:pPr>
        <w:pStyle w:val="EndNoteBibliography"/>
        <w:ind w:left="300" w:hanging="300"/>
        <w:rPr>
          <w:noProof/>
        </w:rPr>
      </w:pPr>
      <w:r w:rsidRPr="00F26762">
        <w:rPr>
          <w:noProof/>
        </w:rPr>
        <w:t xml:space="preserve">103. D. Suresh and K. Assiter: </w:t>
      </w:r>
      <w:r w:rsidRPr="00F26762">
        <w:rPr>
          <w:i/>
          <w:noProof/>
        </w:rPr>
        <w:t>Engaging CS students in service teaching projects</w:t>
      </w:r>
      <w:r w:rsidRPr="00F26762">
        <w:rPr>
          <w:noProof/>
        </w:rPr>
        <w:t xml:space="preserve">, J. Comput. Sci. Coll., </w:t>
      </w:r>
      <w:r w:rsidRPr="00F26762">
        <w:rPr>
          <w:b/>
          <w:noProof/>
        </w:rPr>
        <w:t>30</w:t>
      </w:r>
      <w:r w:rsidRPr="00F26762">
        <w:rPr>
          <w:noProof/>
        </w:rPr>
        <w:t xml:space="preserve"> (2014), no. 2, 105–112. </w:t>
      </w:r>
    </w:p>
    <w:p w14:paraId="44D88C46" w14:textId="77777777" w:rsidR="00DD1A47" w:rsidRPr="00F26762" w:rsidRDefault="00DD1A47" w:rsidP="00DD1A47">
      <w:pPr>
        <w:pStyle w:val="EndNoteBibliography"/>
        <w:ind w:left="300" w:hanging="300"/>
        <w:rPr>
          <w:noProof/>
        </w:rPr>
      </w:pPr>
      <w:r w:rsidRPr="00F26762">
        <w:rPr>
          <w:noProof/>
        </w:rPr>
        <w:t xml:space="preserve">104. F. Tauro, et al.: </w:t>
      </w:r>
      <w:r w:rsidRPr="00F26762">
        <w:rPr>
          <w:i/>
          <w:noProof/>
        </w:rPr>
        <w:t>Integrating mechatronics in project-based learning of Malaysian high school students and teachers</w:t>
      </w:r>
      <w:r w:rsidRPr="00F26762">
        <w:rPr>
          <w:noProof/>
        </w:rPr>
        <w:t xml:space="preserve">, International Journal of Mechanical Engineering Education, </w:t>
      </w:r>
      <w:r w:rsidRPr="00F26762">
        <w:rPr>
          <w:b/>
          <w:noProof/>
        </w:rPr>
        <w:t>45</w:t>
      </w:r>
      <w:r w:rsidRPr="00F26762">
        <w:rPr>
          <w:noProof/>
        </w:rPr>
        <w:t xml:space="preserve"> (2017), no. 4, 297-320. DOI: 10.1177/0306419017708636.</w:t>
      </w:r>
    </w:p>
    <w:p w14:paraId="428A4567" w14:textId="77777777" w:rsidR="00DD1A47" w:rsidRPr="00F26762" w:rsidRDefault="00DD1A47" w:rsidP="00DD1A47">
      <w:pPr>
        <w:pStyle w:val="EndNoteBibliography"/>
        <w:ind w:left="300" w:hanging="300"/>
        <w:rPr>
          <w:noProof/>
        </w:rPr>
      </w:pPr>
      <w:r w:rsidRPr="00F26762">
        <w:rPr>
          <w:noProof/>
        </w:rPr>
        <w:t xml:space="preserve">105. M. S. Taylor: </w:t>
      </w:r>
      <w:r w:rsidRPr="00F26762">
        <w:rPr>
          <w:i/>
          <w:noProof/>
        </w:rPr>
        <w:t>Computer Programming With Pre-K Through First-Grade Students With Intellectual Disabilities</w:t>
      </w:r>
      <w:r w:rsidRPr="00F26762">
        <w:rPr>
          <w:noProof/>
        </w:rPr>
        <w:t xml:space="preserve">, The Journal of Special Education, </w:t>
      </w:r>
      <w:r w:rsidRPr="00F26762">
        <w:rPr>
          <w:b/>
          <w:noProof/>
        </w:rPr>
        <w:t>52</w:t>
      </w:r>
      <w:r w:rsidRPr="00F26762">
        <w:rPr>
          <w:noProof/>
        </w:rPr>
        <w:t xml:space="preserve"> (2018), no. 2, 78-88. DOI: 10.1177/0022466918761120.</w:t>
      </w:r>
    </w:p>
    <w:p w14:paraId="4D955071" w14:textId="77777777" w:rsidR="00DD1A47" w:rsidRPr="00F26762" w:rsidRDefault="00DD1A47" w:rsidP="00DD1A47">
      <w:pPr>
        <w:pStyle w:val="EndNoteBibliography"/>
        <w:ind w:left="300" w:hanging="300"/>
        <w:rPr>
          <w:noProof/>
        </w:rPr>
      </w:pPr>
      <w:r w:rsidRPr="00F26762">
        <w:rPr>
          <w:noProof/>
        </w:rPr>
        <w:t xml:space="preserve">106. T. A. Thomas, </w:t>
      </w:r>
      <w:r w:rsidRPr="00F26762">
        <w:rPr>
          <w:i/>
          <w:noProof/>
        </w:rPr>
        <w:t>Elementary teachers' receptivity to integrated science, technology, engineering, and mathematics (STEM) education in the elementary grades</w:t>
      </w:r>
      <w:r w:rsidRPr="00F26762">
        <w:rPr>
          <w:noProof/>
        </w:rPr>
        <w:t xml:space="preserve">, available at </w:t>
      </w:r>
      <w:hyperlink r:id="rId34" w:history="1">
        <w:r w:rsidRPr="00F26762">
          <w:rPr>
            <w:rStyle w:val="Hipervnculo"/>
            <w:noProof/>
          </w:rPr>
          <w:t>http://hdl.handle.net/11714/2852</w:t>
        </w:r>
      </w:hyperlink>
      <w:r w:rsidRPr="00F26762">
        <w:rPr>
          <w:noProof/>
        </w:rPr>
        <w:t>, 2014.</w:t>
      </w:r>
    </w:p>
    <w:p w14:paraId="743BD896" w14:textId="77777777" w:rsidR="00DD1A47" w:rsidRPr="00F26762" w:rsidRDefault="00DD1A47" w:rsidP="00DD1A47">
      <w:pPr>
        <w:pStyle w:val="EndNoteBibliography"/>
        <w:ind w:left="300" w:hanging="300"/>
        <w:rPr>
          <w:noProof/>
        </w:rPr>
      </w:pPr>
      <w:r w:rsidRPr="00F26762">
        <w:rPr>
          <w:noProof/>
        </w:rPr>
        <w:t xml:space="preserve">107. A. Valls, et al., </w:t>
      </w:r>
      <w:r w:rsidRPr="00F26762">
        <w:rPr>
          <w:i/>
          <w:noProof/>
        </w:rPr>
        <w:t>Creativity and Contextualization Activities in Educational Robotics to Improve Engineering and Computational Thinking</w:t>
      </w:r>
      <w:r w:rsidRPr="00F26762">
        <w:rPr>
          <w:noProof/>
        </w:rPr>
        <w:t>, International Conference on Robotics and Education RiE 2017, Sofia, Bulgaria, Springer, 2017, pp. 100-112.DOI: 10.1007/978-3-319-62875-2_9.</w:t>
      </w:r>
    </w:p>
    <w:p w14:paraId="36F0F505" w14:textId="77777777" w:rsidR="00DD1A47" w:rsidRPr="00F26762" w:rsidRDefault="00DD1A47" w:rsidP="00DD1A47">
      <w:pPr>
        <w:pStyle w:val="EndNoteBibliography"/>
        <w:ind w:left="300" w:hanging="300"/>
        <w:rPr>
          <w:noProof/>
        </w:rPr>
      </w:pPr>
      <w:r w:rsidRPr="00F26762">
        <w:rPr>
          <w:noProof/>
        </w:rPr>
        <w:t xml:space="preserve">108. H.-H. Wang, et al.: </w:t>
      </w:r>
      <w:r w:rsidRPr="00F26762">
        <w:rPr>
          <w:i/>
          <w:noProof/>
        </w:rPr>
        <w:t>STEM integration: Teacher perceptions and practice</w:t>
      </w:r>
      <w:r w:rsidRPr="00F26762">
        <w:rPr>
          <w:noProof/>
        </w:rPr>
        <w:t xml:space="preserve">, Journal of Pre-College Engineering Education Research (J-PEER), </w:t>
      </w:r>
      <w:r w:rsidRPr="00F26762">
        <w:rPr>
          <w:b/>
          <w:noProof/>
        </w:rPr>
        <w:t>1</w:t>
      </w:r>
      <w:r w:rsidRPr="00F26762">
        <w:rPr>
          <w:noProof/>
        </w:rPr>
        <w:t xml:space="preserve"> (2011), no. 2. DOI: 10.5703/1288284314636.</w:t>
      </w:r>
    </w:p>
    <w:p w14:paraId="54F4847A" w14:textId="77777777" w:rsidR="00DD1A47" w:rsidRPr="00F26762" w:rsidRDefault="00DD1A47" w:rsidP="00DD1A47">
      <w:pPr>
        <w:pStyle w:val="EndNoteBibliography"/>
        <w:ind w:left="300" w:hanging="300"/>
        <w:rPr>
          <w:noProof/>
        </w:rPr>
      </w:pPr>
      <w:r w:rsidRPr="00F26762">
        <w:rPr>
          <w:noProof/>
        </w:rPr>
        <w:t xml:space="preserve">109. C. Wongwatkit, et al., </w:t>
      </w:r>
      <w:r w:rsidRPr="00F26762">
        <w:rPr>
          <w:i/>
          <w:noProof/>
        </w:rPr>
        <w:t>A Collaborative STEM Project with Educational Mobile Robot on Escaping The Maze: Prototype Design and Evaluation</w:t>
      </w:r>
      <w:r w:rsidRPr="00F26762">
        <w:rPr>
          <w:noProof/>
        </w:rPr>
        <w:t xml:space="preserve">, Springer, Chiang Mai, Thailand, 2018. </w:t>
      </w:r>
    </w:p>
    <w:p w14:paraId="438B16FC" w14:textId="77777777" w:rsidR="00DD1A47" w:rsidRPr="00F26762" w:rsidRDefault="00DD1A47" w:rsidP="00DD1A47">
      <w:pPr>
        <w:pStyle w:val="EndNoteBibliography"/>
        <w:ind w:left="300" w:hanging="300"/>
        <w:rPr>
          <w:noProof/>
        </w:rPr>
      </w:pPr>
      <w:r w:rsidRPr="00F26762">
        <w:rPr>
          <w:noProof/>
        </w:rPr>
        <w:t xml:space="preserve">110. Y. Xie, et al.: </w:t>
      </w:r>
      <w:r w:rsidRPr="00F26762">
        <w:rPr>
          <w:i/>
          <w:noProof/>
        </w:rPr>
        <w:t>STEM Education</w:t>
      </w:r>
      <w:r w:rsidRPr="00F26762">
        <w:rPr>
          <w:noProof/>
        </w:rPr>
        <w:t xml:space="preserve">, Annu Rev Sociol, </w:t>
      </w:r>
      <w:r w:rsidRPr="00F26762">
        <w:rPr>
          <w:b/>
          <w:noProof/>
        </w:rPr>
        <w:t>41</w:t>
      </w:r>
      <w:r w:rsidRPr="00F26762">
        <w:rPr>
          <w:noProof/>
        </w:rPr>
        <w:t xml:space="preserve"> (2015), 331-357. DOI: 10.1146/annurev-soc-071312-145659.</w:t>
      </w:r>
    </w:p>
    <w:p w14:paraId="49FD9325" w14:textId="77777777" w:rsidR="00DD1A47" w:rsidRPr="00F26762" w:rsidRDefault="00DD1A47" w:rsidP="00DD1A47">
      <w:pPr>
        <w:pStyle w:val="EndNoteBibliography"/>
        <w:ind w:left="300" w:hanging="300"/>
        <w:rPr>
          <w:noProof/>
        </w:rPr>
      </w:pPr>
      <w:r w:rsidRPr="00F26762">
        <w:rPr>
          <w:noProof/>
        </w:rPr>
        <w:t xml:space="preserve">111. K. Yoshino, et al.: </w:t>
      </w:r>
      <w:r w:rsidRPr="00F26762">
        <w:rPr>
          <w:i/>
          <w:noProof/>
        </w:rPr>
        <w:t>Development of Study Aids and Project Activity Procedures for STEM Educatio</w:t>
      </w:r>
      <w:r w:rsidRPr="00F26762">
        <w:rPr>
          <w:noProof/>
        </w:rPr>
        <w:t xml:space="preserve">, Advanced Materials Research, </w:t>
      </w:r>
      <w:r w:rsidRPr="00F26762">
        <w:rPr>
          <w:b/>
          <w:noProof/>
        </w:rPr>
        <w:t>590</w:t>
      </w:r>
      <w:r w:rsidRPr="00F26762">
        <w:rPr>
          <w:noProof/>
        </w:rPr>
        <w:t xml:space="preserve"> (2012), 503-507. DOI: 10.4028/</w:t>
      </w:r>
      <w:hyperlink r:id="rId35" w:history="1">
        <w:r w:rsidRPr="00F26762">
          <w:rPr>
            <w:rStyle w:val="Hipervnculo"/>
            <w:noProof/>
          </w:rPr>
          <w:t>www.scientific.net/AMR.590.503</w:t>
        </w:r>
      </w:hyperlink>
      <w:r w:rsidRPr="00F26762">
        <w:rPr>
          <w:noProof/>
        </w:rPr>
        <w:t>.</w:t>
      </w:r>
    </w:p>
    <w:p w14:paraId="2002C4DD" w14:textId="77777777" w:rsidR="00DD1A47" w:rsidRPr="00F26762" w:rsidRDefault="00DD1A47" w:rsidP="00DD1A47">
      <w:pPr>
        <w:pStyle w:val="EndNoteBibliography"/>
        <w:ind w:left="300" w:hanging="300"/>
        <w:rPr>
          <w:noProof/>
        </w:rPr>
      </w:pPr>
      <w:r w:rsidRPr="00F26762">
        <w:rPr>
          <w:noProof/>
        </w:rPr>
        <w:t xml:space="preserve">112. S. Ziaeefard, et al., </w:t>
      </w:r>
      <w:r w:rsidRPr="00F26762">
        <w:rPr>
          <w:i/>
          <w:noProof/>
        </w:rPr>
        <w:t>GUPPIE program — A hands-on STEM learning experience for middle school students</w:t>
      </w:r>
      <w:r w:rsidRPr="00F26762">
        <w:rPr>
          <w:noProof/>
        </w:rPr>
        <w:t>, 2017 IEEE Frontiers in Education Conference (FIE), Indianapolis, IN, USA, 2017, pp. 1-8.DOI: 10.1109/FIE.2017.8190546.</w:t>
      </w:r>
    </w:p>
    <w:p w14:paraId="254724A2" w14:textId="77777777" w:rsidR="00DD1A47" w:rsidRDefault="00DD1A47" w:rsidP="00DD1A47">
      <w:pPr>
        <w:ind w:left="35" w:hanging="301"/>
        <w:outlineLvl w:val="0"/>
        <w:rPr>
          <w:b/>
          <w:lang w:val="en-US"/>
        </w:rPr>
      </w:pPr>
      <w:r>
        <w:rPr>
          <w:b/>
          <w:lang w:val="en-US"/>
        </w:rPr>
        <w:fldChar w:fldCharType="end"/>
      </w:r>
    </w:p>
    <w:p w14:paraId="7AB1B7F8" w14:textId="0E478549" w:rsidR="00DD1A47" w:rsidRDefault="00DD1A47">
      <w:pPr>
        <w:rPr>
          <w:lang w:val="en-US"/>
        </w:rPr>
      </w:pPr>
      <w:r>
        <w:rPr>
          <w:lang w:val="en-US"/>
        </w:rPr>
        <w:br w:type="page"/>
      </w:r>
    </w:p>
    <w:p w14:paraId="46184D98" w14:textId="77777777" w:rsidR="00DD1A47" w:rsidRPr="00C4371F" w:rsidRDefault="00DD1A47" w:rsidP="00DD1A47">
      <w:pPr>
        <w:jc w:val="both"/>
        <w:rPr>
          <w:rFonts w:ascii="Arial" w:hAnsi="Arial" w:cs="Arial"/>
        </w:rPr>
      </w:pPr>
      <w:r w:rsidRPr="00C4371F">
        <w:rPr>
          <w:rFonts w:ascii="Arial" w:hAnsi="Arial" w:cs="Arial"/>
          <w:noProof/>
        </w:rPr>
        <w:lastRenderedPageBreak/>
        <w:drawing>
          <wp:inline distT="0" distB="0" distL="0" distR="0" wp14:anchorId="39B1CD34" wp14:editId="751A0394">
            <wp:extent cx="749300" cy="927100"/>
            <wp:effectExtent l="0" t="0" r="0" b="0"/>
            <wp:docPr id="1507115523" name="Imagen 1507115523" descr="Cara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ra de una persona&#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49300" cy="927100"/>
                    </a:xfrm>
                    <a:prstGeom prst="rect">
                      <a:avLst/>
                    </a:prstGeom>
                  </pic:spPr>
                </pic:pic>
              </a:graphicData>
            </a:graphic>
          </wp:inline>
        </w:drawing>
      </w:r>
    </w:p>
    <w:p w14:paraId="2D659FE7" w14:textId="77777777" w:rsidR="00DD1A47" w:rsidRPr="00C4371F" w:rsidRDefault="00DD1A47" w:rsidP="00DD1A47">
      <w:pPr>
        <w:jc w:val="both"/>
        <w:rPr>
          <w:rFonts w:ascii="Arial" w:hAnsi="Arial" w:cs="Arial"/>
        </w:rPr>
      </w:pPr>
    </w:p>
    <w:p w14:paraId="2EB43909" w14:textId="77777777" w:rsidR="00DD1A47" w:rsidRPr="00C4371F" w:rsidRDefault="00DD1A47" w:rsidP="00DD1A47">
      <w:pPr>
        <w:jc w:val="both"/>
        <w:rPr>
          <w:rFonts w:ascii="Arial" w:hAnsi="Arial" w:cs="Arial"/>
          <w:color w:val="000000"/>
          <w:lang w:val="en-US"/>
        </w:rPr>
      </w:pPr>
      <w:r w:rsidRPr="00C4371F">
        <w:rPr>
          <w:rFonts w:ascii="Arial" w:hAnsi="Arial" w:cs="Arial"/>
          <w:b/>
          <w:bCs/>
          <w:lang w:val="en-US"/>
        </w:rPr>
        <w:t xml:space="preserve">Dr. Miguel Á. Conde </w:t>
      </w:r>
      <w:r w:rsidRPr="00C4371F">
        <w:rPr>
          <w:rFonts w:ascii="Arial" w:hAnsi="Arial" w:cs="Arial"/>
          <w:color w:val="000000"/>
          <w:lang w:val="en-US"/>
        </w:rPr>
        <w:t>got his MSc (2008) and PhD (2012) from Universidad de Salamanca (Spain). He worked for GPM, a web development and multimedia company, on software development environments applied to education from 2002 till 2004. In 2005 he began working for Clay Formación Internacional R&amp;D department where he was involved in different eLearning projects. From 2010 to 2012 he was researching at the University of Salamanca and also working there as a teacher. Now he works as an Associate Professor at the University of León, that he joined in 2013. He is a member of the Robotics research group of the University of León and GRIAL research group of the University of Salamanca. His PhD thesis was focused on the merging of informal, non-formal and formal environments. He has published more than 100 papers about different topics such as eLearning, Service Oriented Architectures, Learning Analytics, Mobile Learning, Human-Computer Interaction, Educational Robotics, etc. He has participated in 14 International projects and currently is the project manager for the RoboSTEAM Erasmus+ project.</w:t>
      </w:r>
      <w:r>
        <w:rPr>
          <w:rFonts w:ascii="Arial" w:hAnsi="Arial" w:cs="Arial"/>
          <w:color w:val="000000"/>
          <w:lang w:val="en-US"/>
        </w:rPr>
        <w:t xml:space="preserve"> </w:t>
      </w:r>
    </w:p>
    <w:p w14:paraId="52FCD91F" w14:textId="77777777" w:rsidR="00DD1A47" w:rsidRPr="00C4371F" w:rsidRDefault="00DD1A47" w:rsidP="00DD1A47">
      <w:pPr>
        <w:jc w:val="both"/>
        <w:rPr>
          <w:rFonts w:ascii="Arial" w:hAnsi="Arial" w:cs="Arial"/>
          <w:color w:val="000000"/>
          <w:lang w:val="en-US"/>
        </w:rPr>
      </w:pPr>
    </w:p>
    <w:p w14:paraId="492265B5" w14:textId="77777777" w:rsidR="00DD1A47" w:rsidRPr="00C4371F" w:rsidRDefault="00DD1A47" w:rsidP="00DD1A47">
      <w:pPr>
        <w:jc w:val="both"/>
        <w:rPr>
          <w:rFonts w:ascii="Arial" w:hAnsi="Arial" w:cs="Arial"/>
          <w:lang w:val="en-US"/>
        </w:rPr>
      </w:pPr>
    </w:p>
    <w:p w14:paraId="47A4BCBA" w14:textId="77777777" w:rsidR="00DD1A47" w:rsidRPr="00C4371F" w:rsidRDefault="00DD1A47" w:rsidP="00DD1A47">
      <w:pPr>
        <w:jc w:val="both"/>
        <w:rPr>
          <w:rFonts w:ascii="Arial" w:hAnsi="Arial" w:cs="Arial"/>
        </w:rPr>
      </w:pPr>
      <w:r w:rsidRPr="00C4371F">
        <w:rPr>
          <w:rFonts w:ascii="Arial" w:hAnsi="Arial" w:cs="Arial"/>
          <w:noProof/>
          <w:lang w:val="en-US"/>
        </w:rPr>
        <w:drawing>
          <wp:inline distT="0" distB="0" distL="0" distR="0" wp14:anchorId="02082DBF" wp14:editId="0ECF97EF">
            <wp:extent cx="1428115" cy="1428115"/>
            <wp:effectExtent l="0" t="0" r="0" b="0"/>
            <wp:docPr id="1545458854" name="Imagen 1545458854" descr="La cara de un hombre con traje y len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La cara de un hombre con traje y lentes&#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28115" cy="1428115"/>
                    </a:xfrm>
                    <a:prstGeom prst="rect">
                      <a:avLst/>
                    </a:prstGeom>
                    <a:noFill/>
                    <a:ln>
                      <a:noFill/>
                    </a:ln>
                  </pic:spPr>
                </pic:pic>
              </a:graphicData>
            </a:graphic>
          </wp:inline>
        </w:drawing>
      </w:r>
    </w:p>
    <w:p w14:paraId="15E8FB99" w14:textId="77777777" w:rsidR="00DD1A47" w:rsidRPr="00C4371F" w:rsidRDefault="00DD1A47" w:rsidP="00DD1A47">
      <w:pPr>
        <w:jc w:val="both"/>
        <w:rPr>
          <w:rFonts w:ascii="Arial" w:hAnsi="Arial" w:cs="Arial"/>
          <w:b/>
          <w:bCs/>
          <w:lang w:val="en-US"/>
        </w:rPr>
      </w:pPr>
    </w:p>
    <w:p w14:paraId="2608CFC3" w14:textId="77777777" w:rsidR="00DD1A47" w:rsidRPr="00C4371F" w:rsidRDefault="00DD1A47" w:rsidP="00DD1A47">
      <w:pPr>
        <w:jc w:val="both"/>
        <w:rPr>
          <w:rFonts w:ascii="Arial" w:hAnsi="Arial" w:cs="Arial"/>
          <w:lang w:val="en-US"/>
        </w:rPr>
      </w:pPr>
      <w:r w:rsidRPr="00C4371F">
        <w:rPr>
          <w:rFonts w:ascii="Arial" w:hAnsi="Arial" w:cs="Arial"/>
          <w:b/>
          <w:bCs/>
          <w:color w:val="000000"/>
          <w:lang w:val="en-US"/>
        </w:rPr>
        <w:t xml:space="preserve">Dr. Francisco J. Rodríguez-Sedano </w:t>
      </w:r>
      <w:r w:rsidRPr="00C4371F">
        <w:rPr>
          <w:rFonts w:ascii="Arial" w:hAnsi="Arial" w:cs="Arial"/>
          <w:color w:val="000000"/>
          <w:lang w:val="en-US"/>
        </w:rPr>
        <w:t>got his higher education at the University of León (ULE), first as an Industrial Technical Engineer (1996), then as a Computer Engineer (2001) and then as a PhD in Computing in 2010. Professionally, in 1997 he joined the ULE and until today he has been contractually linked to this University. During this period, he has been teaching in different degrees such as Computer Science or Librarianship and Documentation. In addition, he has involved in six educational innovation projects and in several research projects. His PhD thesis was focused on improving accessibility for people with intellectual disabilities. In 2014 he joined the Robotics Research Group at University of León, where he currently participates in several research projects in the field of social robotics and human-robot interaction. His research interests are focused on accessibility, design of user interfaces and human-robot interaction.</w:t>
      </w:r>
    </w:p>
    <w:p w14:paraId="3B1721A4" w14:textId="77777777" w:rsidR="00DD1A47" w:rsidRPr="00C4371F" w:rsidRDefault="00DD1A47" w:rsidP="00DD1A47">
      <w:pPr>
        <w:jc w:val="both"/>
        <w:rPr>
          <w:rFonts w:ascii="Arial" w:hAnsi="Arial" w:cs="Arial"/>
          <w:lang w:val="en-US"/>
        </w:rPr>
      </w:pPr>
    </w:p>
    <w:p w14:paraId="01725418" w14:textId="77777777" w:rsidR="00DD1A47" w:rsidRPr="00C4371F" w:rsidRDefault="00DD1A47" w:rsidP="00DD1A47">
      <w:pPr>
        <w:jc w:val="both"/>
        <w:rPr>
          <w:rFonts w:ascii="Arial" w:hAnsi="Arial" w:cs="Arial"/>
          <w:lang w:val="en-US"/>
        </w:rPr>
      </w:pPr>
    </w:p>
    <w:p w14:paraId="1A10C316" w14:textId="77777777" w:rsidR="00DD1A47" w:rsidRPr="00C4371F" w:rsidRDefault="00DD1A47" w:rsidP="00DD1A47">
      <w:pPr>
        <w:jc w:val="both"/>
        <w:rPr>
          <w:rFonts w:ascii="Arial" w:hAnsi="Arial" w:cs="Arial"/>
          <w:lang w:val="en-US"/>
        </w:rPr>
      </w:pPr>
    </w:p>
    <w:p w14:paraId="1018D679" w14:textId="77777777" w:rsidR="00DD1A47" w:rsidRPr="00C4371F" w:rsidRDefault="00DD1A47" w:rsidP="00DD1A47">
      <w:pPr>
        <w:jc w:val="both"/>
        <w:rPr>
          <w:rFonts w:ascii="Arial" w:hAnsi="Arial" w:cs="Arial"/>
        </w:rPr>
      </w:pPr>
      <w:r w:rsidRPr="00C4371F">
        <w:rPr>
          <w:rFonts w:ascii="Arial" w:hAnsi="Arial" w:cs="Arial"/>
          <w:noProof/>
          <w:lang w:val="en-US"/>
        </w:rPr>
        <w:lastRenderedPageBreak/>
        <w:drawing>
          <wp:inline distT="0" distB="0" distL="0" distR="0" wp14:anchorId="4D04715C" wp14:editId="3E7DB67B">
            <wp:extent cx="1223645" cy="1659890"/>
            <wp:effectExtent l="0" t="0" r="0" b="3810"/>
            <wp:docPr id="628890465" name="Imagen 628890465" descr="Una persona con una camisa naranj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Una persona con una camisa naranja&#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23645" cy="1659890"/>
                    </a:xfrm>
                    <a:prstGeom prst="rect">
                      <a:avLst/>
                    </a:prstGeom>
                    <a:noFill/>
                    <a:ln>
                      <a:noFill/>
                    </a:ln>
                  </pic:spPr>
                </pic:pic>
              </a:graphicData>
            </a:graphic>
          </wp:inline>
        </w:drawing>
      </w:r>
    </w:p>
    <w:p w14:paraId="23E896C5" w14:textId="77777777" w:rsidR="00DD1A47" w:rsidRPr="00C4371F" w:rsidRDefault="00DD1A47" w:rsidP="00DD1A47">
      <w:pPr>
        <w:jc w:val="both"/>
        <w:rPr>
          <w:rFonts w:ascii="Arial" w:hAnsi="Arial" w:cs="Arial"/>
          <w:lang w:val="en-US"/>
        </w:rPr>
      </w:pPr>
    </w:p>
    <w:p w14:paraId="2CECC53E" w14:textId="77777777" w:rsidR="00DD1A47" w:rsidRPr="00C4371F" w:rsidRDefault="00DD1A47" w:rsidP="00DD1A47">
      <w:pPr>
        <w:jc w:val="both"/>
        <w:rPr>
          <w:rFonts w:ascii="Arial" w:hAnsi="Arial" w:cs="Arial"/>
          <w:lang w:val="en-US"/>
        </w:rPr>
      </w:pPr>
      <w:r w:rsidRPr="00C4371F">
        <w:rPr>
          <w:rFonts w:ascii="Arial" w:hAnsi="Arial" w:cs="Arial"/>
          <w:b/>
          <w:bCs/>
          <w:lang w:val="en-US"/>
        </w:rPr>
        <w:t xml:space="preserve">Dr. Camino Fernández-Llamas </w:t>
      </w:r>
      <w:r w:rsidRPr="00C4371F">
        <w:rPr>
          <w:rFonts w:ascii="Arial" w:hAnsi="Arial" w:cs="Arial"/>
          <w:color w:val="000000"/>
          <w:lang w:val="en-US"/>
        </w:rPr>
        <w:t>has wide experience in Computer Science and has been teaching in the Master degree on Cybersecurity for five years. Dr. Fernández is the academic coordinator of this project. She has coordinated and participated in twenty European and national research projects in her twenty-three years of experience after getting a degree in Computer Science, a master degree in Knowledge Engineering and a PhD by the Universidad Politécnica de Madrid.</w:t>
      </w:r>
      <w:r w:rsidRPr="00C4371F">
        <w:rPr>
          <w:rFonts w:ascii="Arial" w:hAnsi="Arial" w:cs="Arial"/>
          <w:color w:val="000000"/>
          <w:lang w:val="en-US"/>
        </w:rPr>
        <w:br/>
        <w:t>She has been part (2010-2014) of the National Agency for Quality Assessment and Accreditation of Spain (ANECA) whose mission is to promote quality assurance (QA) in the system of higher education in Spain contributing to the consolidation of the European Higher Education Area and accountability to society.</w:t>
      </w:r>
      <w:r w:rsidRPr="00C4371F">
        <w:rPr>
          <w:rFonts w:ascii="Arial" w:hAnsi="Arial" w:cs="Arial"/>
          <w:color w:val="000000"/>
          <w:lang w:val="en-US"/>
        </w:rPr>
        <w:br/>
        <w:t>Finally, she has also long experience as scholar in several Spanish universities, and also as visitor in European and American universities.</w:t>
      </w:r>
    </w:p>
    <w:p w14:paraId="1257AA2A" w14:textId="77777777" w:rsidR="00DD1A47" w:rsidRPr="00C4371F" w:rsidRDefault="00DD1A47" w:rsidP="00DD1A47">
      <w:pPr>
        <w:jc w:val="both"/>
        <w:rPr>
          <w:rFonts w:ascii="Arial" w:hAnsi="Arial" w:cs="Arial"/>
          <w:b/>
          <w:bCs/>
          <w:lang w:val="en-US"/>
        </w:rPr>
      </w:pPr>
    </w:p>
    <w:p w14:paraId="4827C5CB" w14:textId="77777777" w:rsidR="00DD1A47" w:rsidRPr="00C4371F" w:rsidRDefault="00DD1A47" w:rsidP="00DD1A47">
      <w:pPr>
        <w:jc w:val="both"/>
        <w:rPr>
          <w:rFonts w:ascii="Arial" w:hAnsi="Arial" w:cs="Arial"/>
          <w:b/>
          <w:bCs/>
          <w:lang w:val="en-US"/>
        </w:rPr>
      </w:pPr>
      <w:r w:rsidRPr="00C4371F">
        <w:rPr>
          <w:rStyle w:val="Tipodeletrapredefinidodopargrafo"/>
          <w:rFonts w:ascii="Arial" w:hAnsi="Arial" w:cs="Arial"/>
          <w:noProof/>
          <w:lang w:val="en-US"/>
        </w:rPr>
        <w:drawing>
          <wp:inline distT="0" distB="0" distL="0" distR="0" wp14:anchorId="77CE6146" wp14:editId="4376BD68">
            <wp:extent cx="2260597" cy="2260597"/>
            <wp:effectExtent l="0" t="0" r="3" b="3"/>
            <wp:docPr id="1754066058" name="Imagem 3" descr="José GONÇALVES | PhD, MSc | Instituto Politécnico de Bragança, Bragança |  IPB | Departamento de Eletrotecni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rcRect/>
                    <a:stretch>
                      <a:fillRect/>
                    </a:stretch>
                  </pic:blipFill>
                  <pic:spPr>
                    <a:xfrm>
                      <a:off x="0" y="0"/>
                      <a:ext cx="2260597" cy="2260597"/>
                    </a:xfrm>
                    <a:prstGeom prst="rect">
                      <a:avLst/>
                    </a:prstGeom>
                    <a:noFill/>
                    <a:ln>
                      <a:noFill/>
                      <a:prstDash/>
                    </a:ln>
                  </pic:spPr>
                </pic:pic>
              </a:graphicData>
            </a:graphic>
          </wp:inline>
        </w:drawing>
      </w:r>
    </w:p>
    <w:p w14:paraId="38DBC53D" w14:textId="77777777" w:rsidR="00DD1A47" w:rsidRPr="00C4371F" w:rsidRDefault="00DD1A47" w:rsidP="00DD1A47">
      <w:pPr>
        <w:jc w:val="both"/>
        <w:rPr>
          <w:rFonts w:ascii="Arial" w:hAnsi="Arial" w:cs="Arial"/>
          <w:b/>
          <w:bCs/>
          <w:lang w:val="en-US"/>
        </w:rPr>
      </w:pPr>
    </w:p>
    <w:p w14:paraId="622A9810" w14:textId="77777777" w:rsidR="00DD1A47" w:rsidRPr="00C4371F" w:rsidRDefault="00DD1A47" w:rsidP="00DD1A47">
      <w:pPr>
        <w:jc w:val="both"/>
        <w:rPr>
          <w:rFonts w:ascii="Arial" w:hAnsi="Arial" w:cs="Arial"/>
          <w:color w:val="000000" w:themeColor="text1"/>
        </w:rPr>
      </w:pPr>
      <w:r w:rsidRPr="00C4371F">
        <w:rPr>
          <w:rStyle w:val="Forte"/>
          <w:rFonts w:ascii="Arial" w:hAnsi="Arial" w:cs="Arial"/>
          <w:color w:val="000000" w:themeColor="text1"/>
          <w:shd w:val="clear" w:color="auto" w:fill="FFFFFF"/>
          <w:lang w:val="en-US"/>
        </w:rPr>
        <w:t>José Alexandre de Carvalho Gonçalves</w:t>
      </w:r>
      <w:r>
        <w:rPr>
          <w:rStyle w:val="Tipodeletrapredefinidodopargrafo"/>
          <w:rFonts w:ascii="Arial" w:hAnsi="Arial" w:cs="Arial"/>
          <w:color w:val="000000" w:themeColor="text1"/>
          <w:shd w:val="clear" w:color="auto" w:fill="FFFFFF"/>
          <w:lang w:val="en-US"/>
        </w:rPr>
        <w:t xml:space="preserve"> </w:t>
      </w:r>
      <w:r w:rsidRPr="00C4371F">
        <w:rPr>
          <w:rStyle w:val="Tipodeletrapredefinidodopargrafo"/>
          <w:rFonts w:ascii="Arial" w:hAnsi="Arial" w:cs="Arial"/>
          <w:color w:val="000000" w:themeColor="text1"/>
          <w:shd w:val="clear" w:color="auto" w:fill="FFFFFF"/>
          <w:lang w:val="en-US"/>
        </w:rPr>
        <w:t xml:space="preserve">received the Bachelor, Master and Ph.D degrees in Electrical engineering and computers from the University of Porto, Portugal, in 2000, 2005 and 2009, respectively. He is assistant professor at the Polytechnic Institute of Bragança, Portugal in subjects like Automation, Robotics, Embedded systems, Electronics and Instrumentation. He is Senior Member of the Robotics and Intelligent Systems research group from INESC-TEC since 2009. His main research areas are localization, navigation, control and prototyping of mobile robots. He participated and coordinated some R&amp;D projects in the robotics domain. He published more than 70 papers in ISI/SCOPUS </w:t>
      </w:r>
      <w:r w:rsidRPr="00C4371F">
        <w:rPr>
          <w:rStyle w:val="Tipodeletrapredefinidodopargrafo"/>
          <w:rFonts w:ascii="Arial" w:hAnsi="Arial" w:cs="Arial"/>
          <w:color w:val="000000" w:themeColor="text1"/>
          <w:shd w:val="clear" w:color="auto" w:fill="FFFFFF"/>
          <w:lang w:val="en-US"/>
        </w:rPr>
        <w:lastRenderedPageBreak/>
        <w:t xml:space="preserve">international Journals and Conferences. He won the best application paper award in the Control 2016 conference. </w:t>
      </w:r>
      <w:r w:rsidRPr="00C4371F">
        <w:rPr>
          <w:rStyle w:val="Tipodeletrapredefinidodopargrafo"/>
          <w:rFonts w:ascii="Arial" w:hAnsi="Arial" w:cs="Arial"/>
          <w:color w:val="000000" w:themeColor="text1"/>
          <w:shd w:val="clear" w:color="auto" w:fill="FFFFFF"/>
        </w:rPr>
        <w:t>He won several prizes in international mobile robotics competitions.</w:t>
      </w:r>
    </w:p>
    <w:p w14:paraId="17189507" w14:textId="77777777" w:rsidR="00DD1A47" w:rsidRDefault="00DD1A47" w:rsidP="00DD1A47">
      <w:pPr>
        <w:jc w:val="both"/>
        <w:rPr>
          <w:rFonts w:ascii="Arial" w:hAnsi="Arial" w:cs="Arial"/>
          <w:b/>
          <w:bCs/>
          <w:color w:val="000000" w:themeColor="text1"/>
          <w:lang w:val="en-US"/>
        </w:rPr>
      </w:pPr>
    </w:p>
    <w:p w14:paraId="2519E0A5" w14:textId="77777777" w:rsidR="00DD1A47" w:rsidRDefault="00DD1A47" w:rsidP="00DD1A47">
      <w:pPr>
        <w:jc w:val="both"/>
        <w:rPr>
          <w:rFonts w:ascii="Arial" w:hAnsi="Arial" w:cs="Arial"/>
          <w:b/>
          <w:bCs/>
          <w:color w:val="000000" w:themeColor="text1"/>
          <w:lang w:val="en-US"/>
        </w:rPr>
      </w:pPr>
    </w:p>
    <w:p w14:paraId="6CCBEF22" w14:textId="77777777" w:rsidR="00DD1A47" w:rsidRDefault="00DD1A47" w:rsidP="00DD1A47">
      <w:pPr>
        <w:jc w:val="both"/>
        <w:rPr>
          <w:rFonts w:ascii="Arial" w:hAnsi="Arial" w:cs="Arial"/>
          <w:b/>
          <w:bCs/>
          <w:color w:val="000000" w:themeColor="text1"/>
          <w:lang w:val="en-US"/>
        </w:rPr>
      </w:pPr>
      <w:r>
        <w:rPr>
          <w:rStyle w:val="Tipodeletrapredefinidodopargrafo"/>
          <w:noProof/>
          <w:lang w:val="en-US"/>
        </w:rPr>
        <w:drawing>
          <wp:inline distT="0" distB="0" distL="0" distR="0" wp14:anchorId="3D4D05BD" wp14:editId="4EE1FE06">
            <wp:extent cx="5400040" cy="3035300"/>
            <wp:effectExtent l="0" t="0" r="0" b="0"/>
            <wp:docPr id="13375511" name="Imagem 4" descr="José Lima - INESC TEC"/>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rcRect/>
                    <a:stretch>
                      <a:fillRect/>
                    </a:stretch>
                  </pic:blipFill>
                  <pic:spPr>
                    <a:xfrm>
                      <a:off x="0" y="0"/>
                      <a:ext cx="5400040" cy="3035300"/>
                    </a:xfrm>
                    <a:prstGeom prst="rect">
                      <a:avLst/>
                    </a:prstGeom>
                    <a:noFill/>
                    <a:ln>
                      <a:noFill/>
                      <a:prstDash/>
                    </a:ln>
                  </pic:spPr>
                </pic:pic>
              </a:graphicData>
            </a:graphic>
          </wp:inline>
        </w:drawing>
      </w:r>
    </w:p>
    <w:p w14:paraId="66A1D958" w14:textId="77777777" w:rsidR="00DD1A47" w:rsidRPr="00C4371F" w:rsidRDefault="00DD1A47" w:rsidP="00DD1A47">
      <w:pPr>
        <w:rPr>
          <w:color w:val="000000" w:themeColor="text1"/>
          <w:lang w:val="en-US"/>
        </w:rPr>
      </w:pPr>
      <w:r w:rsidRPr="00C4371F">
        <w:rPr>
          <w:rStyle w:val="Forte"/>
          <w:color w:val="000000" w:themeColor="text1"/>
          <w:sz w:val="23"/>
          <w:szCs w:val="23"/>
          <w:shd w:val="clear" w:color="auto" w:fill="FFFFFF"/>
          <w:lang w:val="en-US"/>
        </w:rPr>
        <w:t>José Luís Sousa de Magalhães Lima</w:t>
      </w:r>
      <w:r w:rsidRPr="00C4371F">
        <w:rPr>
          <w:rStyle w:val="Tipodeletrapredefinidodopargrafo"/>
          <w:color w:val="000000" w:themeColor="text1"/>
          <w:sz w:val="23"/>
          <w:szCs w:val="23"/>
          <w:shd w:val="clear" w:color="auto" w:fill="FFFFFF"/>
          <w:lang w:val="en-US"/>
        </w:rPr>
        <w:t>(male) received the M.Sc. and PhD in Electrical and Computer Engineering on Faculty of Engineering of University of Porto, Portugal in 2001 and 2009. He joined the Polytechnic Institute of Bragança in 2002, and currently he is a Professor in the Electrical Engineering Department of that school. He is also a senior researcher in Centre for Robotics in Industry and Intelligent Systems group of the INESC-TEC (Institute for Systems and Computer Engineering of Porto, Portugal). He has published more than 70 papers in international scientific journals and conference proceedings. In addition, he participated in some autonomous mobile robotics competitions and applications. Moreover, his research interests are in the field of robotics and automation: simulation, path planning, artificial vision, mobile robot localization and navigation, obstacle avoidance and perception. He participated in some national, FP7 and H2020 funded projects such as Produtech, Grace, Arum, Carlos, Stamina and ColRobot.</w:t>
      </w:r>
    </w:p>
    <w:p w14:paraId="6A1BF7AF" w14:textId="77777777" w:rsidR="00DD1A47" w:rsidRDefault="00DD1A47" w:rsidP="00DD1A47">
      <w:pPr>
        <w:jc w:val="both"/>
        <w:rPr>
          <w:rFonts w:ascii="Arial" w:hAnsi="Arial" w:cs="Arial"/>
          <w:b/>
          <w:bCs/>
          <w:color w:val="000000" w:themeColor="text1"/>
          <w:lang w:val="en-US"/>
        </w:rPr>
      </w:pPr>
    </w:p>
    <w:p w14:paraId="4DF9D1EF" w14:textId="77777777" w:rsidR="00DD1A47" w:rsidRDefault="00DD1A47" w:rsidP="00DD1A47">
      <w:pPr>
        <w:jc w:val="both"/>
        <w:rPr>
          <w:rFonts w:ascii="Arial" w:hAnsi="Arial" w:cs="Arial"/>
          <w:b/>
          <w:bCs/>
          <w:color w:val="000000" w:themeColor="text1"/>
          <w:lang w:val="en-US"/>
        </w:rPr>
      </w:pPr>
    </w:p>
    <w:p w14:paraId="03F7A41B" w14:textId="77777777" w:rsidR="00DD1A47" w:rsidRDefault="00DD1A47" w:rsidP="00DD1A47">
      <w:pPr>
        <w:jc w:val="both"/>
        <w:rPr>
          <w:rFonts w:ascii="Arial" w:hAnsi="Arial" w:cs="Arial"/>
          <w:b/>
          <w:bCs/>
          <w:color w:val="000000" w:themeColor="text1"/>
          <w:lang w:val="en-US"/>
        </w:rPr>
      </w:pPr>
      <w:r>
        <w:rPr>
          <w:noProof/>
          <w:lang w:val="en-US" w:eastAsia="es-ES"/>
        </w:rPr>
        <w:lastRenderedPageBreak/>
        <w:drawing>
          <wp:inline distT="0" distB="0" distL="0" distR="0" wp14:anchorId="4EDB0844" wp14:editId="43D8FB9C">
            <wp:extent cx="5400040" cy="3599815"/>
            <wp:effectExtent l="0" t="0" r="0" b="0"/>
            <wp:docPr id="886533770" name="Imagen 886533770" descr="Un hombre con una camisa de color blanco con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MG_0381.jpg"/>
                    <pic:cNvPicPr/>
                  </pic:nvPicPr>
                  <pic:blipFill>
                    <a:blip r:embed="rId41"/>
                    <a:stretch>
                      <a:fillRect/>
                    </a:stretch>
                  </pic:blipFill>
                  <pic:spPr>
                    <a:xfrm>
                      <a:off x="0" y="0"/>
                      <a:ext cx="5400040" cy="3599815"/>
                    </a:xfrm>
                    <a:prstGeom prst="rect">
                      <a:avLst/>
                    </a:prstGeom>
                  </pic:spPr>
                </pic:pic>
              </a:graphicData>
            </a:graphic>
          </wp:inline>
        </w:drawing>
      </w:r>
    </w:p>
    <w:p w14:paraId="4E5F50F6" w14:textId="77777777" w:rsidR="00DD1A47" w:rsidRPr="0092322E" w:rsidRDefault="00DD1A47" w:rsidP="00DD1A47">
      <w:pPr>
        <w:jc w:val="both"/>
        <w:rPr>
          <w:lang w:val="en-US"/>
        </w:rPr>
      </w:pPr>
      <w:r>
        <w:rPr>
          <w:b/>
          <w:bCs/>
          <w:color w:val="1C1E29"/>
          <w:lang w:val="en-US"/>
        </w:rPr>
        <w:t xml:space="preserve">Dr. </w:t>
      </w:r>
      <w:r w:rsidRPr="0092322E">
        <w:rPr>
          <w:b/>
          <w:bCs/>
          <w:color w:val="1C1E29"/>
          <w:lang w:val="en-US"/>
        </w:rPr>
        <w:t>Francisco José García-Peñalvo</w:t>
      </w:r>
      <w:r w:rsidRPr="0092322E">
        <w:rPr>
          <w:lang w:val="en-US"/>
        </w:rPr>
        <w:t xml:space="preserve"> is a Full Professor in the Department of Computer Science and Automation at the University of Salamanca (USAL), with three six-year periods of research</w:t>
      </w:r>
      <w:r>
        <w:rPr>
          <w:lang w:val="en-US"/>
        </w:rPr>
        <w:t>, one six-year period of transferring and innovation,</w:t>
      </w:r>
      <w:r w:rsidRPr="0092322E">
        <w:rPr>
          <w:lang w:val="en-US"/>
        </w:rPr>
        <w:t xml:space="preserve"> and four five-year periods of recognized teaching. He received the Beatriz Galindo award for teaching excellence in 2019. He was also a Distinguished Professor at the School of Humanities and Education at the Tecnológico de Monterrey, Mexico and a Researcher of International Impact at the Universidad Nacional San Agustín, Arequipa, Peru. Since 2006 he is the head of the Research Group Recognized by the USAL GRIAL (research GRoup on InterAction and eLearning), a group that is a Consolidated Research Unit of the Junta de Castilla y León Government (UIC 81). He has been Vice-Dean of Innovation and New Technologies of the Faculty of Sciences of the USAL between 2004 and 2007 and Vice-Rector of Technological Innovation of this University between 2007 and 2009. He is currently the </w:t>
      </w:r>
      <w:r w:rsidRPr="00323EE9">
        <w:rPr>
          <w:lang w:val="en-US"/>
        </w:rPr>
        <w:t xml:space="preserve">Rector's Delegate for Virtual Teaching </w:t>
      </w:r>
      <w:r>
        <w:rPr>
          <w:lang w:val="en-US"/>
        </w:rPr>
        <w:t xml:space="preserve">and the </w:t>
      </w:r>
      <w:r w:rsidRPr="0092322E">
        <w:rPr>
          <w:lang w:val="en-US"/>
        </w:rPr>
        <w:t xml:space="preserve">Coordinator of the Doctorate Programme in </w:t>
      </w:r>
      <w:r>
        <w:rPr>
          <w:lang w:val="en-US"/>
        </w:rPr>
        <w:t>Education</w:t>
      </w:r>
      <w:r w:rsidRPr="0092322E">
        <w:rPr>
          <w:lang w:val="en-US"/>
        </w:rPr>
        <w:t xml:space="preserve"> in the Knowledge Society at USAL. He is Editor-in-Chief of the journals Education in the Knowledge Society and Journal of the Information Technology Research, and Associate Editor of many journals, with a special mention to the journal Computers in Human Behavior Reports. </w:t>
      </w:r>
      <w:r>
        <w:rPr>
          <w:lang w:val="en-US"/>
        </w:rPr>
        <w:t xml:space="preserve">He has published more than 100 research papers in JCR-indexed journal (51 Q1). </w:t>
      </w:r>
      <w:r w:rsidRPr="0092322E">
        <w:rPr>
          <w:lang w:val="en-US"/>
        </w:rPr>
        <w:t>For more detailed information on the publications, these are the public links to th</w:t>
      </w:r>
      <w:r>
        <w:rPr>
          <w:lang w:val="en-US"/>
        </w:rPr>
        <w:t>e profiles in Google</w:t>
      </w:r>
      <w:r w:rsidRPr="0092322E">
        <w:rPr>
          <w:lang w:val="en-US"/>
        </w:rPr>
        <w:t xml:space="preserve"> Scholar (</w:t>
      </w:r>
      <w:hyperlink r:id="rId42" w:history="1">
        <w:r w:rsidRPr="0092322E">
          <w:rPr>
            <w:rStyle w:val="Hipervnculo"/>
            <w:lang w:val="en-US"/>
          </w:rPr>
          <w:t>http://goo.gl/sDwrr0</w:t>
        </w:r>
      </w:hyperlink>
      <w:r w:rsidRPr="0092322E">
        <w:rPr>
          <w:lang w:val="en-US"/>
        </w:rPr>
        <w:t>)</w:t>
      </w:r>
      <w:r>
        <w:rPr>
          <w:lang w:val="en-US"/>
        </w:rPr>
        <w:t>, Publons (</w:t>
      </w:r>
      <w:hyperlink r:id="rId43" w:history="1">
        <w:r w:rsidRPr="001940D8">
          <w:rPr>
            <w:rStyle w:val="Hipervnculo"/>
            <w:lang w:val="en-US"/>
          </w:rPr>
          <w:t>https://bit.ly/2u2FN5l</w:t>
        </w:r>
      </w:hyperlink>
      <w:r>
        <w:rPr>
          <w:lang w:val="en-US"/>
        </w:rPr>
        <w:t>)</w:t>
      </w:r>
      <w:r w:rsidRPr="0092322E">
        <w:rPr>
          <w:lang w:val="en-US"/>
        </w:rPr>
        <w:t xml:space="preserve"> and ORCID (</w:t>
      </w:r>
      <w:hyperlink r:id="rId44" w:history="1">
        <w:r w:rsidRPr="0092322E">
          <w:rPr>
            <w:rStyle w:val="Hipervnculo"/>
            <w:lang w:val="en-US"/>
          </w:rPr>
          <w:t>http://orcid.org/0000-0001-9987-5584</w:t>
        </w:r>
      </w:hyperlink>
      <w:r w:rsidRPr="0092322E">
        <w:rPr>
          <w:lang w:val="en-US"/>
        </w:rPr>
        <w:t>).</w:t>
      </w:r>
    </w:p>
    <w:p w14:paraId="68D0F631" w14:textId="77777777" w:rsidR="00DD1A47" w:rsidRPr="00F056FC" w:rsidRDefault="00DD1A47" w:rsidP="00B57E72">
      <w:pPr>
        <w:outlineLvl w:val="0"/>
        <w:rPr>
          <w:lang w:val="en-US"/>
        </w:rPr>
      </w:pPr>
    </w:p>
    <w:sectPr w:rsidR="00DD1A47" w:rsidRPr="00F056FC" w:rsidSect="00DD1A4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9B5CCB" w14:textId="77777777" w:rsidR="0053716D" w:rsidRDefault="0053716D" w:rsidP="00DD1A47">
      <w:r>
        <w:separator/>
      </w:r>
    </w:p>
  </w:endnote>
  <w:endnote w:type="continuationSeparator" w:id="0">
    <w:p w14:paraId="6615E8D4" w14:textId="77777777" w:rsidR="0053716D" w:rsidRDefault="0053716D" w:rsidP="00DD1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FCFFC0" w14:textId="77777777" w:rsidR="0053716D" w:rsidRDefault="0053716D" w:rsidP="00DD1A47">
      <w:r>
        <w:separator/>
      </w:r>
    </w:p>
  </w:footnote>
  <w:footnote w:type="continuationSeparator" w:id="0">
    <w:p w14:paraId="353D2C28" w14:textId="77777777" w:rsidR="0053716D" w:rsidRDefault="0053716D" w:rsidP="00DD1A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93F0F" w14:textId="77777777" w:rsidR="00DD1A47" w:rsidRPr="00DD1A47" w:rsidRDefault="00DD1A47" w:rsidP="00DD1A47">
    <w:pPr>
      <w:spacing w:before="240" w:after="120"/>
      <w:outlineLvl w:val="0"/>
      <w:rPr>
        <w:sz w:val="16"/>
        <w:szCs w:val="16"/>
        <w:lang w:val="en-US"/>
      </w:rPr>
    </w:pPr>
    <w:r w:rsidRPr="00DD1A47">
      <w:rPr>
        <w:sz w:val="16"/>
        <w:szCs w:val="16"/>
        <w:lang w:val="en-US"/>
      </w:rPr>
      <w:t xml:space="preserve">This is the accepted version of the following article: </w:t>
    </w:r>
  </w:p>
  <w:p w14:paraId="37988477" w14:textId="43951A7C" w:rsidR="00DD1A47" w:rsidRDefault="00DD1A47" w:rsidP="00DD1A47">
    <w:pPr>
      <w:pStyle w:val="Encabezado"/>
      <w:rPr>
        <w:bCs/>
        <w:sz w:val="16"/>
        <w:szCs w:val="16"/>
        <w:lang w:val="en-US"/>
      </w:rPr>
    </w:pPr>
    <w:r w:rsidRPr="00DD1A47">
      <w:rPr>
        <w:bCs/>
        <w:sz w:val="16"/>
        <w:szCs w:val="16"/>
      </w:rPr>
      <w:t xml:space="preserve">Conde MÁ, Rodríguez‐Sedano FJ, Fernández‐Llamas C, Gonçalves J, LimaJ, García‐Peñalvo FJ. </w:t>
    </w:r>
    <w:r w:rsidRPr="00DD1A47">
      <w:rPr>
        <w:bCs/>
        <w:sz w:val="16"/>
        <w:szCs w:val="16"/>
        <w:lang w:val="en-US"/>
      </w:rPr>
      <w:t>Fostering STEAM throughchallenge‐based learning, robotics, and physicaldevices: A systematic mapping literature review.Comput Appl Eng Educ. 2021;29:46–65.https://doi.org/10.1002/cae.22354</w:t>
    </w:r>
  </w:p>
  <w:p w14:paraId="2A1FF6EA" w14:textId="77777777" w:rsidR="00DD1A47" w:rsidRPr="00DD1A47" w:rsidRDefault="00DD1A47" w:rsidP="00DD1A47">
    <w:pPr>
      <w:pStyle w:val="Encabezado"/>
      <w:rPr>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DDD5A" w14:textId="77777777" w:rsidR="00DD1A47" w:rsidRPr="00DD1A47" w:rsidRDefault="00DD1A47" w:rsidP="00DD1A47">
    <w:pPr>
      <w:spacing w:before="240" w:after="120"/>
      <w:outlineLvl w:val="0"/>
      <w:rPr>
        <w:sz w:val="16"/>
        <w:szCs w:val="16"/>
        <w:lang w:val="en-US"/>
      </w:rPr>
    </w:pPr>
    <w:r w:rsidRPr="00DD1A47">
      <w:rPr>
        <w:sz w:val="16"/>
        <w:szCs w:val="16"/>
        <w:lang w:val="en-US"/>
      </w:rPr>
      <w:t xml:space="preserve">This is the accepted version of the following article: </w:t>
    </w:r>
  </w:p>
  <w:p w14:paraId="5B42B002" w14:textId="13417C8C" w:rsidR="00DD1A47" w:rsidRPr="00DD1A47" w:rsidRDefault="00DD1A47" w:rsidP="00DD1A47">
    <w:pPr>
      <w:pStyle w:val="Encabezado"/>
      <w:rPr>
        <w:bCs/>
        <w:sz w:val="16"/>
        <w:szCs w:val="16"/>
        <w:lang w:val="en-US"/>
      </w:rPr>
    </w:pPr>
    <w:r w:rsidRPr="00DD1A47">
      <w:rPr>
        <w:bCs/>
        <w:sz w:val="16"/>
        <w:szCs w:val="16"/>
      </w:rPr>
      <w:t xml:space="preserve">Conde MÁ, Rodríguez‐Sedano FJ, Fernández‐Llamas C, Gonçalves J, LimaJ, García‐Peñalvo FJ. </w:t>
    </w:r>
    <w:r w:rsidRPr="00DD1A47">
      <w:rPr>
        <w:bCs/>
        <w:sz w:val="16"/>
        <w:szCs w:val="16"/>
        <w:lang w:val="en-US"/>
      </w:rPr>
      <w:t>Fostering STEAM throughchallenge‐based learning, robotics, and physicaldevices: A systematic mapping literature review.Comput Appl Eng Educ. 2021;29:46–65.https://doi.org/10.1002/cae.22354</w:t>
    </w:r>
  </w:p>
  <w:p w14:paraId="70E6C97F" w14:textId="77777777" w:rsidR="00DD1A47" w:rsidRPr="00DD1A47" w:rsidRDefault="00DD1A47" w:rsidP="00DD1A47">
    <w:pPr>
      <w:pStyle w:val="Encabezado"/>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6A6422"/>
    <w:multiLevelType w:val="multilevel"/>
    <w:tmpl w:val="5F6A6422"/>
    <w:name w:val="Numbered list 1"/>
    <w:lvl w:ilvl="0">
      <w:start w:val="1"/>
      <w:numFmt w:val="decimal"/>
      <w:pStyle w:val="Listaconnmeros"/>
      <w:lvlText w:val="%1."/>
      <w:lvlJc w:val="left"/>
    </w:lvl>
    <w:lvl w:ilvl="1">
      <w:start w:val="2"/>
      <w:numFmt w:val="decimal"/>
      <w:lvlText w:val="%1.%2."/>
      <w:lvlJc w:val="left"/>
    </w:lvl>
    <w:lvl w:ilvl="2">
      <w:start w:val="2"/>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1" w15:restartNumberingAfterBreak="0">
    <w:nsid w:val="5F6A6423"/>
    <w:multiLevelType w:val="singleLevel"/>
    <w:tmpl w:val="5F6A6423"/>
    <w:name w:val="Numbered list 2"/>
    <w:lvl w:ilvl="0">
      <w:start w:val="1"/>
      <w:numFmt w:val="bullet"/>
      <w:pStyle w:val="Listaconvietas"/>
      <w:lvlText w:val=""/>
      <w:lvlJc w:val="left"/>
      <w:rPr>
        <w:rFonts w:ascii="Symbol" w:hAnsi="Symbol"/>
      </w:rPr>
    </w:lvl>
  </w:abstractNum>
  <w:abstractNum w:abstractNumId="2" w15:restartNumberingAfterBreak="0">
    <w:nsid w:val="5F6A6424"/>
    <w:multiLevelType w:val="multilevel"/>
    <w:tmpl w:val="5F6A6424"/>
    <w:name w:val="Numbered list 3"/>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3" w15:restartNumberingAfterBreak="0">
    <w:nsid w:val="5F6A6425"/>
    <w:multiLevelType w:val="multilevel"/>
    <w:tmpl w:val="5F6A6425"/>
    <w:name w:val="Numbered list 4"/>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4" w15:restartNumberingAfterBreak="0">
    <w:nsid w:val="5F6A6426"/>
    <w:multiLevelType w:val="multilevel"/>
    <w:tmpl w:val="5F6A6426"/>
    <w:name w:val="Numbered list 5"/>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5" w15:restartNumberingAfterBreak="0">
    <w:nsid w:val="5F6A6427"/>
    <w:multiLevelType w:val="multilevel"/>
    <w:tmpl w:val="5F6A6427"/>
    <w:name w:val="Numbered list 6"/>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6" w15:restartNumberingAfterBreak="0">
    <w:nsid w:val="5F6A6428"/>
    <w:multiLevelType w:val="multilevel"/>
    <w:tmpl w:val="5F6A6428"/>
    <w:name w:val="Numbered list 7"/>
    <w:lvl w:ilvl="0">
      <w:start w:val="5"/>
      <w:numFmt w:val="bullet"/>
      <w:lvlText w:val="-"/>
      <w:lvlJc w:val="left"/>
      <w:rPr>
        <w:rFonts w:ascii="Times New Roman" w:hAnsi="Times New Roman"/>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7" w15:restartNumberingAfterBreak="0">
    <w:nsid w:val="5F6A6429"/>
    <w:multiLevelType w:val="multilevel"/>
    <w:tmpl w:val="5F6A6429"/>
    <w:name w:val="Numbered list 8"/>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8" w15:restartNumberingAfterBreak="0">
    <w:nsid w:val="5F6A642A"/>
    <w:multiLevelType w:val="multilevel"/>
    <w:tmpl w:val="5F6A642A"/>
    <w:name w:val="Numbered list 9"/>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9" w15:restartNumberingAfterBreak="0">
    <w:nsid w:val="5F6A642B"/>
    <w:multiLevelType w:val="multilevel"/>
    <w:tmpl w:val="5F6A642B"/>
    <w:name w:val="Numbered list 10"/>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0" w15:restartNumberingAfterBreak="0">
    <w:nsid w:val="5F6A642C"/>
    <w:multiLevelType w:val="multilevel"/>
    <w:tmpl w:val="5F6A642C"/>
    <w:name w:val="Numbered list 1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5F6A642D"/>
    <w:multiLevelType w:val="multilevel"/>
    <w:tmpl w:val="5F6A642D"/>
    <w:name w:val="Numbered list 12"/>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2" w15:restartNumberingAfterBreak="0">
    <w:nsid w:val="5F6A642E"/>
    <w:multiLevelType w:val="multilevel"/>
    <w:tmpl w:val="5F6A642E"/>
    <w:name w:val="Numbered list 13"/>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3" w15:restartNumberingAfterBreak="0">
    <w:nsid w:val="5F6A8452"/>
    <w:multiLevelType w:val="multilevel"/>
    <w:tmpl w:val="5F6A8452"/>
    <w:lvl w:ilvl="0">
      <w:start w:val="5"/>
      <w:numFmt w:val="bullet"/>
      <w:lvlText w:val="-"/>
      <w:lvlJc w:val="left"/>
      <w:rPr>
        <w:rFonts w:ascii="Times New Roman" w:hAnsi="Times New Roman"/>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4" w15:restartNumberingAfterBreak="0">
    <w:nsid w:val="5F6A8454"/>
    <w:multiLevelType w:val="multilevel"/>
    <w:tmpl w:val="5F6A8454"/>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num w:numId="1" w16cid:durableId="1617716593">
    <w:abstractNumId w:val="0"/>
  </w:num>
  <w:num w:numId="2" w16cid:durableId="1206067189">
    <w:abstractNumId w:val="1"/>
  </w:num>
  <w:num w:numId="3" w16cid:durableId="234823863">
    <w:abstractNumId w:val="2"/>
  </w:num>
  <w:num w:numId="4" w16cid:durableId="729695976">
    <w:abstractNumId w:val="3"/>
  </w:num>
  <w:num w:numId="5" w16cid:durableId="1050957369">
    <w:abstractNumId w:val="4"/>
  </w:num>
  <w:num w:numId="6" w16cid:durableId="498888590">
    <w:abstractNumId w:val="5"/>
  </w:num>
  <w:num w:numId="7" w16cid:durableId="610210192">
    <w:abstractNumId w:val="6"/>
  </w:num>
  <w:num w:numId="8" w16cid:durableId="435831707">
    <w:abstractNumId w:val="7"/>
  </w:num>
  <w:num w:numId="9" w16cid:durableId="329912358">
    <w:abstractNumId w:val="8"/>
  </w:num>
  <w:num w:numId="10" w16cid:durableId="2005937627">
    <w:abstractNumId w:val="9"/>
  </w:num>
  <w:num w:numId="11" w16cid:durableId="1328749282">
    <w:abstractNumId w:val="10"/>
  </w:num>
  <w:num w:numId="12" w16cid:durableId="12271577">
    <w:abstractNumId w:val="11"/>
  </w:num>
  <w:num w:numId="13" w16cid:durableId="1664238178">
    <w:abstractNumId w:val="12"/>
  </w:num>
  <w:num w:numId="14" w16cid:durableId="1681812426">
    <w:abstractNumId w:val="14"/>
  </w:num>
  <w:num w:numId="15" w16cid:durableId="8391238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6FC"/>
    <w:rsid w:val="00001D4E"/>
    <w:rsid w:val="000024B8"/>
    <w:rsid w:val="00003509"/>
    <w:rsid w:val="00003B3C"/>
    <w:rsid w:val="000067FA"/>
    <w:rsid w:val="00007168"/>
    <w:rsid w:val="00011923"/>
    <w:rsid w:val="00013829"/>
    <w:rsid w:val="000141B8"/>
    <w:rsid w:val="000164C8"/>
    <w:rsid w:val="00017B11"/>
    <w:rsid w:val="0002058C"/>
    <w:rsid w:val="000213EF"/>
    <w:rsid w:val="00023029"/>
    <w:rsid w:val="00023AD1"/>
    <w:rsid w:val="000278F7"/>
    <w:rsid w:val="00031253"/>
    <w:rsid w:val="0003233C"/>
    <w:rsid w:val="00035671"/>
    <w:rsid w:val="00036345"/>
    <w:rsid w:val="00041092"/>
    <w:rsid w:val="000440AB"/>
    <w:rsid w:val="000449B6"/>
    <w:rsid w:val="00044B6E"/>
    <w:rsid w:val="00044E23"/>
    <w:rsid w:val="00046449"/>
    <w:rsid w:val="00051867"/>
    <w:rsid w:val="00051960"/>
    <w:rsid w:val="0005560E"/>
    <w:rsid w:val="00055BC7"/>
    <w:rsid w:val="00060DB9"/>
    <w:rsid w:val="0006219F"/>
    <w:rsid w:val="00065097"/>
    <w:rsid w:val="00065A7A"/>
    <w:rsid w:val="00065AC6"/>
    <w:rsid w:val="00065EEF"/>
    <w:rsid w:val="00072016"/>
    <w:rsid w:val="00072308"/>
    <w:rsid w:val="00072F03"/>
    <w:rsid w:val="00074334"/>
    <w:rsid w:val="00074B51"/>
    <w:rsid w:val="00077119"/>
    <w:rsid w:val="00077326"/>
    <w:rsid w:val="00077AF4"/>
    <w:rsid w:val="00082028"/>
    <w:rsid w:val="00085B17"/>
    <w:rsid w:val="0008627B"/>
    <w:rsid w:val="000870CA"/>
    <w:rsid w:val="000912FD"/>
    <w:rsid w:val="0009164C"/>
    <w:rsid w:val="00093497"/>
    <w:rsid w:val="00093B8F"/>
    <w:rsid w:val="0009477C"/>
    <w:rsid w:val="00095499"/>
    <w:rsid w:val="00096E64"/>
    <w:rsid w:val="000A1318"/>
    <w:rsid w:val="000A2E99"/>
    <w:rsid w:val="000A3F4F"/>
    <w:rsid w:val="000A541D"/>
    <w:rsid w:val="000A62CD"/>
    <w:rsid w:val="000A7C8A"/>
    <w:rsid w:val="000B0E63"/>
    <w:rsid w:val="000B464A"/>
    <w:rsid w:val="000B5442"/>
    <w:rsid w:val="000B5C41"/>
    <w:rsid w:val="000B5FFD"/>
    <w:rsid w:val="000B768D"/>
    <w:rsid w:val="000C0226"/>
    <w:rsid w:val="000C172A"/>
    <w:rsid w:val="000C1D0E"/>
    <w:rsid w:val="000C3EC0"/>
    <w:rsid w:val="000C7363"/>
    <w:rsid w:val="000D4DFE"/>
    <w:rsid w:val="000D53AF"/>
    <w:rsid w:val="000D65A5"/>
    <w:rsid w:val="000D7CCB"/>
    <w:rsid w:val="000D7F16"/>
    <w:rsid w:val="000E054E"/>
    <w:rsid w:val="000E1C25"/>
    <w:rsid w:val="000E254E"/>
    <w:rsid w:val="000E2C0A"/>
    <w:rsid w:val="000E2FFE"/>
    <w:rsid w:val="000E31D4"/>
    <w:rsid w:val="000E5DE3"/>
    <w:rsid w:val="000E7466"/>
    <w:rsid w:val="000F16F8"/>
    <w:rsid w:val="000F1DC6"/>
    <w:rsid w:val="000F2DFF"/>
    <w:rsid w:val="000F30FF"/>
    <w:rsid w:val="000F353F"/>
    <w:rsid w:val="000F50D5"/>
    <w:rsid w:val="000F5F05"/>
    <w:rsid w:val="000F7520"/>
    <w:rsid w:val="001031E8"/>
    <w:rsid w:val="00103769"/>
    <w:rsid w:val="00103E9C"/>
    <w:rsid w:val="001044D5"/>
    <w:rsid w:val="00106A68"/>
    <w:rsid w:val="00112D8B"/>
    <w:rsid w:val="00114A0B"/>
    <w:rsid w:val="00114B3C"/>
    <w:rsid w:val="001167D3"/>
    <w:rsid w:val="001178E3"/>
    <w:rsid w:val="00121790"/>
    <w:rsid w:val="00122770"/>
    <w:rsid w:val="00123437"/>
    <w:rsid w:val="00124307"/>
    <w:rsid w:val="00126D4E"/>
    <w:rsid w:val="00127C4D"/>
    <w:rsid w:val="001302E5"/>
    <w:rsid w:val="00134700"/>
    <w:rsid w:val="0013496D"/>
    <w:rsid w:val="00143D89"/>
    <w:rsid w:val="00145842"/>
    <w:rsid w:val="00147DD2"/>
    <w:rsid w:val="001507E4"/>
    <w:rsid w:val="00152832"/>
    <w:rsid w:val="00153424"/>
    <w:rsid w:val="00154F86"/>
    <w:rsid w:val="00157D01"/>
    <w:rsid w:val="00160A46"/>
    <w:rsid w:val="001638A4"/>
    <w:rsid w:val="00163FCE"/>
    <w:rsid w:val="00164CE9"/>
    <w:rsid w:val="0017402B"/>
    <w:rsid w:val="0017787F"/>
    <w:rsid w:val="001779C0"/>
    <w:rsid w:val="00182125"/>
    <w:rsid w:val="001825DF"/>
    <w:rsid w:val="00184129"/>
    <w:rsid w:val="00190901"/>
    <w:rsid w:val="00190928"/>
    <w:rsid w:val="001948CE"/>
    <w:rsid w:val="00194BE0"/>
    <w:rsid w:val="00197D2B"/>
    <w:rsid w:val="001A178C"/>
    <w:rsid w:val="001A683D"/>
    <w:rsid w:val="001A7E60"/>
    <w:rsid w:val="001A7F53"/>
    <w:rsid w:val="001B0959"/>
    <w:rsid w:val="001B6BF5"/>
    <w:rsid w:val="001B7B08"/>
    <w:rsid w:val="001C0511"/>
    <w:rsid w:val="001C0990"/>
    <w:rsid w:val="001C11F5"/>
    <w:rsid w:val="001C1B4D"/>
    <w:rsid w:val="001C1D15"/>
    <w:rsid w:val="001C28AD"/>
    <w:rsid w:val="001D0D21"/>
    <w:rsid w:val="001D0D99"/>
    <w:rsid w:val="001D1491"/>
    <w:rsid w:val="001D1DC4"/>
    <w:rsid w:val="001D22BF"/>
    <w:rsid w:val="001D2942"/>
    <w:rsid w:val="001D2B27"/>
    <w:rsid w:val="001D351D"/>
    <w:rsid w:val="001D6824"/>
    <w:rsid w:val="001E0CBF"/>
    <w:rsid w:val="001E4BB3"/>
    <w:rsid w:val="001E5F54"/>
    <w:rsid w:val="001E6C51"/>
    <w:rsid w:val="001F23A4"/>
    <w:rsid w:val="001F4961"/>
    <w:rsid w:val="001F4A8F"/>
    <w:rsid w:val="001F4DF9"/>
    <w:rsid w:val="001F67E5"/>
    <w:rsid w:val="00200CDD"/>
    <w:rsid w:val="002023FD"/>
    <w:rsid w:val="00203516"/>
    <w:rsid w:val="00212397"/>
    <w:rsid w:val="00213A2F"/>
    <w:rsid w:val="00214BEA"/>
    <w:rsid w:val="00215E01"/>
    <w:rsid w:val="0021761E"/>
    <w:rsid w:val="00217B45"/>
    <w:rsid w:val="002208E7"/>
    <w:rsid w:val="00221D7A"/>
    <w:rsid w:val="00221E7D"/>
    <w:rsid w:val="00223DE8"/>
    <w:rsid w:val="00225C8C"/>
    <w:rsid w:val="00226DCD"/>
    <w:rsid w:val="002274E8"/>
    <w:rsid w:val="00230B2B"/>
    <w:rsid w:val="00231C79"/>
    <w:rsid w:val="00232310"/>
    <w:rsid w:val="002332C0"/>
    <w:rsid w:val="002362FB"/>
    <w:rsid w:val="00236A2C"/>
    <w:rsid w:val="00236AB2"/>
    <w:rsid w:val="00236CCF"/>
    <w:rsid w:val="00240036"/>
    <w:rsid w:val="00242695"/>
    <w:rsid w:val="00244D03"/>
    <w:rsid w:val="002456CD"/>
    <w:rsid w:val="00247670"/>
    <w:rsid w:val="00252B0A"/>
    <w:rsid w:val="00254980"/>
    <w:rsid w:val="00255762"/>
    <w:rsid w:val="00265707"/>
    <w:rsid w:val="0026666D"/>
    <w:rsid w:val="0026688D"/>
    <w:rsid w:val="00273F0C"/>
    <w:rsid w:val="0027413E"/>
    <w:rsid w:val="00274759"/>
    <w:rsid w:val="00274DD7"/>
    <w:rsid w:val="00277461"/>
    <w:rsid w:val="00280AD6"/>
    <w:rsid w:val="002842F7"/>
    <w:rsid w:val="0028491F"/>
    <w:rsid w:val="00285A8C"/>
    <w:rsid w:val="0028626F"/>
    <w:rsid w:val="002869E9"/>
    <w:rsid w:val="00291C85"/>
    <w:rsid w:val="00292CAA"/>
    <w:rsid w:val="00295AA7"/>
    <w:rsid w:val="002970EC"/>
    <w:rsid w:val="002974C1"/>
    <w:rsid w:val="002A19A9"/>
    <w:rsid w:val="002A1C1D"/>
    <w:rsid w:val="002A25D2"/>
    <w:rsid w:val="002A2F60"/>
    <w:rsid w:val="002A46FE"/>
    <w:rsid w:val="002A5A2D"/>
    <w:rsid w:val="002A7780"/>
    <w:rsid w:val="002B1758"/>
    <w:rsid w:val="002B2ED1"/>
    <w:rsid w:val="002B49C8"/>
    <w:rsid w:val="002B7903"/>
    <w:rsid w:val="002B7DDD"/>
    <w:rsid w:val="002C61CC"/>
    <w:rsid w:val="002C735F"/>
    <w:rsid w:val="002D4111"/>
    <w:rsid w:val="002D4419"/>
    <w:rsid w:val="002D4586"/>
    <w:rsid w:val="002D6561"/>
    <w:rsid w:val="002E0A60"/>
    <w:rsid w:val="002E3079"/>
    <w:rsid w:val="002E3C08"/>
    <w:rsid w:val="002E5C21"/>
    <w:rsid w:val="002E6F54"/>
    <w:rsid w:val="002E7F14"/>
    <w:rsid w:val="002F38BE"/>
    <w:rsid w:val="002F58E3"/>
    <w:rsid w:val="002F7CC0"/>
    <w:rsid w:val="00300AA2"/>
    <w:rsid w:val="00300F10"/>
    <w:rsid w:val="00301B03"/>
    <w:rsid w:val="00305B07"/>
    <w:rsid w:val="00305F42"/>
    <w:rsid w:val="00311B56"/>
    <w:rsid w:val="00312733"/>
    <w:rsid w:val="00312745"/>
    <w:rsid w:val="003133D6"/>
    <w:rsid w:val="003215D3"/>
    <w:rsid w:val="0032367A"/>
    <w:rsid w:val="003249DA"/>
    <w:rsid w:val="003276B4"/>
    <w:rsid w:val="00331317"/>
    <w:rsid w:val="00331A5A"/>
    <w:rsid w:val="0033264F"/>
    <w:rsid w:val="003357D7"/>
    <w:rsid w:val="003362DD"/>
    <w:rsid w:val="00341D07"/>
    <w:rsid w:val="003438EA"/>
    <w:rsid w:val="00344BF1"/>
    <w:rsid w:val="00347F64"/>
    <w:rsid w:val="00353D95"/>
    <w:rsid w:val="0036138F"/>
    <w:rsid w:val="003616D8"/>
    <w:rsid w:val="00362C59"/>
    <w:rsid w:val="00362E60"/>
    <w:rsid w:val="003636C7"/>
    <w:rsid w:val="00364826"/>
    <w:rsid w:val="00364BAD"/>
    <w:rsid w:val="003653C9"/>
    <w:rsid w:val="00365633"/>
    <w:rsid w:val="00365D65"/>
    <w:rsid w:val="00366A3B"/>
    <w:rsid w:val="0036705A"/>
    <w:rsid w:val="00370A39"/>
    <w:rsid w:val="00372174"/>
    <w:rsid w:val="0037280C"/>
    <w:rsid w:val="003771A7"/>
    <w:rsid w:val="003775A5"/>
    <w:rsid w:val="0038422E"/>
    <w:rsid w:val="00387100"/>
    <w:rsid w:val="00387FE6"/>
    <w:rsid w:val="00392D11"/>
    <w:rsid w:val="0039474F"/>
    <w:rsid w:val="0039742D"/>
    <w:rsid w:val="003A17F8"/>
    <w:rsid w:val="003A2867"/>
    <w:rsid w:val="003A2A6F"/>
    <w:rsid w:val="003A2F9D"/>
    <w:rsid w:val="003A333D"/>
    <w:rsid w:val="003A4EC4"/>
    <w:rsid w:val="003A5136"/>
    <w:rsid w:val="003B080C"/>
    <w:rsid w:val="003B28D3"/>
    <w:rsid w:val="003B3271"/>
    <w:rsid w:val="003B4600"/>
    <w:rsid w:val="003B5E4F"/>
    <w:rsid w:val="003B7D35"/>
    <w:rsid w:val="003C6491"/>
    <w:rsid w:val="003D1B7C"/>
    <w:rsid w:val="003D2591"/>
    <w:rsid w:val="003D2E26"/>
    <w:rsid w:val="003E0B9F"/>
    <w:rsid w:val="003E1D92"/>
    <w:rsid w:val="003E444C"/>
    <w:rsid w:val="003E4BA0"/>
    <w:rsid w:val="003E6462"/>
    <w:rsid w:val="003E7C43"/>
    <w:rsid w:val="003F0C7F"/>
    <w:rsid w:val="003F12BC"/>
    <w:rsid w:val="003F169C"/>
    <w:rsid w:val="003F2DB4"/>
    <w:rsid w:val="003F43DD"/>
    <w:rsid w:val="003F4C52"/>
    <w:rsid w:val="0040043C"/>
    <w:rsid w:val="004017CE"/>
    <w:rsid w:val="00401F83"/>
    <w:rsid w:val="00402056"/>
    <w:rsid w:val="004036D4"/>
    <w:rsid w:val="0040634D"/>
    <w:rsid w:val="00406F5B"/>
    <w:rsid w:val="00410E05"/>
    <w:rsid w:val="00411A48"/>
    <w:rsid w:val="0041236F"/>
    <w:rsid w:val="00416B51"/>
    <w:rsid w:val="00423E6E"/>
    <w:rsid w:val="0042418E"/>
    <w:rsid w:val="004245B2"/>
    <w:rsid w:val="004252BD"/>
    <w:rsid w:val="0042548E"/>
    <w:rsid w:val="00425AE2"/>
    <w:rsid w:val="00426F24"/>
    <w:rsid w:val="00426FE2"/>
    <w:rsid w:val="004270A9"/>
    <w:rsid w:val="00430329"/>
    <w:rsid w:val="00432281"/>
    <w:rsid w:val="00434D8A"/>
    <w:rsid w:val="00436D8E"/>
    <w:rsid w:val="0043744E"/>
    <w:rsid w:val="004407B6"/>
    <w:rsid w:val="00440CF6"/>
    <w:rsid w:val="00440FDE"/>
    <w:rsid w:val="00442B24"/>
    <w:rsid w:val="004442CA"/>
    <w:rsid w:val="00447E34"/>
    <w:rsid w:val="0045184C"/>
    <w:rsid w:val="00451D15"/>
    <w:rsid w:val="004559C4"/>
    <w:rsid w:val="00456CBC"/>
    <w:rsid w:val="00457DE4"/>
    <w:rsid w:val="004602C9"/>
    <w:rsid w:val="004615C4"/>
    <w:rsid w:val="0046369B"/>
    <w:rsid w:val="00463A9A"/>
    <w:rsid w:val="00475A23"/>
    <w:rsid w:val="0048069B"/>
    <w:rsid w:val="00481AC4"/>
    <w:rsid w:val="004845BE"/>
    <w:rsid w:val="00484EDE"/>
    <w:rsid w:val="00487A22"/>
    <w:rsid w:val="004913C6"/>
    <w:rsid w:val="004A0C35"/>
    <w:rsid w:val="004A3D7B"/>
    <w:rsid w:val="004A5065"/>
    <w:rsid w:val="004A7BD9"/>
    <w:rsid w:val="004B29A6"/>
    <w:rsid w:val="004B3D0F"/>
    <w:rsid w:val="004B558E"/>
    <w:rsid w:val="004B5E62"/>
    <w:rsid w:val="004C1F20"/>
    <w:rsid w:val="004C3454"/>
    <w:rsid w:val="004C689B"/>
    <w:rsid w:val="004D2896"/>
    <w:rsid w:val="004D35EA"/>
    <w:rsid w:val="004D3FD5"/>
    <w:rsid w:val="004D54A3"/>
    <w:rsid w:val="004E523A"/>
    <w:rsid w:val="004F0003"/>
    <w:rsid w:val="004F0892"/>
    <w:rsid w:val="004F0FF6"/>
    <w:rsid w:val="004F315B"/>
    <w:rsid w:val="004F36C0"/>
    <w:rsid w:val="004F4E7A"/>
    <w:rsid w:val="005007CB"/>
    <w:rsid w:val="005079AC"/>
    <w:rsid w:val="00510CA2"/>
    <w:rsid w:val="005122A6"/>
    <w:rsid w:val="0051270A"/>
    <w:rsid w:val="005135E0"/>
    <w:rsid w:val="00514804"/>
    <w:rsid w:val="00514D03"/>
    <w:rsid w:val="005153FB"/>
    <w:rsid w:val="00515B48"/>
    <w:rsid w:val="00516EB6"/>
    <w:rsid w:val="00517D91"/>
    <w:rsid w:val="005202D8"/>
    <w:rsid w:val="0052100E"/>
    <w:rsid w:val="0052143A"/>
    <w:rsid w:val="00524CEF"/>
    <w:rsid w:val="005264D6"/>
    <w:rsid w:val="00526B52"/>
    <w:rsid w:val="00531A69"/>
    <w:rsid w:val="00531DA5"/>
    <w:rsid w:val="005355FC"/>
    <w:rsid w:val="00536942"/>
    <w:rsid w:val="0053716D"/>
    <w:rsid w:val="0054057C"/>
    <w:rsid w:val="00542A25"/>
    <w:rsid w:val="00543143"/>
    <w:rsid w:val="00543679"/>
    <w:rsid w:val="00543FFF"/>
    <w:rsid w:val="00544B5E"/>
    <w:rsid w:val="005472E3"/>
    <w:rsid w:val="0055700C"/>
    <w:rsid w:val="00561AA7"/>
    <w:rsid w:val="00561DAC"/>
    <w:rsid w:val="00566BC5"/>
    <w:rsid w:val="00567E91"/>
    <w:rsid w:val="00574AF3"/>
    <w:rsid w:val="005762E5"/>
    <w:rsid w:val="00577839"/>
    <w:rsid w:val="00577A85"/>
    <w:rsid w:val="00580EC7"/>
    <w:rsid w:val="00581E0C"/>
    <w:rsid w:val="0058414F"/>
    <w:rsid w:val="005852E0"/>
    <w:rsid w:val="00585328"/>
    <w:rsid w:val="0058611B"/>
    <w:rsid w:val="00586647"/>
    <w:rsid w:val="00590AC1"/>
    <w:rsid w:val="00595F27"/>
    <w:rsid w:val="00596E7C"/>
    <w:rsid w:val="005A3DE6"/>
    <w:rsid w:val="005A40DB"/>
    <w:rsid w:val="005A4137"/>
    <w:rsid w:val="005A463A"/>
    <w:rsid w:val="005A4740"/>
    <w:rsid w:val="005A65BE"/>
    <w:rsid w:val="005A69BB"/>
    <w:rsid w:val="005A74D5"/>
    <w:rsid w:val="005B0E87"/>
    <w:rsid w:val="005B2148"/>
    <w:rsid w:val="005B4709"/>
    <w:rsid w:val="005C14B6"/>
    <w:rsid w:val="005C1820"/>
    <w:rsid w:val="005C20D5"/>
    <w:rsid w:val="005C26B4"/>
    <w:rsid w:val="005C5AD2"/>
    <w:rsid w:val="005C6A01"/>
    <w:rsid w:val="005C7612"/>
    <w:rsid w:val="005D0AD2"/>
    <w:rsid w:val="005D305F"/>
    <w:rsid w:val="005D3611"/>
    <w:rsid w:val="005D6C4A"/>
    <w:rsid w:val="005D7D51"/>
    <w:rsid w:val="005E30E0"/>
    <w:rsid w:val="005E45A6"/>
    <w:rsid w:val="005E4918"/>
    <w:rsid w:val="005E6D5B"/>
    <w:rsid w:val="005F1B9D"/>
    <w:rsid w:val="005F2E49"/>
    <w:rsid w:val="005F3E4C"/>
    <w:rsid w:val="005F52B5"/>
    <w:rsid w:val="005F6327"/>
    <w:rsid w:val="0060091A"/>
    <w:rsid w:val="00601CC4"/>
    <w:rsid w:val="00603334"/>
    <w:rsid w:val="00603C42"/>
    <w:rsid w:val="006043DE"/>
    <w:rsid w:val="00606A43"/>
    <w:rsid w:val="006074DA"/>
    <w:rsid w:val="006102A2"/>
    <w:rsid w:val="0061209B"/>
    <w:rsid w:val="0061273E"/>
    <w:rsid w:val="00616D49"/>
    <w:rsid w:val="00625505"/>
    <w:rsid w:val="00626A33"/>
    <w:rsid w:val="006305FD"/>
    <w:rsid w:val="006313AD"/>
    <w:rsid w:val="00633D9A"/>
    <w:rsid w:val="00642B7C"/>
    <w:rsid w:val="00643903"/>
    <w:rsid w:val="00643C41"/>
    <w:rsid w:val="0064609D"/>
    <w:rsid w:val="00651569"/>
    <w:rsid w:val="006531CB"/>
    <w:rsid w:val="006545D0"/>
    <w:rsid w:val="0065486B"/>
    <w:rsid w:val="00654870"/>
    <w:rsid w:val="006548E0"/>
    <w:rsid w:val="006558B9"/>
    <w:rsid w:val="0066100A"/>
    <w:rsid w:val="00661369"/>
    <w:rsid w:val="00664F17"/>
    <w:rsid w:val="006650F3"/>
    <w:rsid w:val="00665583"/>
    <w:rsid w:val="00670455"/>
    <w:rsid w:val="0067045A"/>
    <w:rsid w:val="00672AD0"/>
    <w:rsid w:val="00674510"/>
    <w:rsid w:val="00674F00"/>
    <w:rsid w:val="00675851"/>
    <w:rsid w:val="00675F26"/>
    <w:rsid w:val="00677FCF"/>
    <w:rsid w:val="00681D1F"/>
    <w:rsid w:val="0068426C"/>
    <w:rsid w:val="006843B9"/>
    <w:rsid w:val="00684BCB"/>
    <w:rsid w:val="006863BA"/>
    <w:rsid w:val="0069054E"/>
    <w:rsid w:val="00691CA1"/>
    <w:rsid w:val="00691E83"/>
    <w:rsid w:val="00693B3B"/>
    <w:rsid w:val="006950E5"/>
    <w:rsid w:val="00695627"/>
    <w:rsid w:val="0069566B"/>
    <w:rsid w:val="006A0BE4"/>
    <w:rsid w:val="006A3147"/>
    <w:rsid w:val="006B0421"/>
    <w:rsid w:val="006B26F3"/>
    <w:rsid w:val="006B49B5"/>
    <w:rsid w:val="006B68D6"/>
    <w:rsid w:val="006C095B"/>
    <w:rsid w:val="006C0DAD"/>
    <w:rsid w:val="006C1323"/>
    <w:rsid w:val="006C56A0"/>
    <w:rsid w:val="006C56A4"/>
    <w:rsid w:val="006C598B"/>
    <w:rsid w:val="006D1D27"/>
    <w:rsid w:val="006D2731"/>
    <w:rsid w:val="006D28B1"/>
    <w:rsid w:val="006D5292"/>
    <w:rsid w:val="006D52B1"/>
    <w:rsid w:val="006D5473"/>
    <w:rsid w:val="006D61CE"/>
    <w:rsid w:val="006D673B"/>
    <w:rsid w:val="006E18CD"/>
    <w:rsid w:val="006E1C15"/>
    <w:rsid w:val="006E2270"/>
    <w:rsid w:val="006E5CAB"/>
    <w:rsid w:val="006F0923"/>
    <w:rsid w:val="006F0F38"/>
    <w:rsid w:val="006F14FC"/>
    <w:rsid w:val="006F32B0"/>
    <w:rsid w:val="006F45F3"/>
    <w:rsid w:val="006F7BB3"/>
    <w:rsid w:val="007011EC"/>
    <w:rsid w:val="00702245"/>
    <w:rsid w:val="00702329"/>
    <w:rsid w:val="00710D70"/>
    <w:rsid w:val="007126D0"/>
    <w:rsid w:val="00713798"/>
    <w:rsid w:val="0072107E"/>
    <w:rsid w:val="007215FE"/>
    <w:rsid w:val="0072303F"/>
    <w:rsid w:val="00723A45"/>
    <w:rsid w:val="00724A76"/>
    <w:rsid w:val="00724F0C"/>
    <w:rsid w:val="00727056"/>
    <w:rsid w:val="0072741D"/>
    <w:rsid w:val="00727477"/>
    <w:rsid w:val="007316BD"/>
    <w:rsid w:val="00733748"/>
    <w:rsid w:val="00740047"/>
    <w:rsid w:val="00741B48"/>
    <w:rsid w:val="00742009"/>
    <w:rsid w:val="00742039"/>
    <w:rsid w:val="00760007"/>
    <w:rsid w:val="00760F5D"/>
    <w:rsid w:val="00765A3C"/>
    <w:rsid w:val="00772F9A"/>
    <w:rsid w:val="00773926"/>
    <w:rsid w:val="00775066"/>
    <w:rsid w:val="00777616"/>
    <w:rsid w:val="00781BA3"/>
    <w:rsid w:val="0078366D"/>
    <w:rsid w:val="007836D7"/>
    <w:rsid w:val="00784C96"/>
    <w:rsid w:val="00784DE2"/>
    <w:rsid w:val="007853EB"/>
    <w:rsid w:val="007856E1"/>
    <w:rsid w:val="00787390"/>
    <w:rsid w:val="00787AEF"/>
    <w:rsid w:val="0079157F"/>
    <w:rsid w:val="00795118"/>
    <w:rsid w:val="007963DE"/>
    <w:rsid w:val="007964C3"/>
    <w:rsid w:val="007A0676"/>
    <w:rsid w:val="007A2909"/>
    <w:rsid w:val="007A2B53"/>
    <w:rsid w:val="007A2EDA"/>
    <w:rsid w:val="007A4EA8"/>
    <w:rsid w:val="007B234D"/>
    <w:rsid w:val="007B2BC0"/>
    <w:rsid w:val="007B75E1"/>
    <w:rsid w:val="007B7C6C"/>
    <w:rsid w:val="007B7DC8"/>
    <w:rsid w:val="007C1DB4"/>
    <w:rsid w:val="007C474D"/>
    <w:rsid w:val="007C6015"/>
    <w:rsid w:val="007E03F6"/>
    <w:rsid w:val="007E096F"/>
    <w:rsid w:val="007E11DE"/>
    <w:rsid w:val="007E345F"/>
    <w:rsid w:val="007E4169"/>
    <w:rsid w:val="007E44D4"/>
    <w:rsid w:val="007E7913"/>
    <w:rsid w:val="007F1CC4"/>
    <w:rsid w:val="007F2134"/>
    <w:rsid w:val="007F4E96"/>
    <w:rsid w:val="007F56B4"/>
    <w:rsid w:val="007F5941"/>
    <w:rsid w:val="007F74E7"/>
    <w:rsid w:val="00800009"/>
    <w:rsid w:val="00800BA6"/>
    <w:rsid w:val="0080265C"/>
    <w:rsid w:val="008031D2"/>
    <w:rsid w:val="0080369F"/>
    <w:rsid w:val="0080420B"/>
    <w:rsid w:val="00804A38"/>
    <w:rsid w:val="00806998"/>
    <w:rsid w:val="00811EB9"/>
    <w:rsid w:val="00813F56"/>
    <w:rsid w:val="00813FF9"/>
    <w:rsid w:val="0081463E"/>
    <w:rsid w:val="008170BF"/>
    <w:rsid w:val="008173C5"/>
    <w:rsid w:val="0082130D"/>
    <w:rsid w:val="0082268D"/>
    <w:rsid w:val="00833D2F"/>
    <w:rsid w:val="00840E61"/>
    <w:rsid w:val="00841C06"/>
    <w:rsid w:val="0084565D"/>
    <w:rsid w:val="00845C0C"/>
    <w:rsid w:val="00846733"/>
    <w:rsid w:val="008470EF"/>
    <w:rsid w:val="00847587"/>
    <w:rsid w:val="00851A8A"/>
    <w:rsid w:val="00853EEC"/>
    <w:rsid w:val="008546CA"/>
    <w:rsid w:val="00854922"/>
    <w:rsid w:val="0085694F"/>
    <w:rsid w:val="00857A75"/>
    <w:rsid w:val="00863EBC"/>
    <w:rsid w:val="00864566"/>
    <w:rsid w:val="00864CD9"/>
    <w:rsid w:val="00865734"/>
    <w:rsid w:val="00870013"/>
    <w:rsid w:val="00874E88"/>
    <w:rsid w:val="00876479"/>
    <w:rsid w:val="00877DE0"/>
    <w:rsid w:val="0088516C"/>
    <w:rsid w:val="0088570C"/>
    <w:rsid w:val="00885BE0"/>
    <w:rsid w:val="0089241F"/>
    <w:rsid w:val="008938D7"/>
    <w:rsid w:val="0089463B"/>
    <w:rsid w:val="00895B27"/>
    <w:rsid w:val="00895CDF"/>
    <w:rsid w:val="00896A30"/>
    <w:rsid w:val="008A0C1D"/>
    <w:rsid w:val="008A64D9"/>
    <w:rsid w:val="008B0086"/>
    <w:rsid w:val="008B1E2E"/>
    <w:rsid w:val="008B3F30"/>
    <w:rsid w:val="008B4BD1"/>
    <w:rsid w:val="008B690C"/>
    <w:rsid w:val="008B6C75"/>
    <w:rsid w:val="008B775F"/>
    <w:rsid w:val="008C03F0"/>
    <w:rsid w:val="008C1208"/>
    <w:rsid w:val="008C33F1"/>
    <w:rsid w:val="008C72B0"/>
    <w:rsid w:val="008C7404"/>
    <w:rsid w:val="008D019C"/>
    <w:rsid w:val="008D1709"/>
    <w:rsid w:val="008D3A04"/>
    <w:rsid w:val="008D73CA"/>
    <w:rsid w:val="008E1453"/>
    <w:rsid w:val="008E71D6"/>
    <w:rsid w:val="008E7C96"/>
    <w:rsid w:val="008E7CB4"/>
    <w:rsid w:val="008F0CC4"/>
    <w:rsid w:val="008F2138"/>
    <w:rsid w:val="008F650A"/>
    <w:rsid w:val="008F74F1"/>
    <w:rsid w:val="0090004B"/>
    <w:rsid w:val="009043EA"/>
    <w:rsid w:val="00904E22"/>
    <w:rsid w:val="00910835"/>
    <w:rsid w:val="00916ACB"/>
    <w:rsid w:val="0092105B"/>
    <w:rsid w:val="00921125"/>
    <w:rsid w:val="00922EF3"/>
    <w:rsid w:val="00925AB5"/>
    <w:rsid w:val="0093036A"/>
    <w:rsid w:val="00932C07"/>
    <w:rsid w:val="009339AE"/>
    <w:rsid w:val="009354AA"/>
    <w:rsid w:val="00936044"/>
    <w:rsid w:val="00937D3F"/>
    <w:rsid w:val="00942879"/>
    <w:rsid w:val="00943A1E"/>
    <w:rsid w:val="00943CA1"/>
    <w:rsid w:val="009468BB"/>
    <w:rsid w:val="009519CE"/>
    <w:rsid w:val="0095537D"/>
    <w:rsid w:val="00960279"/>
    <w:rsid w:val="00960C66"/>
    <w:rsid w:val="009611B8"/>
    <w:rsid w:val="00963E1D"/>
    <w:rsid w:val="009648E8"/>
    <w:rsid w:val="009654DC"/>
    <w:rsid w:val="00965BF1"/>
    <w:rsid w:val="0097398C"/>
    <w:rsid w:val="00975BF1"/>
    <w:rsid w:val="00976951"/>
    <w:rsid w:val="0098141D"/>
    <w:rsid w:val="00982F91"/>
    <w:rsid w:val="009856A1"/>
    <w:rsid w:val="00986B48"/>
    <w:rsid w:val="00991DBA"/>
    <w:rsid w:val="00996191"/>
    <w:rsid w:val="009967C7"/>
    <w:rsid w:val="00996FD6"/>
    <w:rsid w:val="00997361"/>
    <w:rsid w:val="009978D9"/>
    <w:rsid w:val="009A2464"/>
    <w:rsid w:val="009A24D6"/>
    <w:rsid w:val="009A49A3"/>
    <w:rsid w:val="009A5643"/>
    <w:rsid w:val="009A7CBB"/>
    <w:rsid w:val="009B534E"/>
    <w:rsid w:val="009B688A"/>
    <w:rsid w:val="009B7F88"/>
    <w:rsid w:val="009C09F0"/>
    <w:rsid w:val="009C0E76"/>
    <w:rsid w:val="009C1A34"/>
    <w:rsid w:val="009C702C"/>
    <w:rsid w:val="009C72D7"/>
    <w:rsid w:val="009C7489"/>
    <w:rsid w:val="009C7784"/>
    <w:rsid w:val="009D053B"/>
    <w:rsid w:val="009D05BB"/>
    <w:rsid w:val="009D169E"/>
    <w:rsid w:val="009D1893"/>
    <w:rsid w:val="009D5816"/>
    <w:rsid w:val="009D6E32"/>
    <w:rsid w:val="009E164B"/>
    <w:rsid w:val="009E3BA5"/>
    <w:rsid w:val="009E4CE0"/>
    <w:rsid w:val="009E533A"/>
    <w:rsid w:val="009E58EC"/>
    <w:rsid w:val="009F2EA5"/>
    <w:rsid w:val="009F3433"/>
    <w:rsid w:val="009F7572"/>
    <w:rsid w:val="00A004B9"/>
    <w:rsid w:val="00A0172F"/>
    <w:rsid w:val="00A01C04"/>
    <w:rsid w:val="00A037BE"/>
    <w:rsid w:val="00A06D47"/>
    <w:rsid w:val="00A117FE"/>
    <w:rsid w:val="00A118A0"/>
    <w:rsid w:val="00A1259A"/>
    <w:rsid w:val="00A12C82"/>
    <w:rsid w:val="00A12D81"/>
    <w:rsid w:val="00A1340E"/>
    <w:rsid w:val="00A13DC7"/>
    <w:rsid w:val="00A161C5"/>
    <w:rsid w:val="00A16323"/>
    <w:rsid w:val="00A1713A"/>
    <w:rsid w:val="00A206EF"/>
    <w:rsid w:val="00A20C38"/>
    <w:rsid w:val="00A20D1C"/>
    <w:rsid w:val="00A2222E"/>
    <w:rsid w:val="00A242C2"/>
    <w:rsid w:val="00A2548C"/>
    <w:rsid w:val="00A265FB"/>
    <w:rsid w:val="00A26D7F"/>
    <w:rsid w:val="00A271C3"/>
    <w:rsid w:val="00A27345"/>
    <w:rsid w:val="00A33934"/>
    <w:rsid w:val="00A33DE0"/>
    <w:rsid w:val="00A36AAA"/>
    <w:rsid w:val="00A37554"/>
    <w:rsid w:val="00A4239B"/>
    <w:rsid w:val="00A45EB0"/>
    <w:rsid w:val="00A477DB"/>
    <w:rsid w:val="00A50473"/>
    <w:rsid w:val="00A5107E"/>
    <w:rsid w:val="00A55598"/>
    <w:rsid w:val="00A55AD6"/>
    <w:rsid w:val="00A55AEA"/>
    <w:rsid w:val="00A57CF6"/>
    <w:rsid w:val="00A601FF"/>
    <w:rsid w:val="00A62B45"/>
    <w:rsid w:val="00A64294"/>
    <w:rsid w:val="00A64CE2"/>
    <w:rsid w:val="00A658A8"/>
    <w:rsid w:val="00A67E84"/>
    <w:rsid w:val="00A72236"/>
    <w:rsid w:val="00A73300"/>
    <w:rsid w:val="00A7481E"/>
    <w:rsid w:val="00A76AFE"/>
    <w:rsid w:val="00A8105A"/>
    <w:rsid w:val="00A812E9"/>
    <w:rsid w:val="00A815D2"/>
    <w:rsid w:val="00A82A09"/>
    <w:rsid w:val="00A82FAA"/>
    <w:rsid w:val="00A849C7"/>
    <w:rsid w:val="00A8581F"/>
    <w:rsid w:val="00A86DC0"/>
    <w:rsid w:val="00A874C4"/>
    <w:rsid w:val="00A90347"/>
    <w:rsid w:val="00A90E49"/>
    <w:rsid w:val="00A90E81"/>
    <w:rsid w:val="00A93614"/>
    <w:rsid w:val="00A95A4C"/>
    <w:rsid w:val="00A95E9E"/>
    <w:rsid w:val="00A9695C"/>
    <w:rsid w:val="00A96A70"/>
    <w:rsid w:val="00A96CA6"/>
    <w:rsid w:val="00A97550"/>
    <w:rsid w:val="00AA154B"/>
    <w:rsid w:val="00AA16C1"/>
    <w:rsid w:val="00AA2C4E"/>
    <w:rsid w:val="00AA5217"/>
    <w:rsid w:val="00AA668A"/>
    <w:rsid w:val="00AB07EB"/>
    <w:rsid w:val="00AB124B"/>
    <w:rsid w:val="00AB36D2"/>
    <w:rsid w:val="00AB590E"/>
    <w:rsid w:val="00AB7215"/>
    <w:rsid w:val="00AC461D"/>
    <w:rsid w:val="00AC4DDD"/>
    <w:rsid w:val="00AC50A3"/>
    <w:rsid w:val="00AD2888"/>
    <w:rsid w:val="00AD41D5"/>
    <w:rsid w:val="00AD556C"/>
    <w:rsid w:val="00AD5577"/>
    <w:rsid w:val="00AD584D"/>
    <w:rsid w:val="00AD766B"/>
    <w:rsid w:val="00AE4D52"/>
    <w:rsid w:val="00AE60F9"/>
    <w:rsid w:val="00AE6768"/>
    <w:rsid w:val="00AE6FD1"/>
    <w:rsid w:val="00AE7A99"/>
    <w:rsid w:val="00AF09BA"/>
    <w:rsid w:val="00AF2099"/>
    <w:rsid w:val="00AF2E93"/>
    <w:rsid w:val="00AF50E8"/>
    <w:rsid w:val="00AF559A"/>
    <w:rsid w:val="00AF55DE"/>
    <w:rsid w:val="00B003F2"/>
    <w:rsid w:val="00B01BDF"/>
    <w:rsid w:val="00B11372"/>
    <w:rsid w:val="00B1236F"/>
    <w:rsid w:val="00B215C9"/>
    <w:rsid w:val="00B21E97"/>
    <w:rsid w:val="00B2234A"/>
    <w:rsid w:val="00B25BC3"/>
    <w:rsid w:val="00B26C6A"/>
    <w:rsid w:val="00B31E66"/>
    <w:rsid w:val="00B33336"/>
    <w:rsid w:val="00B35287"/>
    <w:rsid w:val="00B3546E"/>
    <w:rsid w:val="00B35E6B"/>
    <w:rsid w:val="00B3616D"/>
    <w:rsid w:val="00B376BF"/>
    <w:rsid w:val="00B377F5"/>
    <w:rsid w:val="00B37DF2"/>
    <w:rsid w:val="00B4749D"/>
    <w:rsid w:val="00B51D2D"/>
    <w:rsid w:val="00B522B7"/>
    <w:rsid w:val="00B52602"/>
    <w:rsid w:val="00B54ECF"/>
    <w:rsid w:val="00B55CAC"/>
    <w:rsid w:val="00B56FC0"/>
    <w:rsid w:val="00B57C2F"/>
    <w:rsid w:val="00B57E72"/>
    <w:rsid w:val="00B60D68"/>
    <w:rsid w:val="00B64B8E"/>
    <w:rsid w:val="00B65753"/>
    <w:rsid w:val="00B661CB"/>
    <w:rsid w:val="00B71DAB"/>
    <w:rsid w:val="00B740E4"/>
    <w:rsid w:val="00B74213"/>
    <w:rsid w:val="00B77AC9"/>
    <w:rsid w:val="00B8196D"/>
    <w:rsid w:val="00B8281C"/>
    <w:rsid w:val="00B83A49"/>
    <w:rsid w:val="00B8526A"/>
    <w:rsid w:val="00B874FE"/>
    <w:rsid w:val="00B92154"/>
    <w:rsid w:val="00B936A4"/>
    <w:rsid w:val="00B958D6"/>
    <w:rsid w:val="00B96D39"/>
    <w:rsid w:val="00BA078C"/>
    <w:rsid w:val="00BA13FD"/>
    <w:rsid w:val="00BA223A"/>
    <w:rsid w:val="00BA235C"/>
    <w:rsid w:val="00BA2F5D"/>
    <w:rsid w:val="00BA4532"/>
    <w:rsid w:val="00BA4E91"/>
    <w:rsid w:val="00BA6694"/>
    <w:rsid w:val="00BA6D16"/>
    <w:rsid w:val="00BA7E85"/>
    <w:rsid w:val="00BB0F4D"/>
    <w:rsid w:val="00BB326A"/>
    <w:rsid w:val="00BB3E2F"/>
    <w:rsid w:val="00BC12B5"/>
    <w:rsid w:val="00BC1FF4"/>
    <w:rsid w:val="00BC5473"/>
    <w:rsid w:val="00BC63E8"/>
    <w:rsid w:val="00BD1064"/>
    <w:rsid w:val="00BD35DA"/>
    <w:rsid w:val="00BD366D"/>
    <w:rsid w:val="00BD57F9"/>
    <w:rsid w:val="00BD7316"/>
    <w:rsid w:val="00BD7C66"/>
    <w:rsid w:val="00BD7CCF"/>
    <w:rsid w:val="00BD7DC3"/>
    <w:rsid w:val="00BE0122"/>
    <w:rsid w:val="00BE40E7"/>
    <w:rsid w:val="00BF34F5"/>
    <w:rsid w:val="00BF4472"/>
    <w:rsid w:val="00C05912"/>
    <w:rsid w:val="00C10970"/>
    <w:rsid w:val="00C12FF4"/>
    <w:rsid w:val="00C134AE"/>
    <w:rsid w:val="00C13C8A"/>
    <w:rsid w:val="00C155AC"/>
    <w:rsid w:val="00C15BFF"/>
    <w:rsid w:val="00C21425"/>
    <w:rsid w:val="00C219BE"/>
    <w:rsid w:val="00C23605"/>
    <w:rsid w:val="00C24162"/>
    <w:rsid w:val="00C243D6"/>
    <w:rsid w:val="00C24E31"/>
    <w:rsid w:val="00C30897"/>
    <w:rsid w:val="00C33560"/>
    <w:rsid w:val="00C343CC"/>
    <w:rsid w:val="00C3724B"/>
    <w:rsid w:val="00C406F3"/>
    <w:rsid w:val="00C41EEC"/>
    <w:rsid w:val="00C42324"/>
    <w:rsid w:val="00C42582"/>
    <w:rsid w:val="00C42A18"/>
    <w:rsid w:val="00C46B04"/>
    <w:rsid w:val="00C4704C"/>
    <w:rsid w:val="00C52569"/>
    <w:rsid w:val="00C5324C"/>
    <w:rsid w:val="00C56A1B"/>
    <w:rsid w:val="00C57532"/>
    <w:rsid w:val="00C57FAD"/>
    <w:rsid w:val="00C6183F"/>
    <w:rsid w:val="00C6337B"/>
    <w:rsid w:val="00C641FC"/>
    <w:rsid w:val="00C64FA7"/>
    <w:rsid w:val="00C65E2D"/>
    <w:rsid w:val="00C66A0E"/>
    <w:rsid w:val="00C71B32"/>
    <w:rsid w:val="00C72C88"/>
    <w:rsid w:val="00C75EA7"/>
    <w:rsid w:val="00C76998"/>
    <w:rsid w:val="00C84FA9"/>
    <w:rsid w:val="00C8565F"/>
    <w:rsid w:val="00C92B40"/>
    <w:rsid w:val="00C95E1E"/>
    <w:rsid w:val="00CA0216"/>
    <w:rsid w:val="00CA077C"/>
    <w:rsid w:val="00CA12D3"/>
    <w:rsid w:val="00CA16FE"/>
    <w:rsid w:val="00CA22F2"/>
    <w:rsid w:val="00CA3A92"/>
    <w:rsid w:val="00CA3E4A"/>
    <w:rsid w:val="00CA57C8"/>
    <w:rsid w:val="00CA68D7"/>
    <w:rsid w:val="00CA6E64"/>
    <w:rsid w:val="00CB0EE1"/>
    <w:rsid w:val="00CB2B03"/>
    <w:rsid w:val="00CB2EEF"/>
    <w:rsid w:val="00CB4297"/>
    <w:rsid w:val="00CB777A"/>
    <w:rsid w:val="00CC1ACC"/>
    <w:rsid w:val="00CC38EB"/>
    <w:rsid w:val="00CC4272"/>
    <w:rsid w:val="00CC6FBB"/>
    <w:rsid w:val="00CD133A"/>
    <w:rsid w:val="00CD1BAC"/>
    <w:rsid w:val="00CD332A"/>
    <w:rsid w:val="00CD5C96"/>
    <w:rsid w:val="00CE2778"/>
    <w:rsid w:val="00CE33A4"/>
    <w:rsid w:val="00CE3412"/>
    <w:rsid w:val="00CE4204"/>
    <w:rsid w:val="00CE58C9"/>
    <w:rsid w:val="00CE713A"/>
    <w:rsid w:val="00CF182B"/>
    <w:rsid w:val="00CF2CD5"/>
    <w:rsid w:val="00CF31FC"/>
    <w:rsid w:val="00CF3232"/>
    <w:rsid w:val="00CF3A36"/>
    <w:rsid w:val="00D01C1C"/>
    <w:rsid w:val="00D022C8"/>
    <w:rsid w:val="00D0261B"/>
    <w:rsid w:val="00D03029"/>
    <w:rsid w:val="00D04FBA"/>
    <w:rsid w:val="00D0537D"/>
    <w:rsid w:val="00D06942"/>
    <w:rsid w:val="00D10581"/>
    <w:rsid w:val="00D10623"/>
    <w:rsid w:val="00D11D6B"/>
    <w:rsid w:val="00D12F2F"/>
    <w:rsid w:val="00D13641"/>
    <w:rsid w:val="00D13CEA"/>
    <w:rsid w:val="00D1400E"/>
    <w:rsid w:val="00D14B04"/>
    <w:rsid w:val="00D17849"/>
    <w:rsid w:val="00D21211"/>
    <w:rsid w:val="00D22404"/>
    <w:rsid w:val="00D235ED"/>
    <w:rsid w:val="00D23B3D"/>
    <w:rsid w:val="00D3176B"/>
    <w:rsid w:val="00D317B9"/>
    <w:rsid w:val="00D31884"/>
    <w:rsid w:val="00D342E2"/>
    <w:rsid w:val="00D357EB"/>
    <w:rsid w:val="00D3601A"/>
    <w:rsid w:val="00D365D8"/>
    <w:rsid w:val="00D36782"/>
    <w:rsid w:val="00D36BA3"/>
    <w:rsid w:val="00D452BF"/>
    <w:rsid w:val="00D4692F"/>
    <w:rsid w:val="00D47523"/>
    <w:rsid w:val="00D51061"/>
    <w:rsid w:val="00D51AFB"/>
    <w:rsid w:val="00D562A5"/>
    <w:rsid w:val="00D56318"/>
    <w:rsid w:val="00D56C79"/>
    <w:rsid w:val="00D606B3"/>
    <w:rsid w:val="00D623D4"/>
    <w:rsid w:val="00D62874"/>
    <w:rsid w:val="00D640AF"/>
    <w:rsid w:val="00D65B5A"/>
    <w:rsid w:val="00D70E16"/>
    <w:rsid w:val="00D73EA8"/>
    <w:rsid w:val="00D85590"/>
    <w:rsid w:val="00D859D3"/>
    <w:rsid w:val="00D85F34"/>
    <w:rsid w:val="00D90A81"/>
    <w:rsid w:val="00D9392E"/>
    <w:rsid w:val="00D943BC"/>
    <w:rsid w:val="00D95C86"/>
    <w:rsid w:val="00D95DFB"/>
    <w:rsid w:val="00D97371"/>
    <w:rsid w:val="00DA0A04"/>
    <w:rsid w:val="00DA273A"/>
    <w:rsid w:val="00DA50CA"/>
    <w:rsid w:val="00DA7C27"/>
    <w:rsid w:val="00DB0DDC"/>
    <w:rsid w:val="00DB24E9"/>
    <w:rsid w:val="00DB37EE"/>
    <w:rsid w:val="00DB5251"/>
    <w:rsid w:val="00DB70FA"/>
    <w:rsid w:val="00DC27D0"/>
    <w:rsid w:val="00DC280F"/>
    <w:rsid w:val="00DC4100"/>
    <w:rsid w:val="00DC4FC3"/>
    <w:rsid w:val="00DC5CB4"/>
    <w:rsid w:val="00DC72A9"/>
    <w:rsid w:val="00DD0CD2"/>
    <w:rsid w:val="00DD1525"/>
    <w:rsid w:val="00DD1A47"/>
    <w:rsid w:val="00DD2343"/>
    <w:rsid w:val="00DD2742"/>
    <w:rsid w:val="00DD33C8"/>
    <w:rsid w:val="00DD35C4"/>
    <w:rsid w:val="00DD7198"/>
    <w:rsid w:val="00DE1E7D"/>
    <w:rsid w:val="00DE6AB1"/>
    <w:rsid w:val="00DF0021"/>
    <w:rsid w:val="00DF0B08"/>
    <w:rsid w:val="00DF174B"/>
    <w:rsid w:val="00DF1ADC"/>
    <w:rsid w:val="00DF3EB0"/>
    <w:rsid w:val="00DF5292"/>
    <w:rsid w:val="00DF6C0C"/>
    <w:rsid w:val="00E00581"/>
    <w:rsid w:val="00E00D22"/>
    <w:rsid w:val="00E04039"/>
    <w:rsid w:val="00E07866"/>
    <w:rsid w:val="00E10438"/>
    <w:rsid w:val="00E13067"/>
    <w:rsid w:val="00E131A8"/>
    <w:rsid w:val="00E1520D"/>
    <w:rsid w:val="00E1558E"/>
    <w:rsid w:val="00E16564"/>
    <w:rsid w:val="00E173EE"/>
    <w:rsid w:val="00E20336"/>
    <w:rsid w:val="00E204CB"/>
    <w:rsid w:val="00E208E0"/>
    <w:rsid w:val="00E23F7F"/>
    <w:rsid w:val="00E24917"/>
    <w:rsid w:val="00E26C78"/>
    <w:rsid w:val="00E31F56"/>
    <w:rsid w:val="00E32161"/>
    <w:rsid w:val="00E339C7"/>
    <w:rsid w:val="00E37004"/>
    <w:rsid w:val="00E43BA2"/>
    <w:rsid w:val="00E45512"/>
    <w:rsid w:val="00E45A74"/>
    <w:rsid w:val="00E476D4"/>
    <w:rsid w:val="00E52AD7"/>
    <w:rsid w:val="00E567A4"/>
    <w:rsid w:val="00E57AB8"/>
    <w:rsid w:val="00E57FFE"/>
    <w:rsid w:val="00E60AE0"/>
    <w:rsid w:val="00E647B6"/>
    <w:rsid w:val="00E65926"/>
    <w:rsid w:val="00E671BE"/>
    <w:rsid w:val="00E7072E"/>
    <w:rsid w:val="00E73A51"/>
    <w:rsid w:val="00E80BDE"/>
    <w:rsid w:val="00E80DBF"/>
    <w:rsid w:val="00E80E22"/>
    <w:rsid w:val="00E82D90"/>
    <w:rsid w:val="00E8394A"/>
    <w:rsid w:val="00E84316"/>
    <w:rsid w:val="00E8586B"/>
    <w:rsid w:val="00E862E5"/>
    <w:rsid w:val="00E91C82"/>
    <w:rsid w:val="00E91D4C"/>
    <w:rsid w:val="00E92B3E"/>
    <w:rsid w:val="00E95386"/>
    <w:rsid w:val="00E96772"/>
    <w:rsid w:val="00EA56C6"/>
    <w:rsid w:val="00EA7BC9"/>
    <w:rsid w:val="00EB07FD"/>
    <w:rsid w:val="00EB1578"/>
    <w:rsid w:val="00EB4467"/>
    <w:rsid w:val="00EB4AC7"/>
    <w:rsid w:val="00EB52AA"/>
    <w:rsid w:val="00EC0258"/>
    <w:rsid w:val="00EC1822"/>
    <w:rsid w:val="00EC1ACB"/>
    <w:rsid w:val="00EC51BF"/>
    <w:rsid w:val="00EC7EF7"/>
    <w:rsid w:val="00ED6D4F"/>
    <w:rsid w:val="00ED7005"/>
    <w:rsid w:val="00EE0D1D"/>
    <w:rsid w:val="00EE1CA9"/>
    <w:rsid w:val="00EE2B47"/>
    <w:rsid w:val="00EE3B71"/>
    <w:rsid w:val="00EF1D82"/>
    <w:rsid w:val="00EF277E"/>
    <w:rsid w:val="00EF2F3C"/>
    <w:rsid w:val="00EF3073"/>
    <w:rsid w:val="00EF56EF"/>
    <w:rsid w:val="00EF70B6"/>
    <w:rsid w:val="00F001C4"/>
    <w:rsid w:val="00F020ED"/>
    <w:rsid w:val="00F02FB2"/>
    <w:rsid w:val="00F04131"/>
    <w:rsid w:val="00F056FC"/>
    <w:rsid w:val="00F05905"/>
    <w:rsid w:val="00F1048E"/>
    <w:rsid w:val="00F108C1"/>
    <w:rsid w:val="00F1452E"/>
    <w:rsid w:val="00F22041"/>
    <w:rsid w:val="00F236D1"/>
    <w:rsid w:val="00F23E9B"/>
    <w:rsid w:val="00F244D4"/>
    <w:rsid w:val="00F30A9A"/>
    <w:rsid w:val="00F31BAF"/>
    <w:rsid w:val="00F32ED3"/>
    <w:rsid w:val="00F34C42"/>
    <w:rsid w:val="00F35F72"/>
    <w:rsid w:val="00F3653B"/>
    <w:rsid w:val="00F37138"/>
    <w:rsid w:val="00F37A47"/>
    <w:rsid w:val="00F41016"/>
    <w:rsid w:val="00F45074"/>
    <w:rsid w:val="00F45835"/>
    <w:rsid w:val="00F4634E"/>
    <w:rsid w:val="00F47602"/>
    <w:rsid w:val="00F50A81"/>
    <w:rsid w:val="00F53C3C"/>
    <w:rsid w:val="00F54064"/>
    <w:rsid w:val="00F56F11"/>
    <w:rsid w:val="00F60C22"/>
    <w:rsid w:val="00F64C10"/>
    <w:rsid w:val="00F72A58"/>
    <w:rsid w:val="00F73F2B"/>
    <w:rsid w:val="00F74469"/>
    <w:rsid w:val="00F81956"/>
    <w:rsid w:val="00F82079"/>
    <w:rsid w:val="00F84DFF"/>
    <w:rsid w:val="00F96A0B"/>
    <w:rsid w:val="00F9722F"/>
    <w:rsid w:val="00F978A7"/>
    <w:rsid w:val="00FA2B3F"/>
    <w:rsid w:val="00FA2EDE"/>
    <w:rsid w:val="00FA58D9"/>
    <w:rsid w:val="00FB5EEE"/>
    <w:rsid w:val="00FB5F57"/>
    <w:rsid w:val="00FB6D4D"/>
    <w:rsid w:val="00FB7FDB"/>
    <w:rsid w:val="00FC1BAA"/>
    <w:rsid w:val="00FC3ECD"/>
    <w:rsid w:val="00FC48E6"/>
    <w:rsid w:val="00FC66A5"/>
    <w:rsid w:val="00FD1AB2"/>
    <w:rsid w:val="00FD4C9E"/>
    <w:rsid w:val="00FD645F"/>
    <w:rsid w:val="00FD658A"/>
    <w:rsid w:val="00FD7263"/>
    <w:rsid w:val="00FD7471"/>
    <w:rsid w:val="00FE2753"/>
    <w:rsid w:val="00FE3DA8"/>
    <w:rsid w:val="00FE46C7"/>
    <w:rsid w:val="00FE5068"/>
    <w:rsid w:val="00FE5D3E"/>
    <w:rsid w:val="00FE6A47"/>
    <w:rsid w:val="00FE7B04"/>
    <w:rsid w:val="00FF0C6E"/>
    <w:rsid w:val="00FF3584"/>
    <w:rsid w:val="00FF4DD5"/>
    <w:rsid w:val="00FF5119"/>
    <w:rsid w:val="00FF7F8C"/>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2AC30485"/>
  <w15:chartTrackingRefBased/>
  <w15:docId w15:val="{88308C42-56F3-8D45-AB40-160E96327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D1A47"/>
    <w:rPr>
      <w:rFonts w:ascii="Times New Roman" w:eastAsia="Times New Roman" w:hAnsi="Times New Roman" w:cs="Times New Roman"/>
      <w:lang w:val="es-ES" w:eastAsia="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nhideWhenUsed/>
    <w:rsid w:val="00F056FC"/>
    <w:rPr>
      <w:rFonts w:eastAsiaTheme="minorHAnsi"/>
      <w:sz w:val="18"/>
      <w:szCs w:val="18"/>
      <w:lang w:val="es-ES_tradnl" w:eastAsia="en-US"/>
    </w:rPr>
  </w:style>
  <w:style w:type="character" w:customStyle="1" w:styleId="TextodegloboCar">
    <w:name w:val="Texto de globo Car"/>
    <w:basedOn w:val="Fuentedeprrafopredeter"/>
    <w:link w:val="Textodeglobo"/>
    <w:rsid w:val="00F056FC"/>
    <w:rPr>
      <w:rFonts w:ascii="Times New Roman" w:hAnsi="Times New Roman" w:cs="Times New Roman"/>
      <w:sz w:val="18"/>
      <w:szCs w:val="18"/>
    </w:rPr>
  </w:style>
  <w:style w:type="character" w:styleId="Hipervnculo">
    <w:name w:val="Hyperlink"/>
    <w:basedOn w:val="Fuentedeprrafopredeter"/>
    <w:unhideWhenUsed/>
    <w:rsid w:val="00DD1A47"/>
    <w:rPr>
      <w:color w:val="0563C1" w:themeColor="hyperlink"/>
      <w:u w:val="single"/>
    </w:rPr>
  </w:style>
  <w:style w:type="character" w:styleId="Mencinsinresolver">
    <w:name w:val="Unresolved Mention"/>
    <w:basedOn w:val="Fuentedeprrafopredeter"/>
    <w:uiPriority w:val="99"/>
    <w:rsid w:val="00DD1A47"/>
    <w:rPr>
      <w:color w:val="605E5C"/>
      <w:shd w:val="clear" w:color="auto" w:fill="E1DFDD"/>
    </w:rPr>
  </w:style>
  <w:style w:type="paragraph" w:customStyle="1" w:styleId="Keywords">
    <w:name w:val="Keywords"/>
    <w:basedOn w:val="Normal"/>
    <w:rsid w:val="00DD1A47"/>
    <w:pPr>
      <w:spacing w:after="120"/>
      <w:ind w:firstLine="274"/>
      <w:jc w:val="both"/>
    </w:pPr>
    <w:rPr>
      <w:rFonts w:eastAsia="SimSun"/>
      <w:b/>
      <w:i/>
      <w:sz w:val="18"/>
      <w:szCs w:val="18"/>
      <w:lang w:val="en-US" w:eastAsia="en-US"/>
    </w:rPr>
  </w:style>
  <w:style w:type="paragraph" w:styleId="Textoindependiente">
    <w:name w:val="Body Text"/>
    <w:basedOn w:val="Normal"/>
    <w:link w:val="TextoindependienteCar"/>
    <w:rsid w:val="00DD1A47"/>
    <w:pPr>
      <w:tabs>
        <w:tab w:val="left" w:pos="288"/>
      </w:tabs>
      <w:spacing w:after="120" w:line="228" w:lineRule="auto"/>
      <w:ind w:firstLine="288"/>
      <w:jc w:val="both"/>
    </w:pPr>
    <w:rPr>
      <w:rFonts w:eastAsia="SimSun"/>
      <w:spacing w:val="-1"/>
      <w:sz w:val="20"/>
      <w:szCs w:val="20"/>
      <w:lang w:val="en-US" w:eastAsia="x-none"/>
    </w:rPr>
  </w:style>
  <w:style w:type="character" w:customStyle="1" w:styleId="TextoindependienteCar">
    <w:name w:val="Texto independiente Car"/>
    <w:basedOn w:val="Fuentedeprrafopredeter"/>
    <w:link w:val="Textoindependiente"/>
    <w:rsid w:val="00DD1A47"/>
    <w:rPr>
      <w:rFonts w:ascii="Times New Roman" w:eastAsia="SimSun" w:hAnsi="Times New Roman" w:cs="Times New Roman"/>
      <w:spacing w:val="-1"/>
      <w:sz w:val="20"/>
      <w:szCs w:val="20"/>
      <w:lang w:val="en-US" w:eastAsia="x-none"/>
    </w:rPr>
  </w:style>
  <w:style w:type="paragraph" w:customStyle="1" w:styleId="EndNoteBibliographyTitle">
    <w:name w:val="EndNote Bibliography Title"/>
    <w:basedOn w:val="Normal"/>
    <w:rsid w:val="00DD1A47"/>
    <w:pPr>
      <w:jc w:val="center"/>
    </w:pPr>
    <w:rPr>
      <w:rFonts w:eastAsia="Calibri"/>
      <w:sz w:val="18"/>
      <w:lang w:val="en-US" w:eastAsia="en-US"/>
    </w:rPr>
  </w:style>
  <w:style w:type="paragraph" w:customStyle="1" w:styleId="EndNoteBibliography">
    <w:name w:val="EndNote Bibliography"/>
    <w:basedOn w:val="Normal"/>
    <w:rsid w:val="00DD1A47"/>
    <w:rPr>
      <w:rFonts w:eastAsia="Calibri"/>
      <w:sz w:val="18"/>
      <w:lang w:val="en-US" w:eastAsia="en-US"/>
    </w:rPr>
  </w:style>
  <w:style w:type="paragraph" w:styleId="Prrafodelista">
    <w:name w:val="List Paragraph"/>
    <w:basedOn w:val="Normal"/>
    <w:qFormat/>
    <w:rsid w:val="00DD1A47"/>
    <w:pPr>
      <w:ind w:left="720"/>
      <w:contextualSpacing/>
    </w:pPr>
    <w:rPr>
      <w:rFonts w:ascii="Calibri" w:eastAsia="Calibri" w:hAnsi="Calibri"/>
      <w:lang w:val="es-ES_tradnl" w:eastAsia="en-US"/>
    </w:rPr>
  </w:style>
  <w:style w:type="paragraph" w:styleId="Descripcin">
    <w:name w:val="caption"/>
    <w:basedOn w:val="Normal"/>
    <w:next w:val="Normal"/>
    <w:qFormat/>
    <w:rsid w:val="00DD1A47"/>
    <w:pPr>
      <w:spacing w:after="200"/>
    </w:pPr>
    <w:rPr>
      <w:rFonts w:ascii="Calibri" w:eastAsia="Calibri" w:hAnsi="Calibri"/>
      <w:i/>
      <w:sz w:val="18"/>
      <w:szCs w:val="18"/>
      <w:lang w:val="es-ES_tradnl" w:eastAsia="en-US"/>
    </w:rPr>
  </w:style>
  <w:style w:type="paragraph" w:styleId="Listaconnmeros">
    <w:name w:val="List Number"/>
    <w:basedOn w:val="Normal"/>
    <w:rsid w:val="00DD1A47"/>
    <w:pPr>
      <w:numPr>
        <w:numId w:val="1"/>
      </w:numPr>
      <w:tabs>
        <w:tab w:val="left" w:pos="360"/>
      </w:tabs>
      <w:ind w:left="360" w:hanging="360"/>
      <w:contextualSpacing/>
    </w:pPr>
    <w:rPr>
      <w:rFonts w:ascii="Calibri" w:eastAsia="Calibri" w:hAnsi="Calibri"/>
      <w:lang w:val="es-ES_tradnl" w:eastAsia="en-US"/>
    </w:rPr>
  </w:style>
  <w:style w:type="paragraph" w:customStyle="1" w:styleId="bulletlist">
    <w:name w:val="bullet list"/>
    <w:basedOn w:val="Textoindependiente"/>
    <w:rsid w:val="00DD1A47"/>
    <w:pPr>
      <w:ind w:firstLine="0"/>
    </w:pPr>
  </w:style>
  <w:style w:type="paragraph" w:styleId="Listaconvietas">
    <w:name w:val="List Bullet"/>
    <w:basedOn w:val="Normal"/>
    <w:rsid w:val="00DD1A47"/>
    <w:pPr>
      <w:numPr>
        <w:numId w:val="2"/>
      </w:numPr>
      <w:tabs>
        <w:tab w:val="left" w:pos="360"/>
      </w:tabs>
      <w:ind w:left="360" w:hanging="360"/>
      <w:contextualSpacing/>
    </w:pPr>
    <w:rPr>
      <w:rFonts w:ascii="Calibri" w:eastAsia="Calibri" w:hAnsi="Calibri"/>
      <w:lang w:val="es-ES_tradnl" w:eastAsia="en-US"/>
    </w:rPr>
  </w:style>
  <w:style w:type="paragraph" w:styleId="Textocomentario">
    <w:name w:val="annotation text"/>
    <w:basedOn w:val="Normal"/>
    <w:link w:val="TextocomentarioCar"/>
    <w:rsid w:val="00DD1A47"/>
    <w:rPr>
      <w:rFonts w:ascii="Calibri" w:eastAsia="Calibri" w:hAnsi="Calibri"/>
      <w:sz w:val="20"/>
      <w:szCs w:val="20"/>
      <w:lang w:val="es-ES_tradnl" w:eastAsia="en-US"/>
    </w:rPr>
  </w:style>
  <w:style w:type="character" w:customStyle="1" w:styleId="TextocomentarioCar">
    <w:name w:val="Texto comentario Car"/>
    <w:basedOn w:val="Fuentedeprrafopredeter"/>
    <w:link w:val="Textocomentario"/>
    <w:rsid w:val="00DD1A4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rsid w:val="00DD1A47"/>
    <w:rPr>
      <w:b/>
    </w:rPr>
  </w:style>
  <w:style w:type="character" w:customStyle="1" w:styleId="AsuntodelcomentarioCar">
    <w:name w:val="Asunto del comentario Car"/>
    <w:basedOn w:val="TextocomentarioCar"/>
    <w:link w:val="Asuntodelcomentario"/>
    <w:rsid w:val="00DD1A47"/>
    <w:rPr>
      <w:rFonts w:ascii="Calibri" w:eastAsia="Calibri" w:hAnsi="Calibri" w:cs="Times New Roman"/>
      <w:b/>
      <w:sz w:val="20"/>
      <w:szCs w:val="20"/>
    </w:rPr>
  </w:style>
  <w:style w:type="paragraph" w:customStyle="1" w:styleId="Revisin1">
    <w:name w:val="Revisión1"/>
    <w:rsid w:val="00DD1A47"/>
    <w:rPr>
      <w:rFonts w:ascii="Calibri" w:eastAsia="Calibri" w:hAnsi="Calibri" w:cs="Times New Roman"/>
    </w:rPr>
  </w:style>
  <w:style w:type="paragraph" w:styleId="Encabezado">
    <w:name w:val="header"/>
    <w:basedOn w:val="Normal"/>
    <w:link w:val="EncabezadoCar"/>
    <w:rsid w:val="00DD1A47"/>
    <w:pPr>
      <w:tabs>
        <w:tab w:val="center" w:pos="4252"/>
        <w:tab w:val="right" w:pos="8497"/>
      </w:tabs>
    </w:pPr>
  </w:style>
  <w:style w:type="character" w:customStyle="1" w:styleId="EncabezadoCar">
    <w:name w:val="Encabezado Car"/>
    <w:basedOn w:val="Fuentedeprrafopredeter"/>
    <w:link w:val="Encabezado"/>
    <w:rsid w:val="00DD1A47"/>
    <w:rPr>
      <w:rFonts w:ascii="Times New Roman" w:eastAsia="Times New Roman" w:hAnsi="Times New Roman" w:cs="Times New Roman"/>
      <w:lang w:val="es-ES" w:eastAsia="es-ES_tradnl"/>
    </w:rPr>
  </w:style>
  <w:style w:type="paragraph" w:styleId="Piedepgina">
    <w:name w:val="footer"/>
    <w:basedOn w:val="Normal"/>
    <w:link w:val="PiedepginaCar"/>
    <w:rsid w:val="00DD1A47"/>
    <w:pPr>
      <w:tabs>
        <w:tab w:val="center" w:pos="4252"/>
        <w:tab w:val="right" w:pos="8497"/>
      </w:tabs>
    </w:pPr>
  </w:style>
  <w:style w:type="character" w:customStyle="1" w:styleId="PiedepginaCar">
    <w:name w:val="Pie de página Car"/>
    <w:basedOn w:val="Fuentedeprrafopredeter"/>
    <w:link w:val="Piedepgina"/>
    <w:rsid w:val="00DD1A47"/>
    <w:rPr>
      <w:rFonts w:ascii="Times New Roman" w:eastAsia="Times New Roman" w:hAnsi="Times New Roman" w:cs="Times New Roman"/>
      <w:lang w:val="es-ES" w:eastAsia="es-ES_tradnl"/>
    </w:rPr>
  </w:style>
  <w:style w:type="character" w:customStyle="1" w:styleId="EndNoteBibliographyTitleCar">
    <w:name w:val="EndNote Bibliography Title Car"/>
    <w:rsid w:val="00DD1A47"/>
    <w:rPr>
      <w:rFonts w:ascii="Times New Roman" w:eastAsia="SimSun" w:hAnsi="Times New Roman" w:cs="Times New Roman"/>
      <w:spacing w:val="-1"/>
      <w:sz w:val="18"/>
      <w:szCs w:val="20"/>
      <w:lang w:val="en-US" w:eastAsia="x-none"/>
    </w:rPr>
  </w:style>
  <w:style w:type="character" w:customStyle="1" w:styleId="EndNoteBibliographyCar">
    <w:name w:val="EndNote Bibliography Car"/>
    <w:rsid w:val="00DD1A47"/>
    <w:rPr>
      <w:rFonts w:ascii="Times New Roman" w:eastAsia="SimSun" w:hAnsi="Times New Roman" w:cs="Times New Roman"/>
      <w:spacing w:val="-1"/>
      <w:sz w:val="18"/>
      <w:szCs w:val="20"/>
      <w:lang w:val="en-US" w:eastAsia="x-none"/>
    </w:rPr>
  </w:style>
  <w:style w:type="character" w:customStyle="1" w:styleId="Mencinsinresolver1">
    <w:name w:val="Mención sin resolver1"/>
    <w:rsid w:val="00DD1A47"/>
    <w:rPr>
      <w:color w:val="7F7F7F"/>
      <w:shd w:val="clear" w:color="auto" w:fill="E1DFDD"/>
    </w:rPr>
  </w:style>
  <w:style w:type="character" w:styleId="Refdecomentario">
    <w:name w:val="annotation reference"/>
    <w:rsid w:val="00DD1A47"/>
    <w:rPr>
      <w:sz w:val="16"/>
      <w:szCs w:val="16"/>
    </w:rPr>
  </w:style>
  <w:style w:type="character" w:styleId="Hipervnculovisitado">
    <w:name w:val="FollowedHyperlink"/>
    <w:rsid w:val="00DD1A47"/>
    <w:rPr>
      <w:color w:val="auto"/>
      <w:u w:val="single"/>
    </w:rPr>
  </w:style>
  <w:style w:type="table" w:styleId="Tabladelista3">
    <w:name w:val="List Table 3"/>
    <w:basedOn w:val="Tablanormal"/>
    <w:uiPriority w:val="48"/>
    <w:rsid w:val="00DD1A4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decuadrcula4">
    <w:name w:val="Grid Table 4"/>
    <w:basedOn w:val="Tablanormal"/>
    <w:uiPriority w:val="49"/>
    <w:rsid w:val="00DD1A4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podeletrapredefinidodopargrafo">
    <w:name w:val="Tipo de letra predefinido do parágrafo"/>
    <w:rsid w:val="00DD1A47"/>
  </w:style>
  <w:style w:type="character" w:customStyle="1" w:styleId="Forte">
    <w:name w:val="Forte"/>
    <w:basedOn w:val="Tipodeletrapredefinidodopargrafo"/>
    <w:rsid w:val="00DD1A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4532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opus.com/" TargetMode="External"/><Relationship Id="rId18" Type="http://schemas.openxmlformats.org/officeDocument/2006/relationships/image" Target="media/image4.png"/><Relationship Id="rId26" Type="http://schemas.openxmlformats.org/officeDocument/2006/relationships/hyperlink" Target="https://ec.europa.eu/programmes/erasmus-plus/projects/eplus-project-details/" TargetMode="External"/><Relationship Id="rId39" Type="http://schemas.openxmlformats.org/officeDocument/2006/relationships/image" Target="media/image11.jpeg"/><Relationship Id="rId21" Type="http://schemas.openxmlformats.org/officeDocument/2006/relationships/image" Target="media/image7.emf"/><Relationship Id="rId34" Type="http://schemas.openxmlformats.org/officeDocument/2006/relationships/hyperlink" Target="http://hdl.handle.net/11714/2852" TargetMode="External"/><Relationship Id="rId42" Type="http://schemas.openxmlformats.org/officeDocument/2006/relationships/hyperlink" Target="http://goo.gl/sDwrr0" TargetMode="External"/><Relationship Id="rId7" Type="http://schemas.openxmlformats.org/officeDocument/2006/relationships/hyperlink" Target="https://onlinelibrary.wiley.com/doi/abs/10.1002/cae.22354" TargetMode="External"/><Relationship Id="rId2" Type="http://schemas.openxmlformats.org/officeDocument/2006/relationships/styles" Target="styles.xml"/><Relationship Id="rId16" Type="http://schemas.openxmlformats.org/officeDocument/2006/relationships/image" Target="media/image2.tif"/><Relationship Id="rId29" Type="http://schemas.openxmlformats.org/officeDocument/2006/relationships/hyperlink" Target="https://education.lego.com/en-us/shop/mindstorms-ev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link.springer.com" TargetMode="External"/><Relationship Id="rId24" Type="http://schemas.openxmlformats.org/officeDocument/2006/relationships/hyperlink" Target="https://www.arduino.cc/en/main/education" TargetMode="External"/><Relationship Id="rId32" Type="http://schemas.openxmlformats.org/officeDocument/2006/relationships/hyperlink" Target="http://hdl.handle.net/10919/51616" TargetMode="External"/><Relationship Id="rId37" Type="http://schemas.openxmlformats.org/officeDocument/2006/relationships/image" Target="media/image9.jpeg"/><Relationship Id="rId40" Type="http://schemas.openxmlformats.org/officeDocument/2006/relationships/image" Target="media/image12.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webofknowledge.com" TargetMode="External"/><Relationship Id="rId23" Type="http://schemas.openxmlformats.org/officeDocument/2006/relationships/hyperlink" Target="http://ali.apple.com/cbl/global/files/CBL_Paper.pdf" TargetMode="External"/><Relationship Id="rId28" Type="http://schemas.openxmlformats.org/officeDocument/2006/relationships/hyperlink" Target="https://www.robotix.es/es/first-lego-league" TargetMode="External"/><Relationship Id="rId36" Type="http://schemas.openxmlformats.org/officeDocument/2006/relationships/image" Target="media/image8.jpeg"/><Relationship Id="rId10" Type="http://schemas.openxmlformats.org/officeDocument/2006/relationships/image" Target="media/image1.tif"/><Relationship Id="rId19" Type="http://schemas.openxmlformats.org/officeDocument/2006/relationships/image" Target="media/image5.png"/><Relationship Id="rId31" Type="http://schemas.openxmlformats.org/officeDocument/2006/relationships/hyperlink" Target="https://researchoutcomes.files.wordpress.com/2010/11/enquire_final-report_nov-10.pdf" TargetMode="External"/><Relationship Id="rId44" Type="http://schemas.openxmlformats.org/officeDocument/2006/relationships/hyperlink" Target="http://orcid.org/0000-0001-9987-5584"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dl.acm.org/advsearch.cfm" TargetMode="External"/><Relationship Id="rId22" Type="http://schemas.openxmlformats.org/officeDocument/2006/relationships/hyperlink" Target="http://doi.org/10.5281/zenodo.4048086" TargetMode="External"/><Relationship Id="rId27" Type="http://schemas.openxmlformats.org/officeDocument/2006/relationships/hyperlink" Target="http://www.ingenious-science.eu/" TargetMode="External"/><Relationship Id="rId30" Type="http://schemas.openxmlformats.org/officeDocument/2006/relationships/hyperlink" Target="https://education.lego.com/en-gb/product/wedo" TargetMode="External"/><Relationship Id="rId35" Type="http://schemas.openxmlformats.org/officeDocument/2006/relationships/hyperlink" Target="www.scientific.net/AMR.590.503" TargetMode="External"/><Relationship Id="rId43" Type="http://schemas.openxmlformats.org/officeDocument/2006/relationships/hyperlink" Target="https://bit.ly/2u2FN5l" TargetMode="External"/><Relationship Id="rId8"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ieeexplore.ieee.org/" TargetMode="External"/><Relationship Id="rId17" Type="http://schemas.openxmlformats.org/officeDocument/2006/relationships/image" Target="media/image3.png"/><Relationship Id="rId25" Type="http://schemas.openxmlformats.org/officeDocument/2006/relationships/hyperlink" Target="http://doi.org/10.5281/zenodo.4048086" TargetMode="External"/><Relationship Id="rId33" Type="http://schemas.openxmlformats.org/officeDocument/2006/relationships/hyperlink" Target="https://www.stella-science.eu/" TargetMode="External"/><Relationship Id="rId38" Type="http://schemas.openxmlformats.org/officeDocument/2006/relationships/image" Target="media/image10.jpeg"/><Relationship Id="rId46"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image" Target="media/image1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6</Pages>
  <Words>23529</Words>
  <Characters>129411</Characters>
  <Application>Microsoft Office Word</Application>
  <DocSecurity>0</DocSecurity>
  <Lines>1078</Lines>
  <Paragraphs>305</Paragraphs>
  <ScaleCrop>false</ScaleCrop>
  <Company/>
  <LinksUpToDate>false</LinksUpToDate>
  <CharactersWithSpaces>15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Ángel Conde González</dc:creator>
  <cp:keywords/>
  <dc:description/>
  <cp:lastModifiedBy>MIGUEL ÁNGEL CONDE GONZÁLEZ</cp:lastModifiedBy>
  <cp:revision>3</cp:revision>
  <dcterms:created xsi:type="dcterms:W3CDTF">2025-04-29T20:39:00Z</dcterms:created>
  <dcterms:modified xsi:type="dcterms:W3CDTF">2025-04-29T20:47:00Z</dcterms:modified>
</cp:coreProperties>
</file>